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5257C3" w:rsidRDefault="00365B40" w:rsidP="00B94E49">
      <w:pPr>
        <w:pStyle w:val="Nazivinstitucije"/>
        <w:spacing w:line="360" w:lineRule="auto"/>
        <w:rPr>
          <w:sz w:val="28"/>
        </w:rPr>
      </w:pPr>
      <w:r w:rsidRPr="005257C3">
        <w:rPr>
          <w:sz w:val="28"/>
        </w:rPr>
        <w:t>SVEUČILIŠTE U ZAGREBU</w:t>
      </w:r>
    </w:p>
    <w:p w14:paraId="3CEE69C0" w14:textId="77777777" w:rsidR="00365B40" w:rsidRPr="005257C3" w:rsidRDefault="00365B40" w:rsidP="00B94E49">
      <w:pPr>
        <w:pStyle w:val="Nazivinstitucije"/>
        <w:spacing w:line="360" w:lineRule="auto"/>
        <w:rPr>
          <w:sz w:val="28"/>
        </w:rPr>
      </w:pPr>
      <w:r w:rsidRPr="005257C3">
        <w:rPr>
          <w:sz w:val="28"/>
        </w:rPr>
        <w:t>FAKULTET ORGANIZACIJE I INFORMATIKE</w:t>
      </w:r>
    </w:p>
    <w:p w14:paraId="215BC0EB" w14:textId="77777777" w:rsidR="00365B40" w:rsidRPr="005257C3" w:rsidRDefault="00365B40" w:rsidP="00B94E49">
      <w:pPr>
        <w:pStyle w:val="Nazivinstitucije"/>
        <w:spacing w:line="360" w:lineRule="auto"/>
        <w:rPr>
          <w:sz w:val="28"/>
        </w:rPr>
      </w:pPr>
      <w:r w:rsidRPr="005257C3">
        <w:rPr>
          <w:sz w:val="28"/>
        </w:rPr>
        <w:t>V A R A Ž D I N</w:t>
      </w:r>
    </w:p>
    <w:p w14:paraId="5804CCDD" w14:textId="77777777" w:rsidR="00365B40" w:rsidRDefault="00365B40" w:rsidP="00365B40"/>
    <w:p w14:paraId="4B341DCA" w14:textId="77777777" w:rsidR="00365B40" w:rsidRDefault="00365B40" w:rsidP="00365B40"/>
    <w:p w14:paraId="2967B09E" w14:textId="77777777" w:rsidR="00365B40" w:rsidRDefault="00365B40" w:rsidP="00365B40"/>
    <w:p w14:paraId="09EF55E6" w14:textId="77777777" w:rsidR="006642E4" w:rsidRDefault="006642E4" w:rsidP="00365B40">
      <w:pPr>
        <w:rPr>
          <w:b/>
          <w:sz w:val="28"/>
        </w:rPr>
      </w:pPr>
    </w:p>
    <w:p w14:paraId="3DBF0A62" w14:textId="77777777" w:rsidR="006642E4" w:rsidRDefault="006642E4" w:rsidP="00365B40">
      <w:pPr>
        <w:rPr>
          <w:b/>
          <w:sz w:val="28"/>
        </w:rPr>
      </w:pPr>
    </w:p>
    <w:p w14:paraId="64FE236C" w14:textId="77777777" w:rsidR="00365B40" w:rsidRPr="007861F9" w:rsidRDefault="004E5ED1" w:rsidP="00365B40">
      <w:pPr>
        <w:rPr>
          <w:b/>
          <w:sz w:val="32"/>
        </w:rPr>
      </w:pPr>
      <w:r>
        <w:rPr>
          <w:b/>
          <w:sz w:val="32"/>
        </w:rPr>
        <w:t>Zoran Antolović</w:t>
      </w:r>
    </w:p>
    <w:p w14:paraId="04A1CD90" w14:textId="77777777" w:rsidR="00365B40" w:rsidRDefault="00365B40" w:rsidP="00365B40"/>
    <w:p w14:paraId="4E57D34C" w14:textId="77777777" w:rsidR="00365B40" w:rsidRDefault="00365B40" w:rsidP="00365B40"/>
    <w:p w14:paraId="1A51D71D" w14:textId="77777777" w:rsidR="005257C3" w:rsidRDefault="005257C3" w:rsidP="00365B40"/>
    <w:p w14:paraId="50B63878" w14:textId="77777777" w:rsidR="00365B40" w:rsidRDefault="00365B40" w:rsidP="00365B40"/>
    <w:p w14:paraId="79A131A0" w14:textId="77777777" w:rsidR="00365B40" w:rsidRDefault="00365B40" w:rsidP="00365B40"/>
    <w:p w14:paraId="37F9C5C1" w14:textId="77777777" w:rsidR="00365B40" w:rsidRDefault="00365B40" w:rsidP="00365B40"/>
    <w:p w14:paraId="0424560F" w14:textId="77777777" w:rsidR="00365B40" w:rsidRDefault="00365B40" w:rsidP="00365B40"/>
    <w:p w14:paraId="010621DE" w14:textId="77777777" w:rsidR="00365B40" w:rsidRDefault="00365B40" w:rsidP="00365B40"/>
    <w:p w14:paraId="634DFFC3" w14:textId="77777777" w:rsidR="00365B40" w:rsidRDefault="00365B40" w:rsidP="00365B40"/>
    <w:p w14:paraId="4259CBEF" w14:textId="77777777" w:rsidR="00B94E49" w:rsidRDefault="00B94E49" w:rsidP="005257C3">
      <w:pPr>
        <w:pStyle w:val="Naslovzavrnograda"/>
        <w:jc w:val="left"/>
        <w:rPr>
          <w:rFonts w:ascii="Times New Roman" w:hAnsi="Times New Roman"/>
        </w:rPr>
      </w:pPr>
    </w:p>
    <w:p w14:paraId="09F16AF1" w14:textId="77777777" w:rsidR="00B94E49" w:rsidRDefault="00B94E49" w:rsidP="005257C3">
      <w:pPr>
        <w:pStyle w:val="Naslovzavrnograda"/>
        <w:jc w:val="left"/>
        <w:rPr>
          <w:rFonts w:ascii="Times New Roman" w:hAnsi="Times New Roman"/>
        </w:rPr>
      </w:pPr>
    </w:p>
    <w:p w14:paraId="0DA04E3C" w14:textId="77777777" w:rsidR="00365B40" w:rsidRPr="005257C3" w:rsidRDefault="004E5ED1" w:rsidP="00365B40">
      <w:pPr>
        <w:pStyle w:val="Naslovzavrnograda"/>
        <w:rPr>
          <w:rFonts w:cs="Arial"/>
          <w:sz w:val="40"/>
        </w:rPr>
      </w:pPr>
      <w:r>
        <w:rPr>
          <w:rFonts w:cs="Arial"/>
          <w:sz w:val="44"/>
        </w:rPr>
        <w:t>WEB SUSTAVI VISOKIH PERFORMANSI BAZIRANI NA PHP-u</w:t>
      </w:r>
    </w:p>
    <w:p w14:paraId="59E60D7E" w14:textId="77777777" w:rsidR="00365B40" w:rsidRDefault="00365B40" w:rsidP="00365B40">
      <w:pPr>
        <w:jc w:val="center"/>
      </w:pPr>
    </w:p>
    <w:p w14:paraId="69A06F5E" w14:textId="77777777" w:rsidR="00365B40" w:rsidRDefault="00C90D50" w:rsidP="004E5ED1">
      <w:pPr>
        <w:pStyle w:val="ZAVRNIRAD"/>
      </w:pPr>
      <w:bookmarkStart w:id="0" w:name="_Toc184011512"/>
      <w:r w:rsidRPr="005242ED">
        <w:rPr>
          <w:sz w:val="28"/>
        </w:rPr>
        <w:t>DIPLOMSKI</w:t>
      </w:r>
      <w:r w:rsidR="00365B40" w:rsidRPr="005242ED">
        <w:rPr>
          <w:sz w:val="28"/>
        </w:rPr>
        <w:t xml:space="preserve"> rad</w:t>
      </w:r>
      <w:bookmarkEnd w:id="0"/>
    </w:p>
    <w:p w14:paraId="4ADD45C2" w14:textId="77777777" w:rsidR="00365B40" w:rsidRDefault="00365B40" w:rsidP="00365B40">
      <w:pPr>
        <w:jc w:val="center"/>
      </w:pPr>
    </w:p>
    <w:p w14:paraId="25CA10CD" w14:textId="77777777" w:rsidR="00365B40" w:rsidRDefault="00365B40" w:rsidP="00365B40">
      <w:pPr>
        <w:jc w:val="center"/>
      </w:pPr>
    </w:p>
    <w:p w14:paraId="53F33C79" w14:textId="77777777" w:rsidR="00365B40" w:rsidRDefault="00365B40" w:rsidP="00365B40">
      <w:pPr>
        <w:jc w:val="center"/>
      </w:pPr>
    </w:p>
    <w:p w14:paraId="3563CA0B" w14:textId="77777777" w:rsidR="00365B40" w:rsidRDefault="00365B40" w:rsidP="00365B40">
      <w:pPr>
        <w:jc w:val="center"/>
      </w:pPr>
    </w:p>
    <w:p w14:paraId="504AEAE7" w14:textId="77777777" w:rsidR="00365B40" w:rsidRDefault="00365B40" w:rsidP="00365B40">
      <w:pPr>
        <w:jc w:val="center"/>
      </w:pPr>
    </w:p>
    <w:p w14:paraId="652270C3" w14:textId="77777777" w:rsidR="00365B40" w:rsidRDefault="00365B40" w:rsidP="00365B40">
      <w:pPr>
        <w:jc w:val="center"/>
      </w:pPr>
    </w:p>
    <w:p w14:paraId="754CE8AA" w14:textId="77777777" w:rsidR="00365B40" w:rsidRDefault="00365B40" w:rsidP="00365B40">
      <w:pPr>
        <w:jc w:val="center"/>
      </w:pPr>
    </w:p>
    <w:p w14:paraId="2286BD51" w14:textId="77777777" w:rsidR="00365B40" w:rsidRDefault="00365B40" w:rsidP="00365B40">
      <w:pPr>
        <w:jc w:val="center"/>
      </w:pPr>
    </w:p>
    <w:p w14:paraId="26199422" w14:textId="77777777" w:rsidR="00365B40" w:rsidRDefault="00365B40" w:rsidP="00365B40">
      <w:pPr>
        <w:jc w:val="center"/>
      </w:pPr>
    </w:p>
    <w:p w14:paraId="3E54AFAC" w14:textId="77777777" w:rsidR="005257C3" w:rsidRDefault="005257C3" w:rsidP="005257C3"/>
    <w:p w14:paraId="51E432B9" w14:textId="77777777" w:rsidR="00B94E49" w:rsidRDefault="00B94E49" w:rsidP="00365B40">
      <w:pPr>
        <w:jc w:val="center"/>
      </w:pPr>
    </w:p>
    <w:p w14:paraId="3A7AC9DC" w14:textId="77777777" w:rsidR="00365B40" w:rsidRDefault="00365B40" w:rsidP="00365B40">
      <w:pPr>
        <w:jc w:val="center"/>
      </w:pPr>
    </w:p>
    <w:p w14:paraId="139ED0EB" w14:textId="77777777" w:rsidR="00365B40" w:rsidRDefault="00365B40" w:rsidP="00365B40">
      <w:pPr>
        <w:jc w:val="center"/>
      </w:pPr>
    </w:p>
    <w:p w14:paraId="4EC19299" w14:textId="77777777" w:rsidR="005257C3" w:rsidRDefault="005257C3" w:rsidP="00365B40">
      <w:pPr>
        <w:jc w:val="center"/>
      </w:pPr>
    </w:p>
    <w:p w14:paraId="7321DF81" w14:textId="77777777" w:rsidR="00365B40" w:rsidRDefault="00365B40" w:rsidP="00365B40">
      <w:pPr>
        <w:jc w:val="center"/>
      </w:pPr>
    </w:p>
    <w:p w14:paraId="75885597" w14:textId="77777777" w:rsidR="00365B40" w:rsidRDefault="00365B40" w:rsidP="00365B40">
      <w:pPr>
        <w:pStyle w:val="Mjesto"/>
      </w:pPr>
    </w:p>
    <w:p w14:paraId="0A487A45" w14:textId="77777777" w:rsidR="003B05A9" w:rsidRDefault="003B05A9" w:rsidP="00365B40">
      <w:pPr>
        <w:pStyle w:val="Mjesto"/>
      </w:pPr>
    </w:p>
    <w:p w14:paraId="198758A6" w14:textId="77777777" w:rsidR="003B05A9" w:rsidRDefault="003B05A9" w:rsidP="00365B40">
      <w:pPr>
        <w:pStyle w:val="Mjesto"/>
      </w:pPr>
    </w:p>
    <w:p w14:paraId="786098E4" w14:textId="77777777" w:rsidR="003B05A9" w:rsidRDefault="003B05A9" w:rsidP="00365B40">
      <w:pPr>
        <w:pStyle w:val="Mjesto"/>
      </w:pPr>
    </w:p>
    <w:p w14:paraId="2CD652B3" w14:textId="77777777" w:rsidR="00365B40" w:rsidRDefault="00365B40" w:rsidP="00365B40">
      <w:pPr>
        <w:pStyle w:val="Mjesto"/>
      </w:pPr>
      <w:r w:rsidRPr="005257C3">
        <w:rPr>
          <w:sz w:val="28"/>
        </w:rPr>
        <w:t>Varaždin, 201</w:t>
      </w:r>
      <w:r w:rsidR="004E5ED1">
        <w:rPr>
          <w:sz w:val="28"/>
        </w:rPr>
        <w:t>7</w:t>
      </w:r>
      <w:r w:rsidRPr="005257C3">
        <w:rPr>
          <w:sz w:val="28"/>
        </w:rPr>
        <w:t>.</w:t>
      </w:r>
    </w:p>
    <w:p w14:paraId="352F57D9" w14:textId="77777777" w:rsidR="00365B40" w:rsidRPr="00A24C5C" w:rsidRDefault="00365B40" w:rsidP="006642E4">
      <w:pPr>
        <w:pStyle w:val="Nazivinstitucije"/>
        <w:spacing w:line="360" w:lineRule="auto"/>
        <w:rPr>
          <w:sz w:val="28"/>
        </w:rPr>
      </w:pPr>
      <w:r>
        <w:br w:type="page"/>
      </w:r>
      <w:r w:rsidRPr="00A24C5C">
        <w:rPr>
          <w:sz w:val="28"/>
        </w:rPr>
        <w:lastRenderedPageBreak/>
        <w:t>SVEUČILIŠTE U ZAGREBU</w:t>
      </w:r>
    </w:p>
    <w:p w14:paraId="7449E9DC" w14:textId="77777777" w:rsidR="00365B40" w:rsidRPr="00A24C5C" w:rsidRDefault="00365B40" w:rsidP="006642E4">
      <w:pPr>
        <w:pStyle w:val="Nazivinstitucije"/>
        <w:spacing w:line="360" w:lineRule="auto"/>
        <w:rPr>
          <w:sz w:val="28"/>
        </w:rPr>
      </w:pPr>
      <w:r w:rsidRPr="00A24C5C">
        <w:rPr>
          <w:sz w:val="28"/>
        </w:rPr>
        <w:t>FAKULTET ORGANIZACIJE I INFORMATIKE</w:t>
      </w:r>
    </w:p>
    <w:p w14:paraId="529D8871" w14:textId="77777777" w:rsidR="00365B40" w:rsidRPr="00A24C5C" w:rsidRDefault="00365B40" w:rsidP="006642E4">
      <w:pPr>
        <w:pStyle w:val="Nazivinstitucije"/>
        <w:spacing w:line="360" w:lineRule="auto"/>
        <w:rPr>
          <w:sz w:val="28"/>
        </w:rPr>
      </w:pPr>
      <w:r w:rsidRPr="00A24C5C">
        <w:rPr>
          <w:sz w:val="28"/>
        </w:rPr>
        <w:t>V A R A Ž D I N</w:t>
      </w:r>
    </w:p>
    <w:p w14:paraId="00884A12" w14:textId="77777777" w:rsidR="00365B40" w:rsidRDefault="00365B40" w:rsidP="00365B40"/>
    <w:p w14:paraId="078E410D" w14:textId="77777777" w:rsidR="00365B40" w:rsidRDefault="00365B40" w:rsidP="00365B40"/>
    <w:p w14:paraId="77623F26" w14:textId="77777777" w:rsidR="00365B40" w:rsidRDefault="00365B40" w:rsidP="00365B40"/>
    <w:p w14:paraId="0F1D9FB0" w14:textId="77777777" w:rsidR="00365B40" w:rsidRDefault="004E5ED1" w:rsidP="00365B40">
      <w:pPr>
        <w:pStyle w:val="Podaciokandidatu"/>
      </w:pPr>
      <w:r w:rsidRPr="004E5ED1">
        <w:t>Zoran Antolović</w:t>
      </w:r>
    </w:p>
    <w:p w14:paraId="7E83DD01" w14:textId="77777777" w:rsidR="00365B40" w:rsidRDefault="00233675" w:rsidP="00365B40">
      <w:pPr>
        <w:pStyle w:val="Podaciokandidatu"/>
      </w:pPr>
      <w:r>
        <w:t>M</w:t>
      </w:r>
      <w:r w:rsidR="002E3CAC">
        <w:t>atični br</w:t>
      </w:r>
      <w:r>
        <w:t>oj</w:t>
      </w:r>
      <w:r w:rsidR="002E3CAC">
        <w:t>:</w:t>
      </w:r>
      <w:r w:rsidR="00365B40">
        <w:t xml:space="preserve"> </w:t>
      </w:r>
      <w:r w:rsidR="004E5ED1">
        <w:t>43579/14</w:t>
      </w:r>
      <w:r w:rsidR="00365B40">
        <w:t>–R</w:t>
      </w:r>
    </w:p>
    <w:p w14:paraId="23C266CD" w14:textId="77777777" w:rsidR="002E3CAC" w:rsidRDefault="006642E4" w:rsidP="005242ED">
      <w:pPr>
        <w:pStyle w:val="Podaciokandidatu"/>
        <w:ind w:left="851" w:hanging="851"/>
      </w:pPr>
      <w:r>
        <w:t xml:space="preserve">Studij: </w:t>
      </w:r>
      <w:r w:rsidR="004E5ED1" w:rsidRPr="004E5ED1">
        <w:t>Informacijsko i programsko inženjerstvo</w:t>
      </w:r>
      <w:r>
        <w:t xml:space="preserve"> </w:t>
      </w:r>
    </w:p>
    <w:p w14:paraId="73EE8EA0" w14:textId="77777777" w:rsidR="00365B40" w:rsidRDefault="00365B40" w:rsidP="00365B40"/>
    <w:p w14:paraId="21E28D42" w14:textId="77777777" w:rsidR="004E5ED1" w:rsidRDefault="004E5ED1" w:rsidP="00365B40"/>
    <w:p w14:paraId="0B51DDA5" w14:textId="77777777" w:rsidR="004E5ED1" w:rsidRDefault="004E5ED1" w:rsidP="00365B40"/>
    <w:p w14:paraId="5EB0AD0D" w14:textId="77777777" w:rsidR="004E5ED1" w:rsidRDefault="004E5ED1" w:rsidP="00365B40"/>
    <w:p w14:paraId="3AEBA8B6" w14:textId="77777777" w:rsidR="00365B40" w:rsidRDefault="00365B40" w:rsidP="00365B40"/>
    <w:p w14:paraId="7DB4118D" w14:textId="77777777" w:rsidR="00365B40" w:rsidRDefault="00365B40" w:rsidP="00365B40"/>
    <w:p w14:paraId="00123A59" w14:textId="77777777" w:rsidR="00365B40" w:rsidRDefault="00365B40" w:rsidP="00365B40"/>
    <w:p w14:paraId="56552001" w14:textId="77777777" w:rsidR="00365B40" w:rsidRDefault="00365B40" w:rsidP="00365B40"/>
    <w:p w14:paraId="1AB99EA2" w14:textId="77777777" w:rsidR="00365B40" w:rsidRDefault="007861F9" w:rsidP="00365B40">
      <w:r>
        <w:br/>
      </w:r>
    </w:p>
    <w:p w14:paraId="5E076CEA" w14:textId="77777777" w:rsidR="00365B40" w:rsidRDefault="00365B40" w:rsidP="00365B40"/>
    <w:p w14:paraId="5DEA3276" w14:textId="77777777" w:rsidR="004E5ED1" w:rsidRPr="005257C3" w:rsidRDefault="004E5ED1" w:rsidP="004E5ED1">
      <w:pPr>
        <w:pStyle w:val="Naslovzavrnograda"/>
        <w:rPr>
          <w:rFonts w:cs="Arial"/>
          <w:sz w:val="40"/>
        </w:rPr>
      </w:pPr>
      <w:r>
        <w:rPr>
          <w:rFonts w:cs="Arial"/>
          <w:sz w:val="44"/>
        </w:rPr>
        <w:t>WEB SUSTAVI VISOKIH PERFORMANSI BAZIRANI NA PHP-u</w:t>
      </w:r>
    </w:p>
    <w:p w14:paraId="7C9EB074" w14:textId="77777777" w:rsidR="004E5ED1" w:rsidRDefault="004E5ED1" w:rsidP="004E5ED1">
      <w:pPr>
        <w:jc w:val="center"/>
      </w:pPr>
    </w:p>
    <w:p w14:paraId="6EE45F4E" w14:textId="77777777" w:rsidR="00365B40" w:rsidRDefault="004E5ED1" w:rsidP="004E5ED1">
      <w:pPr>
        <w:pStyle w:val="ZAVRNIRAD"/>
      </w:pPr>
      <w:r w:rsidRPr="005242ED">
        <w:rPr>
          <w:sz w:val="28"/>
        </w:rPr>
        <w:t>DIPLOMSKI rad</w:t>
      </w:r>
    </w:p>
    <w:p w14:paraId="4A291544" w14:textId="77777777" w:rsidR="00365B40" w:rsidRDefault="00365B40" w:rsidP="00365B40"/>
    <w:p w14:paraId="2521BB21" w14:textId="77777777" w:rsidR="00365B40" w:rsidRDefault="00365B40" w:rsidP="00365B40"/>
    <w:p w14:paraId="1A14AA45" w14:textId="77777777" w:rsidR="006642E4" w:rsidRDefault="005147B6" w:rsidP="004E5ED1">
      <w:pPr>
        <w:pStyle w:val="Mentor"/>
        <w:ind w:left="0"/>
        <w:jc w:val="center"/>
      </w:pPr>
      <w:r>
        <w:t xml:space="preserve">                                          </w:t>
      </w:r>
      <w:r w:rsidR="006642E4">
        <w:t xml:space="preserve">                         </w:t>
      </w:r>
    </w:p>
    <w:p w14:paraId="25D4E545" w14:textId="77777777" w:rsidR="00365B40" w:rsidRDefault="005147B6" w:rsidP="004E5ED1">
      <w:pPr>
        <w:pStyle w:val="Mentor"/>
        <w:tabs>
          <w:tab w:val="left" w:pos="7371"/>
        </w:tabs>
        <w:ind w:left="5812" w:right="1701"/>
        <w:jc w:val="right"/>
      </w:pPr>
      <w:r>
        <w:t xml:space="preserve">         </w:t>
      </w:r>
      <w:r w:rsidR="006642E4">
        <w:t xml:space="preserve">                                    </w:t>
      </w:r>
      <w:r w:rsidR="004E5ED1">
        <w:t xml:space="preserve">                      </w:t>
      </w:r>
      <w:r>
        <w:t>M</w:t>
      </w:r>
      <w:r w:rsidR="00365B40">
        <w:t>entor:</w:t>
      </w:r>
      <w:r w:rsidR="004E5ED1">
        <w:tab/>
      </w:r>
    </w:p>
    <w:p w14:paraId="736C577D" w14:textId="77777777" w:rsidR="00365B40" w:rsidRDefault="004E5ED1" w:rsidP="004E5ED1">
      <w:pPr>
        <w:pStyle w:val="Podaciomentoru"/>
        <w:ind w:left="5812"/>
        <w:jc w:val="left"/>
      </w:pPr>
      <w:r w:rsidRPr="004E5ED1">
        <w:t>Prof. dr. sc. Dragutin Kermek</w:t>
      </w:r>
    </w:p>
    <w:p w14:paraId="1E6544EF" w14:textId="77777777" w:rsidR="00365B40" w:rsidRDefault="00365B40" w:rsidP="00365B40">
      <w:pPr>
        <w:jc w:val="center"/>
      </w:pPr>
    </w:p>
    <w:p w14:paraId="2E12354E" w14:textId="77777777" w:rsidR="005147B6" w:rsidRDefault="005147B6" w:rsidP="005242ED">
      <w:pPr>
        <w:pStyle w:val="Mjesto"/>
        <w:jc w:val="left"/>
      </w:pPr>
    </w:p>
    <w:p w14:paraId="0B93B8D2" w14:textId="77777777" w:rsidR="005147B6" w:rsidRDefault="005147B6" w:rsidP="00365B40">
      <w:pPr>
        <w:pStyle w:val="Mjesto"/>
      </w:pPr>
    </w:p>
    <w:p w14:paraId="3D260EB4" w14:textId="77777777" w:rsidR="005147B6" w:rsidRDefault="005147B6" w:rsidP="00365B40">
      <w:pPr>
        <w:pStyle w:val="Mjesto"/>
      </w:pPr>
    </w:p>
    <w:p w14:paraId="780EF4FE" w14:textId="77777777" w:rsidR="005147B6" w:rsidRDefault="005147B6" w:rsidP="00365B40">
      <w:pPr>
        <w:pStyle w:val="Mjesto"/>
      </w:pPr>
    </w:p>
    <w:p w14:paraId="70D999CC" w14:textId="77777777" w:rsidR="005147B6" w:rsidRDefault="005147B6" w:rsidP="00365B40">
      <w:pPr>
        <w:pStyle w:val="Mjesto"/>
      </w:pPr>
    </w:p>
    <w:p w14:paraId="66EE2C1B" w14:textId="77777777" w:rsidR="00A24C5C" w:rsidRDefault="00A24C5C" w:rsidP="00365B40">
      <w:pPr>
        <w:pStyle w:val="Mjesto"/>
        <w:rPr>
          <w:sz w:val="28"/>
        </w:rPr>
      </w:pPr>
    </w:p>
    <w:p w14:paraId="5A1EF188" w14:textId="77777777" w:rsidR="00A24C5C" w:rsidRDefault="00A24C5C" w:rsidP="00365B40">
      <w:pPr>
        <w:pStyle w:val="Mjesto"/>
        <w:rPr>
          <w:sz w:val="28"/>
        </w:rPr>
      </w:pPr>
    </w:p>
    <w:p w14:paraId="7024D38F" w14:textId="77777777" w:rsidR="007861F9" w:rsidRDefault="007861F9" w:rsidP="00365B40">
      <w:pPr>
        <w:pStyle w:val="Mjesto"/>
        <w:rPr>
          <w:sz w:val="28"/>
        </w:rPr>
      </w:pPr>
    </w:p>
    <w:p w14:paraId="680FA13B" w14:textId="2B72BD35" w:rsidR="00F03A28" w:rsidRDefault="00A24C5C" w:rsidP="00F03A28">
      <w:pPr>
        <w:pStyle w:val="Mjesto"/>
        <w:tabs>
          <w:tab w:val="left" w:pos="6096"/>
        </w:tabs>
        <w:rPr>
          <w:sz w:val="28"/>
        </w:rPr>
      </w:pPr>
      <w:r>
        <w:rPr>
          <w:sz w:val="28"/>
        </w:rPr>
        <w:t xml:space="preserve">Varaždin, </w:t>
      </w:r>
      <w:r w:rsidR="000D4F1E">
        <w:rPr>
          <w:sz w:val="28"/>
        </w:rPr>
        <w:t>rujan</w:t>
      </w:r>
      <w:r>
        <w:rPr>
          <w:sz w:val="28"/>
        </w:rPr>
        <w:t xml:space="preserve"> 201</w:t>
      </w:r>
      <w:r w:rsidR="004E5ED1">
        <w:rPr>
          <w:sz w:val="28"/>
        </w:rPr>
        <w:t>7</w:t>
      </w:r>
      <w:r>
        <w:rPr>
          <w:sz w:val="28"/>
        </w:rPr>
        <w:t>.</w:t>
      </w:r>
    </w:p>
    <w:p w14:paraId="6BD1694D" w14:textId="77777777" w:rsidR="00F03A28" w:rsidRDefault="00F03A28">
      <w:pPr>
        <w:spacing w:after="200" w:line="276" w:lineRule="auto"/>
        <w:rPr>
          <w:b/>
          <w:bCs/>
          <w:sz w:val="28"/>
        </w:rPr>
      </w:pPr>
      <w:r>
        <w:rPr>
          <w:sz w:val="28"/>
        </w:rPr>
        <w:br w:type="page"/>
      </w:r>
    </w:p>
    <w:p w14:paraId="30EA2289" w14:textId="77777777" w:rsidR="00C16D95" w:rsidRDefault="00C16D95" w:rsidP="00C16D95">
      <w:pPr>
        <w:spacing w:after="200" w:line="276" w:lineRule="auto"/>
        <w:ind w:right="2693"/>
        <w:rPr>
          <w:i/>
        </w:rPr>
      </w:pPr>
    </w:p>
    <w:p w14:paraId="213BBA90" w14:textId="77777777" w:rsidR="00C16D95" w:rsidRDefault="00C16D95" w:rsidP="00C16D95">
      <w:pPr>
        <w:spacing w:after="200" w:line="276" w:lineRule="auto"/>
        <w:ind w:right="2693"/>
        <w:rPr>
          <w:i/>
        </w:rPr>
      </w:pPr>
    </w:p>
    <w:p w14:paraId="0B70E328" w14:textId="77777777" w:rsidR="00C16D95" w:rsidRDefault="00C16D95" w:rsidP="00C16D95">
      <w:pPr>
        <w:spacing w:after="200" w:line="276" w:lineRule="auto"/>
        <w:ind w:right="2693"/>
        <w:rPr>
          <w:i/>
        </w:rPr>
      </w:pPr>
    </w:p>
    <w:p w14:paraId="04C73BE5" w14:textId="77777777" w:rsidR="00C16D95" w:rsidRDefault="00C16D95" w:rsidP="00C16D95">
      <w:pPr>
        <w:spacing w:after="200" w:line="276" w:lineRule="auto"/>
        <w:ind w:right="2693"/>
        <w:rPr>
          <w:i/>
        </w:rPr>
      </w:pPr>
    </w:p>
    <w:p w14:paraId="6A5162CE" w14:textId="77777777" w:rsidR="00C16D95" w:rsidRDefault="00C16D95" w:rsidP="00C16D95">
      <w:pPr>
        <w:spacing w:after="200" w:line="276" w:lineRule="auto"/>
        <w:ind w:right="2693"/>
        <w:rPr>
          <w:i/>
        </w:rPr>
      </w:pPr>
    </w:p>
    <w:p w14:paraId="4F4875E4" w14:textId="77777777" w:rsidR="00C16D95" w:rsidRDefault="00C16D95" w:rsidP="00C16D95">
      <w:pPr>
        <w:spacing w:after="200" w:line="276" w:lineRule="auto"/>
        <w:ind w:right="2693"/>
        <w:rPr>
          <w:i/>
        </w:rPr>
      </w:pPr>
    </w:p>
    <w:p w14:paraId="29DF8BBD" w14:textId="77777777" w:rsidR="00C16D95" w:rsidRDefault="00C16D95" w:rsidP="00C16D95">
      <w:pPr>
        <w:spacing w:after="200" w:line="276" w:lineRule="auto"/>
        <w:ind w:right="2693"/>
        <w:rPr>
          <w:i/>
        </w:rPr>
      </w:pPr>
    </w:p>
    <w:p w14:paraId="00009852" w14:textId="77777777" w:rsidR="00C16D95" w:rsidRDefault="00C16D95" w:rsidP="00C16D95">
      <w:pPr>
        <w:spacing w:after="200" w:line="276" w:lineRule="auto"/>
        <w:ind w:right="2693"/>
        <w:rPr>
          <w:i/>
        </w:rPr>
      </w:pPr>
    </w:p>
    <w:p w14:paraId="31E04048" w14:textId="77777777" w:rsidR="00C16D95" w:rsidRDefault="00C16D95" w:rsidP="00C16D95">
      <w:pPr>
        <w:spacing w:after="200" w:line="276" w:lineRule="auto"/>
        <w:ind w:right="2693"/>
        <w:rPr>
          <w:i/>
        </w:rPr>
      </w:pPr>
    </w:p>
    <w:p w14:paraId="030ED05F" w14:textId="77777777" w:rsidR="00C16D95" w:rsidRDefault="00C16D95" w:rsidP="00C16D95">
      <w:pPr>
        <w:spacing w:after="200" w:line="276" w:lineRule="auto"/>
        <w:ind w:right="2693"/>
        <w:rPr>
          <w:i/>
        </w:rPr>
      </w:pPr>
    </w:p>
    <w:p w14:paraId="6A5C6EFA" w14:textId="77777777" w:rsidR="00C16D95" w:rsidRDefault="00C16D95" w:rsidP="00C16D95">
      <w:pPr>
        <w:spacing w:after="200" w:line="276" w:lineRule="auto"/>
        <w:ind w:right="2693"/>
        <w:rPr>
          <w:i/>
        </w:rPr>
      </w:pPr>
    </w:p>
    <w:p w14:paraId="771A5BF0" w14:textId="77777777" w:rsidR="00C16D95" w:rsidRDefault="00C16D95" w:rsidP="00C16D95">
      <w:pPr>
        <w:spacing w:after="200" w:line="276" w:lineRule="auto"/>
        <w:ind w:right="2693"/>
        <w:rPr>
          <w:i/>
        </w:rPr>
      </w:pPr>
    </w:p>
    <w:p w14:paraId="49460557" w14:textId="77777777" w:rsidR="00C16D95" w:rsidRDefault="00C16D95" w:rsidP="00C16D95">
      <w:pPr>
        <w:spacing w:after="200" w:line="276" w:lineRule="auto"/>
        <w:ind w:right="2693"/>
        <w:rPr>
          <w:i/>
        </w:rPr>
      </w:pPr>
    </w:p>
    <w:p w14:paraId="1E47BDE3" w14:textId="34C320B8" w:rsidR="00C16D95" w:rsidRPr="00B87632" w:rsidRDefault="00B87632" w:rsidP="00C16D95">
      <w:pPr>
        <w:spacing w:after="200" w:line="276" w:lineRule="auto"/>
        <w:ind w:right="2693"/>
        <w:rPr>
          <w:b/>
          <w:i/>
          <w:sz w:val="36"/>
        </w:rPr>
      </w:pPr>
      <w:r w:rsidRPr="00B87632">
        <w:rPr>
          <w:b/>
          <w:i/>
          <w:sz w:val="36"/>
        </w:rPr>
        <w:t>Zahvala</w:t>
      </w:r>
    </w:p>
    <w:p w14:paraId="34BAE75F" w14:textId="523A03B2" w:rsidR="00F03A28" w:rsidRPr="00C16D95" w:rsidRDefault="00F03A28" w:rsidP="00531F9D">
      <w:pPr>
        <w:spacing w:after="200" w:line="276" w:lineRule="auto"/>
        <w:jc w:val="both"/>
        <w:rPr>
          <w:i/>
        </w:rPr>
      </w:pPr>
      <w:r w:rsidRPr="00C16D95">
        <w:rPr>
          <w:i/>
        </w:rPr>
        <w:t xml:space="preserve">Zahvaljujem se </w:t>
      </w:r>
      <w:r w:rsidRPr="00C16D95">
        <w:rPr>
          <w:b/>
          <w:i/>
        </w:rPr>
        <w:t>Davoru Vrandečiću</w:t>
      </w:r>
      <w:r w:rsidRPr="00C16D95">
        <w:rPr>
          <w:i/>
        </w:rPr>
        <w:t xml:space="preserve"> </w:t>
      </w:r>
      <w:r w:rsidR="00531F9D">
        <w:rPr>
          <w:i/>
        </w:rPr>
        <w:t xml:space="preserve">što mi </w:t>
      </w:r>
      <w:r w:rsidRPr="00C16D95">
        <w:rPr>
          <w:i/>
        </w:rPr>
        <w:t xml:space="preserve">je </w:t>
      </w:r>
      <w:r w:rsidR="00CE0127" w:rsidRPr="00C16D95">
        <w:rPr>
          <w:i/>
        </w:rPr>
        <w:t xml:space="preserve">2007. godine </w:t>
      </w:r>
      <w:r w:rsidRPr="00C16D95">
        <w:rPr>
          <w:i/>
        </w:rPr>
        <w:t xml:space="preserve">otvorio vrata u svijet razvoja web </w:t>
      </w:r>
      <w:r w:rsidR="00B87632">
        <w:rPr>
          <w:i/>
        </w:rPr>
        <w:t>stranica</w:t>
      </w:r>
      <w:r w:rsidRPr="00C16D95">
        <w:rPr>
          <w:i/>
        </w:rPr>
        <w:t xml:space="preserve">, </w:t>
      </w:r>
      <w:r w:rsidRPr="00C16D95">
        <w:rPr>
          <w:b/>
          <w:i/>
        </w:rPr>
        <w:t>Tomislavu Jakopecu</w:t>
      </w:r>
      <w:r w:rsidRPr="00C16D95">
        <w:rPr>
          <w:i/>
        </w:rPr>
        <w:t xml:space="preserve"> koji me uveo u PHP</w:t>
      </w:r>
      <w:r w:rsidR="00CE0127" w:rsidRPr="00C16D95">
        <w:rPr>
          <w:i/>
        </w:rPr>
        <w:t xml:space="preserve"> te</w:t>
      </w:r>
      <w:r w:rsidRPr="00C16D95">
        <w:rPr>
          <w:i/>
        </w:rPr>
        <w:t xml:space="preserve"> </w:t>
      </w:r>
      <w:r w:rsidRPr="00C16D95">
        <w:rPr>
          <w:b/>
          <w:i/>
        </w:rPr>
        <w:t>Ivanu Horvatu</w:t>
      </w:r>
      <w:r w:rsidRPr="00C16D95">
        <w:rPr>
          <w:i/>
        </w:rPr>
        <w:t xml:space="preserve"> i </w:t>
      </w:r>
      <w:r w:rsidRPr="00C16D95">
        <w:rPr>
          <w:b/>
          <w:i/>
        </w:rPr>
        <w:t>Tomislavu Ramljaku</w:t>
      </w:r>
      <w:r w:rsidRPr="00C16D95">
        <w:rPr>
          <w:i/>
        </w:rPr>
        <w:t xml:space="preserve"> </w:t>
      </w:r>
      <w:r w:rsidR="00531F9D">
        <w:rPr>
          <w:i/>
        </w:rPr>
        <w:t>na suradnji i podršci tijekom studija</w:t>
      </w:r>
      <w:r w:rsidR="00CE0127" w:rsidRPr="00C16D95">
        <w:rPr>
          <w:i/>
        </w:rPr>
        <w:t>.</w:t>
      </w:r>
    </w:p>
    <w:p w14:paraId="4D781F2B" w14:textId="16ACB555" w:rsidR="00C16D95" w:rsidRPr="00C16D95" w:rsidRDefault="00F03A28" w:rsidP="00531F9D">
      <w:pPr>
        <w:spacing w:after="200" w:line="276" w:lineRule="auto"/>
        <w:jc w:val="both"/>
        <w:rPr>
          <w:i/>
        </w:rPr>
      </w:pPr>
      <w:r w:rsidRPr="00C16D95">
        <w:rPr>
          <w:i/>
        </w:rPr>
        <w:t xml:space="preserve">Zahvaljujem se </w:t>
      </w:r>
      <w:r w:rsidRPr="00C16D95">
        <w:rPr>
          <w:b/>
          <w:i/>
        </w:rPr>
        <w:t>Davoru Plehatom</w:t>
      </w:r>
      <w:r w:rsidRPr="00C16D95">
        <w:rPr>
          <w:i/>
        </w:rPr>
        <w:t xml:space="preserve"> na mentoriranju i strpljenju tijekom </w:t>
      </w:r>
      <w:r w:rsidR="00531F9D">
        <w:rPr>
          <w:i/>
        </w:rPr>
        <w:t xml:space="preserve">mojih </w:t>
      </w:r>
      <w:r w:rsidRPr="00C16D95">
        <w:rPr>
          <w:i/>
        </w:rPr>
        <w:t>prvih koraka u pro</w:t>
      </w:r>
      <w:r w:rsidR="00CE0127" w:rsidRPr="00C16D95">
        <w:rPr>
          <w:i/>
        </w:rPr>
        <w:t>fesionalnom razvoju web sustava</w:t>
      </w:r>
      <w:r w:rsidR="00B87632">
        <w:rPr>
          <w:i/>
        </w:rPr>
        <w:t xml:space="preserve"> visokih performansi</w:t>
      </w:r>
      <w:r w:rsidR="00CE0127" w:rsidRPr="00C16D95">
        <w:rPr>
          <w:i/>
        </w:rPr>
        <w:t xml:space="preserve"> te</w:t>
      </w:r>
      <w:r w:rsidRPr="00C16D95">
        <w:rPr>
          <w:i/>
        </w:rPr>
        <w:t xml:space="preserve"> </w:t>
      </w:r>
      <w:r w:rsidRPr="00C16D95">
        <w:rPr>
          <w:b/>
          <w:i/>
        </w:rPr>
        <w:t>Alenu Pokosu</w:t>
      </w:r>
      <w:r w:rsidRPr="00C16D95">
        <w:rPr>
          <w:i/>
        </w:rPr>
        <w:t xml:space="preserve"> i </w:t>
      </w:r>
      <w:r w:rsidRPr="00C16D95">
        <w:rPr>
          <w:b/>
          <w:i/>
        </w:rPr>
        <w:t>Vedranu Križeku</w:t>
      </w:r>
      <w:r w:rsidRPr="00C16D95">
        <w:rPr>
          <w:i/>
        </w:rPr>
        <w:t xml:space="preserve"> na</w:t>
      </w:r>
      <w:r w:rsidR="00CE0127" w:rsidRPr="00C16D95">
        <w:rPr>
          <w:i/>
        </w:rPr>
        <w:t xml:space="preserve"> </w:t>
      </w:r>
      <w:r w:rsidR="00C16D95" w:rsidRPr="00C16D95">
        <w:rPr>
          <w:i/>
        </w:rPr>
        <w:t xml:space="preserve">mentoriranju, suradnji i dijeljenju znanja. Zahvaljujem se poduzeću </w:t>
      </w:r>
      <w:r w:rsidR="00C16D95" w:rsidRPr="00C16D95">
        <w:rPr>
          <w:b/>
          <w:i/>
        </w:rPr>
        <w:t>Trikoder d.o.o.</w:t>
      </w:r>
      <w:r w:rsidR="00C16D95" w:rsidRPr="00C16D95">
        <w:rPr>
          <w:i/>
        </w:rPr>
        <w:t xml:space="preserve"> na ukazanom povjerenju, suradnji</w:t>
      </w:r>
      <w:r w:rsidR="00C16D95">
        <w:rPr>
          <w:i/>
        </w:rPr>
        <w:t xml:space="preserve"> te</w:t>
      </w:r>
      <w:r w:rsidR="00C16D95" w:rsidRPr="00C16D95">
        <w:rPr>
          <w:i/>
        </w:rPr>
        <w:t xml:space="preserve"> osobnom i profesionalnom razvoju.</w:t>
      </w:r>
    </w:p>
    <w:p w14:paraId="77CAE4B5" w14:textId="2CA6A209" w:rsidR="00531F9D" w:rsidRDefault="00CE0127" w:rsidP="00531F9D">
      <w:pPr>
        <w:spacing w:after="200" w:line="276" w:lineRule="auto"/>
        <w:jc w:val="both"/>
        <w:rPr>
          <w:i/>
        </w:rPr>
      </w:pPr>
      <w:r w:rsidRPr="00C16D95">
        <w:rPr>
          <w:i/>
        </w:rPr>
        <w:t xml:space="preserve">Zahvaljujem se mentoru </w:t>
      </w:r>
      <w:r w:rsidR="00C16D95" w:rsidRPr="00C16D95">
        <w:rPr>
          <w:b/>
          <w:i/>
        </w:rPr>
        <w:t>p</w:t>
      </w:r>
      <w:r w:rsidRPr="00C16D95">
        <w:rPr>
          <w:b/>
          <w:i/>
        </w:rPr>
        <w:t>rof. dr. sc. Dragutinu Kermeku</w:t>
      </w:r>
      <w:r w:rsidRPr="00C16D95">
        <w:rPr>
          <w:i/>
        </w:rPr>
        <w:t xml:space="preserve"> na </w:t>
      </w:r>
      <w:r w:rsidR="00C16D95" w:rsidRPr="00C16D95">
        <w:rPr>
          <w:i/>
        </w:rPr>
        <w:t xml:space="preserve">formalnoj </w:t>
      </w:r>
      <w:r w:rsidRPr="00C16D95">
        <w:rPr>
          <w:i/>
        </w:rPr>
        <w:t>edukaciji</w:t>
      </w:r>
      <w:r w:rsidR="00C16D95" w:rsidRPr="00C16D95">
        <w:rPr>
          <w:i/>
        </w:rPr>
        <w:t xml:space="preserve"> u području razvoja web sustava te </w:t>
      </w:r>
      <w:r w:rsidRPr="00C16D95">
        <w:rPr>
          <w:i/>
        </w:rPr>
        <w:t>konstruktivnim savjetima i usmjeravanju tijekom pisanja ovog rada.</w:t>
      </w:r>
    </w:p>
    <w:p w14:paraId="38FAC699" w14:textId="175AFD65" w:rsidR="00E13FBD" w:rsidRDefault="00B21014" w:rsidP="00531F9D">
      <w:pPr>
        <w:spacing w:after="200" w:line="276" w:lineRule="auto"/>
        <w:jc w:val="both"/>
        <w:rPr>
          <w:i/>
        </w:rPr>
      </w:pPr>
      <w:r>
        <w:rPr>
          <w:i/>
        </w:rPr>
        <w:t xml:space="preserve">Najviše se zahvaljujem </w:t>
      </w:r>
      <w:r w:rsidR="00CE0127" w:rsidRPr="00C16D95">
        <w:rPr>
          <w:i/>
        </w:rPr>
        <w:t xml:space="preserve">majci </w:t>
      </w:r>
      <w:r w:rsidR="00CE0127" w:rsidRPr="00C16D95">
        <w:rPr>
          <w:b/>
          <w:i/>
        </w:rPr>
        <w:t>Rozani</w:t>
      </w:r>
      <w:r w:rsidR="00CE0127" w:rsidRPr="00C16D95">
        <w:rPr>
          <w:i/>
        </w:rPr>
        <w:t xml:space="preserve">, sestri </w:t>
      </w:r>
      <w:r w:rsidR="00CE0127" w:rsidRPr="00C16D95">
        <w:rPr>
          <w:b/>
          <w:i/>
        </w:rPr>
        <w:t>Ivani</w:t>
      </w:r>
      <w:r w:rsidR="00CE0127" w:rsidRPr="00C16D95">
        <w:rPr>
          <w:i/>
        </w:rPr>
        <w:t xml:space="preserve"> i bratu </w:t>
      </w:r>
      <w:r w:rsidR="00CE0127" w:rsidRPr="00C16D95">
        <w:rPr>
          <w:b/>
          <w:i/>
        </w:rPr>
        <w:t>Marku</w:t>
      </w:r>
      <w:r w:rsidR="00B87632">
        <w:rPr>
          <w:i/>
        </w:rPr>
        <w:t>;</w:t>
      </w:r>
      <w:r>
        <w:rPr>
          <w:i/>
        </w:rPr>
        <w:t xml:space="preserve"> bez vaše podrške ništa ne bi bilo isto.</w:t>
      </w:r>
    </w:p>
    <w:p w14:paraId="610A69CB" w14:textId="77777777" w:rsidR="00E13FBD" w:rsidRDefault="00E13FBD" w:rsidP="00531F9D">
      <w:pPr>
        <w:spacing w:after="200" w:line="276" w:lineRule="auto"/>
        <w:jc w:val="both"/>
        <w:rPr>
          <w:i/>
        </w:rPr>
      </w:pPr>
    </w:p>
    <w:p w14:paraId="27ACCE4A" w14:textId="20E70A58" w:rsidR="00F03A28" w:rsidRPr="00E13FBD" w:rsidRDefault="00E13FBD" w:rsidP="00E13FBD">
      <w:pPr>
        <w:spacing w:after="200" w:line="276" w:lineRule="auto"/>
        <w:jc w:val="right"/>
        <w:rPr>
          <w:i/>
        </w:rPr>
      </w:pPr>
      <w:r>
        <w:rPr>
          <w:i/>
        </w:rPr>
        <w:t>Z.A.</w:t>
      </w:r>
      <w:r w:rsidR="00F03A28" w:rsidRPr="00F03A28">
        <w:rPr>
          <w:i/>
          <w:sz w:val="28"/>
        </w:rPr>
        <w:br w:type="page"/>
      </w:r>
    </w:p>
    <w:p w14:paraId="2E4ADB9D" w14:textId="77777777" w:rsidR="00F03A28" w:rsidRPr="003B4960" w:rsidRDefault="00F03A28" w:rsidP="00F03A28">
      <w:pPr>
        <w:pStyle w:val="Mjesto"/>
        <w:tabs>
          <w:tab w:val="left" w:pos="6096"/>
        </w:tabs>
        <w:rPr>
          <w:sz w:val="28"/>
        </w:rPr>
        <w:sectPr w:rsidR="00F03A28" w:rsidRPr="003B4960" w:rsidSect="00036F66">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pPr>
    </w:p>
    <w:p w14:paraId="35498B52" w14:textId="77777777" w:rsidR="00BB2366" w:rsidRPr="0015288B" w:rsidRDefault="00BB2366" w:rsidP="0015288B">
      <w:pPr>
        <w:pStyle w:val="TOC1"/>
        <w:rPr>
          <w:b/>
          <w:sz w:val="36"/>
          <w:szCs w:val="36"/>
        </w:rPr>
      </w:pPr>
      <w:r w:rsidRPr="0015288B">
        <w:rPr>
          <w:b/>
          <w:sz w:val="36"/>
          <w:szCs w:val="36"/>
        </w:rPr>
        <w:lastRenderedPageBreak/>
        <w:t>Sadržaj</w:t>
      </w:r>
    </w:p>
    <w:p w14:paraId="617295BD" w14:textId="77777777" w:rsidR="00BB2366" w:rsidRPr="00BB2366" w:rsidRDefault="00BB2366" w:rsidP="00BB2366"/>
    <w:p w14:paraId="35EA21FF" w14:textId="77777777" w:rsidR="00016446" w:rsidRDefault="00F518DC">
      <w:pPr>
        <w:pStyle w:val="TOC1"/>
        <w:tabs>
          <w:tab w:val="left" w:pos="420"/>
        </w:tabs>
        <w:rPr>
          <w:rFonts w:asciiTheme="minorHAnsi" w:eastAsiaTheme="minorEastAsia" w:hAnsiTheme="minorHAnsi" w:cstheme="minorBidi"/>
          <w:noProof/>
          <w:lang w:val="en-US" w:eastAsia="ja-JP"/>
        </w:rPr>
      </w:pPr>
      <w:r>
        <w:fldChar w:fldCharType="begin"/>
      </w:r>
      <w:r w:rsidR="00BB2366">
        <w:instrText xml:space="preserve"> TOC \h \z \t "FOI Naslov 1;1;FOI Naslov 2;2;FOI Naslov 3;3;FOI Naslov 4;4" </w:instrText>
      </w:r>
      <w:r>
        <w:fldChar w:fldCharType="separate"/>
      </w:r>
      <w:r w:rsidR="00016446">
        <w:rPr>
          <w:noProof/>
        </w:rPr>
        <w:t>1.</w:t>
      </w:r>
      <w:r w:rsidR="00016446">
        <w:rPr>
          <w:rFonts w:asciiTheme="minorHAnsi" w:eastAsiaTheme="minorEastAsia" w:hAnsiTheme="minorHAnsi" w:cstheme="minorBidi"/>
          <w:noProof/>
          <w:lang w:val="en-US" w:eastAsia="ja-JP"/>
        </w:rPr>
        <w:tab/>
      </w:r>
      <w:r w:rsidR="00016446">
        <w:rPr>
          <w:noProof/>
        </w:rPr>
        <w:t>Uvod</w:t>
      </w:r>
      <w:r w:rsidR="00016446">
        <w:rPr>
          <w:noProof/>
        </w:rPr>
        <w:tab/>
      </w:r>
      <w:r w:rsidR="00016446">
        <w:rPr>
          <w:noProof/>
        </w:rPr>
        <w:fldChar w:fldCharType="begin"/>
      </w:r>
      <w:r w:rsidR="00016446">
        <w:rPr>
          <w:noProof/>
        </w:rPr>
        <w:instrText xml:space="preserve"> PAGEREF _Toc365626329 \h </w:instrText>
      </w:r>
      <w:r w:rsidR="00016446">
        <w:rPr>
          <w:noProof/>
        </w:rPr>
      </w:r>
      <w:r w:rsidR="00016446">
        <w:rPr>
          <w:noProof/>
        </w:rPr>
        <w:fldChar w:fldCharType="separate"/>
      </w:r>
      <w:r w:rsidR="00016446">
        <w:rPr>
          <w:noProof/>
        </w:rPr>
        <w:t>1</w:t>
      </w:r>
      <w:r w:rsidR="00016446">
        <w:rPr>
          <w:noProof/>
        </w:rPr>
        <w:fldChar w:fldCharType="end"/>
      </w:r>
    </w:p>
    <w:p w14:paraId="722711D2"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orld Wide Web</w:t>
      </w:r>
      <w:r>
        <w:rPr>
          <w:noProof/>
        </w:rPr>
        <w:tab/>
      </w:r>
      <w:r>
        <w:rPr>
          <w:noProof/>
        </w:rPr>
        <w:fldChar w:fldCharType="begin"/>
      </w:r>
      <w:r>
        <w:rPr>
          <w:noProof/>
        </w:rPr>
        <w:instrText xml:space="preserve"> PAGEREF _Toc365626330 \h </w:instrText>
      </w:r>
      <w:r>
        <w:rPr>
          <w:noProof/>
        </w:rPr>
      </w:r>
      <w:r>
        <w:rPr>
          <w:noProof/>
        </w:rPr>
        <w:fldChar w:fldCharType="separate"/>
      </w:r>
      <w:r>
        <w:rPr>
          <w:noProof/>
        </w:rPr>
        <w:t>3</w:t>
      </w:r>
      <w:r>
        <w:rPr>
          <w:noProof/>
        </w:rPr>
        <w:fldChar w:fldCharType="end"/>
      </w:r>
    </w:p>
    <w:p w14:paraId="5FE38B7D"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5626331 \h </w:instrText>
      </w:r>
      <w:r>
        <w:rPr>
          <w:noProof/>
        </w:rPr>
      </w:r>
      <w:r>
        <w:rPr>
          <w:noProof/>
        </w:rPr>
        <w:fldChar w:fldCharType="separate"/>
      </w:r>
      <w:r>
        <w:rPr>
          <w:noProof/>
        </w:rPr>
        <w:t>3</w:t>
      </w:r>
      <w:r>
        <w:rPr>
          <w:noProof/>
        </w:rPr>
        <w:fldChar w:fldCharType="end"/>
      </w:r>
    </w:p>
    <w:p w14:paraId="376B3152" w14:textId="77777777" w:rsidR="00016446" w:rsidRDefault="00016446">
      <w:pPr>
        <w:pStyle w:val="TOC2"/>
        <w:tabs>
          <w:tab w:val="left" w:pos="840"/>
        </w:tabs>
        <w:rPr>
          <w:rFonts w:asciiTheme="minorHAnsi" w:eastAsiaTheme="minorEastAsia" w:hAnsiTheme="minorHAnsi" w:cstheme="minorBidi"/>
          <w:noProof/>
          <w:lang w:val="en-US" w:eastAsia="ja-JP"/>
        </w:rPr>
      </w:pPr>
      <w:r w:rsidRPr="0070018A">
        <w:rPr>
          <w:noProof/>
          <w:lang w:val="en-US"/>
        </w:rPr>
        <w:t>2.2.</w:t>
      </w:r>
      <w:r>
        <w:rPr>
          <w:rFonts w:asciiTheme="minorHAnsi" w:eastAsiaTheme="minorEastAsia" w:hAnsiTheme="minorHAnsi" w:cstheme="minorBidi"/>
          <w:noProof/>
          <w:lang w:val="en-US" w:eastAsia="ja-JP"/>
        </w:rPr>
        <w:tab/>
      </w:r>
      <w:r w:rsidRPr="0070018A">
        <w:rPr>
          <w:noProof/>
          <w:lang w:val="en-US"/>
        </w:rPr>
        <w:t>Hypertext Transfer Protocol (HTTP)</w:t>
      </w:r>
      <w:r>
        <w:rPr>
          <w:noProof/>
        </w:rPr>
        <w:tab/>
      </w:r>
      <w:r>
        <w:rPr>
          <w:noProof/>
        </w:rPr>
        <w:fldChar w:fldCharType="begin"/>
      </w:r>
      <w:r>
        <w:rPr>
          <w:noProof/>
        </w:rPr>
        <w:instrText xml:space="preserve"> PAGEREF _Toc365626332 \h </w:instrText>
      </w:r>
      <w:r>
        <w:rPr>
          <w:noProof/>
        </w:rPr>
      </w:r>
      <w:r>
        <w:rPr>
          <w:noProof/>
        </w:rPr>
        <w:fldChar w:fldCharType="separate"/>
      </w:r>
      <w:r>
        <w:rPr>
          <w:noProof/>
        </w:rPr>
        <w:t>4</w:t>
      </w:r>
      <w:r>
        <w:rPr>
          <w:noProof/>
        </w:rPr>
        <w:fldChar w:fldCharType="end"/>
      </w:r>
    </w:p>
    <w:p w14:paraId="264FFABF"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5626333 \h </w:instrText>
      </w:r>
      <w:r>
        <w:rPr>
          <w:noProof/>
        </w:rPr>
      </w:r>
      <w:r>
        <w:rPr>
          <w:noProof/>
        </w:rPr>
        <w:fldChar w:fldCharType="separate"/>
      </w:r>
      <w:r>
        <w:rPr>
          <w:noProof/>
        </w:rPr>
        <w:t>7</w:t>
      </w:r>
      <w:r>
        <w:rPr>
          <w:noProof/>
        </w:rPr>
        <w:fldChar w:fldCharType="end"/>
      </w:r>
    </w:p>
    <w:p w14:paraId="655330B3"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5626334 \h </w:instrText>
      </w:r>
      <w:r>
        <w:rPr>
          <w:noProof/>
        </w:rPr>
      </w:r>
      <w:r>
        <w:rPr>
          <w:noProof/>
        </w:rPr>
        <w:fldChar w:fldCharType="separate"/>
      </w:r>
      <w:r>
        <w:rPr>
          <w:noProof/>
        </w:rPr>
        <w:t>7</w:t>
      </w:r>
      <w:r>
        <w:rPr>
          <w:noProof/>
        </w:rPr>
        <w:fldChar w:fldCharType="end"/>
      </w:r>
    </w:p>
    <w:p w14:paraId="43802F86"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5626335 \h </w:instrText>
      </w:r>
      <w:r>
        <w:rPr>
          <w:noProof/>
        </w:rPr>
      </w:r>
      <w:r>
        <w:rPr>
          <w:noProof/>
        </w:rPr>
        <w:fldChar w:fldCharType="separate"/>
      </w:r>
      <w:r>
        <w:rPr>
          <w:noProof/>
        </w:rPr>
        <w:t>8</w:t>
      </w:r>
      <w:r>
        <w:rPr>
          <w:noProof/>
        </w:rPr>
        <w:fldChar w:fldCharType="end"/>
      </w:r>
    </w:p>
    <w:p w14:paraId="27AC021F"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3.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5626336 \h </w:instrText>
      </w:r>
      <w:r>
        <w:rPr>
          <w:noProof/>
        </w:rPr>
      </w:r>
      <w:r>
        <w:rPr>
          <w:noProof/>
        </w:rPr>
        <w:fldChar w:fldCharType="separate"/>
      </w:r>
      <w:r>
        <w:rPr>
          <w:noProof/>
        </w:rPr>
        <w:t>8</w:t>
      </w:r>
      <w:r>
        <w:rPr>
          <w:noProof/>
        </w:rPr>
        <w:fldChar w:fldCharType="end"/>
      </w:r>
    </w:p>
    <w:p w14:paraId="0CDA1BF5"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4.</w:t>
      </w:r>
      <w:r>
        <w:rPr>
          <w:rFonts w:asciiTheme="minorHAnsi" w:eastAsiaTheme="minorEastAsia" w:hAnsiTheme="minorHAnsi" w:cstheme="minorBidi"/>
          <w:noProof/>
          <w:lang w:val="en-US" w:eastAsia="ja-JP"/>
        </w:rPr>
        <w:tab/>
      </w:r>
      <w:r>
        <w:rPr>
          <w:noProof/>
        </w:rPr>
        <w:t>Evolucijske faze razvoja World Wide Weba</w:t>
      </w:r>
      <w:r>
        <w:rPr>
          <w:noProof/>
        </w:rPr>
        <w:tab/>
      </w:r>
      <w:r>
        <w:rPr>
          <w:noProof/>
        </w:rPr>
        <w:fldChar w:fldCharType="begin"/>
      </w:r>
      <w:r>
        <w:rPr>
          <w:noProof/>
        </w:rPr>
        <w:instrText xml:space="preserve"> PAGEREF _Toc365626337 \h </w:instrText>
      </w:r>
      <w:r>
        <w:rPr>
          <w:noProof/>
        </w:rPr>
      </w:r>
      <w:r>
        <w:rPr>
          <w:noProof/>
        </w:rPr>
        <w:fldChar w:fldCharType="separate"/>
      </w:r>
      <w:r>
        <w:rPr>
          <w:noProof/>
        </w:rPr>
        <w:t>9</w:t>
      </w:r>
      <w:r>
        <w:rPr>
          <w:noProof/>
        </w:rPr>
        <w:fldChar w:fldCharType="end"/>
      </w:r>
    </w:p>
    <w:p w14:paraId="266F3E6D"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5.</w:t>
      </w:r>
      <w:r>
        <w:rPr>
          <w:rFonts w:asciiTheme="minorHAnsi" w:eastAsiaTheme="minorEastAsia" w:hAnsiTheme="minorHAnsi" w:cstheme="minorBidi"/>
          <w:noProof/>
          <w:lang w:val="en-US" w:eastAsia="ja-JP"/>
        </w:rPr>
        <w:tab/>
      </w:r>
      <w:r>
        <w:rPr>
          <w:noProof/>
        </w:rPr>
        <w:t>Tehnologije za razvoj web sustava</w:t>
      </w:r>
      <w:r>
        <w:rPr>
          <w:noProof/>
        </w:rPr>
        <w:tab/>
      </w:r>
      <w:r>
        <w:rPr>
          <w:noProof/>
        </w:rPr>
        <w:fldChar w:fldCharType="begin"/>
      </w:r>
      <w:r>
        <w:rPr>
          <w:noProof/>
        </w:rPr>
        <w:instrText xml:space="preserve"> PAGEREF _Toc365626338 \h </w:instrText>
      </w:r>
      <w:r>
        <w:rPr>
          <w:noProof/>
        </w:rPr>
      </w:r>
      <w:r>
        <w:rPr>
          <w:noProof/>
        </w:rPr>
        <w:fldChar w:fldCharType="separate"/>
      </w:r>
      <w:r>
        <w:rPr>
          <w:noProof/>
        </w:rPr>
        <w:t>12</w:t>
      </w:r>
      <w:r>
        <w:rPr>
          <w:noProof/>
        </w:rPr>
        <w:fldChar w:fldCharType="end"/>
      </w:r>
    </w:p>
    <w:p w14:paraId="14BAACD3"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5.1.</w:t>
      </w:r>
      <w:r>
        <w:rPr>
          <w:rFonts w:asciiTheme="minorHAnsi" w:eastAsiaTheme="minorEastAsia" w:hAnsiTheme="minorHAnsi" w:cstheme="minorBidi"/>
          <w:noProof/>
          <w:lang w:val="en-US" w:eastAsia="ja-JP"/>
        </w:rPr>
        <w:tab/>
      </w:r>
      <w:r>
        <w:rPr>
          <w:noProof/>
        </w:rPr>
        <w:t>Razvoj web sustava na strani klijenta</w:t>
      </w:r>
      <w:r>
        <w:rPr>
          <w:noProof/>
        </w:rPr>
        <w:tab/>
      </w:r>
      <w:r>
        <w:rPr>
          <w:noProof/>
        </w:rPr>
        <w:fldChar w:fldCharType="begin"/>
      </w:r>
      <w:r>
        <w:rPr>
          <w:noProof/>
        </w:rPr>
        <w:instrText xml:space="preserve"> PAGEREF _Toc365626339 \h </w:instrText>
      </w:r>
      <w:r>
        <w:rPr>
          <w:noProof/>
        </w:rPr>
      </w:r>
      <w:r>
        <w:rPr>
          <w:noProof/>
        </w:rPr>
        <w:fldChar w:fldCharType="separate"/>
      </w:r>
      <w:r>
        <w:rPr>
          <w:noProof/>
        </w:rPr>
        <w:t>13</w:t>
      </w:r>
      <w:r>
        <w:rPr>
          <w:noProof/>
        </w:rPr>
        <w:fldChar w:fldCharType="end"/>
      </w:r>
    </w:p>
    <w:p w14:paraId="5884CA3B"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5.2.</w:t>
      </w:r>
      <w:r>
        <w:rPr>
          <w:rFonts w:asciiTheme="minorHAnsi" w:eastAsiaTheme="minorEastAsia" w:hAnsiTheme="minorHAnsi" w:cstheme="minorBidi"/>
          <w:noProof/>
          <w:lang w:val="en-US" w:eastAsia="ja-JP"/>
        </w:rPr>
        <w:tab/>
      </w:r>
      <w:r>
        <w:rPr>
          <w:noProof/>
        </w:rPr>
        <w:t>Razvoj web sustava na strani poslužitelja</w:t>
      </w:r>
      <w:r>
        <w:rPr>
          <w:noProof/>
        </w:rPr>
        <w:tab/>
      </w:r>
      <w:r>
        <w:rPr>
          <w:noProof/>
        </w:rPr>
        <w:fldChar w:fldCharType="begin"/>
      </w:r>
      <w:r>
        <w:rPr>
          <w:noProof/>
        </w:rPr>
        <w:instrText xml:space="preserve"> PAGEREF _Toc365626340 \h </w:instrText>
      </w:r>
      <w:r>
        <w:rPr>
          <w:noProof/>
        </w:rPr>
      </w:r>
      <w:r>
        <w:rPr>
          <w:noProof/>
        </w:rPr>
        <w:fldChar w:fldCharType="separate"/>
      </w:r>
      <w:r>
        <w:rPr>
          <w:noProof/>
        </w:rPr>
        <w:t>14</w:t>
      </w:r>
      <w:r>
        <w:rPr>
          <w:noProof/>
        </w:rPr>
        <w:fldChar w:fldCharType="end"/>
      </w:r>
    </w:p>
    <w:p w14:paraId="794F2062"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5626341 \h </w:instrText>
      </w:r>
      <w:r>
        <w:rPr>
          <w:noProof/>
        </w:rPr>
      </w:r>
      <w:r>
        <w:rPr>
          <w:noProof/>
        </w:rPr>
        <w:fldChar w:fldCharType="separate"/>
      </w:r>
      <w:r>
        <w:rPr>
          <w:noProof/>
        </w:rPr>
        <w:t>16</w:t>
      </w:r>
      <w:r>
        <w:rPr>
          <w:noProof/>
        </w:rPr>
        <w:fldChar w:fldCharType="end"/>
      </w:r>
    </w:p>
    <w:p w14:paraId="6B9A3F78"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5626342 \h </w:instrText>
      </w:r>
      <w:r>
        <w:rPr>
          <w:noProof/>
        </w:rPr>
      </w:r>
      <w:r>
        <w:rPr>
          <w:noProof/>
        </w:rPr>
        <w:fldChar w:fldCharType="separate"/>
      </w:r>
      <w:r>
        <w:rPr>
          <w:noProof/>
        </w:rPr>
        <w:t>16</w:t>
      </w:r>
      <w:r>
        <w:rPr>
          <w:noProof/>
        </w:rPr>
        <w:fldChar w:fldCharType="end"/>
      </w:r>
    </w:p>
    <w:p w14:paraId="1781BFC7"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5626343 \h </w:instrText>
      </w:r>
      <w:r>
        <w:rPr>
          <w:noProof/>
        </w:rPr>
      </w:r>
      <w:r>
        <w:rPr>
          <w:noProof/>
        </w:rPr>
        <w:fldChar w:fldCharType="separate"/>
      </w:r>
      <w:r>
        <w:rPr>
          <w:noProof/>
        </w:rPr>
        <w:t>22</w:t>
      </w:r>
      <w:r>
        <w:rPr>
          <w:noProof/>
        </w:rPr>
        <w:fldChar w:fldCharType="end"/>
      </w:r>
    </w:p>
    <w:p w14:paraId="67A6FF65"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Tržišni udio i popularnost PHP programskog jezika</w:t>
      </w:r>
      <w:r>
        <w:rPr>
          <w:noProof/>
        </w:rPr>
        <w:tab/>
      </w:r>
      <w:r>
        <w:rPr>
          <w:noProof/>
        </w:rPr>
        <w:fldChar w:fldCharType="begin"/>
      </w:r>
      <w:r>
        <w:rPr>
          <w:noProof/>
        </w:rPr>
        <w:instrText xml:space="preserve"> PAGEREF _Toc365626344 \h </w:instrText>
      </w:r>
      <w:r>
        <w:rPr>
          <w:noProof/>
        </w:rPr>
      </w:r>
      <w:r>
        <w:rPr>
          <w:noProof/>
        </w:rPr>
        <w:fldChar w:fldCharType="separate"/>
      </w:r>
      <w:r>
        <w:rPr>
          <w:noProof/>
        </w:rPr>
        <w:t>23</w:t>
      </w:r>
      <w:r>
        <w:rPr>
          <w:noProof/>
        </w:rPr>
        <w:fldChar w:fldCharType="end"/>
      </w:r>
    </w:p>
    <w:p w14:paraId="0CA0B82F"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Razvojni ekosustav i zajednica</w:t>
      </w:r>
      <w:r>
        <w:rPr>
          <w:noProof/>
        </w:rPr>
        <w:tab/>
      </w:r>
      <w:r>
        <w:rPr>
          <w:noProof/>
        </w:rPr>
        <w:fldChar w:fldCharType="begin"/>
      </w:r>
      <w:r>
        <w:rPr>
          <w:noProof/>
        </w:rPr>
        <w:instrText xml:space="preserve"> PAGEREF _Toc365626345 \h </w:instrText>
      </w:r>
      <w:r>
        <w:rPr>
          <w:noProof/>
        </w:rPr>
      </w:r>
      <w:r>
        <w:rPr>
          <w:noProof/>
        </w:rPr>
        <w:fldChar w:fldCharType="separate"/>
      </w:r>
      <w:r>
        <w:rPr>
          <w:noProof/>
        </w:rPr>
        <w:t>26</w:t>
      </w:r>
      <w:r>
        <w:rPr>
          <w:noProof/>
        </w:rPr>
        <w:fldChar w:fldCharType="end"/>
      </w:r>
    </w:p>
    <w:p w14:paraId="0CC6AB89"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5626346 \h </w:instrText>
      </w:r>
      <w:r>
        <w:rPr>
          <w:noProof/>
        </w:rPr>
      </w:r>
      <w:r>
        <w:rPr>
          <w:noProof/>
        </w:rPr>
        <w:fldChar w:fldCharType="separate"/>
      </w:r>
      <w:r>
        <w:rPr>
          <w:noProof/>
        </w:rPr>
        <w:t>29</w:t>
      </w:r>
      <w:r>
        <w:rPr>
          <w:noProof/>
        </w:rPr>
        <w:fldChar w:fldCharType="end"/>
      </w:r>
    </w:p>
    <w:p w14:paraId="3CAF4CAF"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5626347 \h </w:instrText>
      </w:r>
      <w:r>
        <w:rPr>
          <w:noProof/>
        </w:rPr>
      </w:r>
      <w:r>
        <w:rPr>
          <w:noProof/>
        </w:rPr>
        <w:fldChar w:fldCharType="separate"/>
      </w:r>
      <w:r>
        <w:rPr>
          <w:noProof/>
        </w:rPr>
        <w:t>29</w:t>
      </w:r>
      <w:r>
        <w:rPr>
          <w:noProof/>
        </w:rPr>
        <w:fldChar w:fldCharType="end"/>
      </w:r>
    </w:p>
    <w:p w14:paraId="2C1DABF8"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5626348 \h </w:instrText>
      </w:r>
      <w:r>
        <w:rPr>
          <w:noProof/>
        </w:rPr>
      </w:r>
      <w:r>
        <w:rPr>
          <w:noProof/>
        </w:rPr>
        <w:fldChar w:fldCharType="separate"/>
      </w:r>
      <w:r>
        <w:rPr>
          <w:noProof/>
        </w:rPr>
        <w:t>31</w:t>
      </w:r>
      <w:r>
        <w:rPr>
          <w:noProof/>
        </w:rPr>
        <w:fldChar w:fldCharType="end"/>
      </w:r>
    </w:p>
    <w:p w14:paraId="095B0D22"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5626349 \h </w:instrText>
      </w:r>
      <w:r>
        <w:rPr>
          <w:noProof/>
        </w:rPr>
      </w:r>
      <w:r>
        <w:rPr>
          <w:noProof/>
        </w:rPr>
        <w:fldChar w:fldCharType="separate"/>
      </w:r>
      <w:r>
        <w:rPr>
          <w:noProof/>
        </w:rPr>
        <w:t>31</w:t>
      </w:r>
      <w:r>
        <w:rPr>
          <w:noProof/>
        </w:rPr>
        <w:fldChar w:fldCharType="end"/>
      </w:r>
    </w:p>
    <w:p w14:paraId="05138222"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ziva web sustava</w:t>
      </w:r>
      <w:r>
        <w:rPr>
          <w:noProof/>
        </w:rPr>
        <w:tab/>
      </w:r>
      <w:r>
        <w:rPr>
          <w:noProof/>
        </w:rPr>
        <w:fldChar w:fldCharType="begin"/>
      </w:r>
      <w:r>
        <w:rPr>
          <w:noProof/>
        </w:rPr>
        <w:instrText xml:space="preserve"> PAGEREF _Toc365626350 \h </w:instrText>
      </w:r>
      <w:r>
        <w:rPr>
          <w:noProof/>
        </w:rPr>
      </w:r>
      <w:r>
        <w:rPr>
          <w:noProof/>
        </w:rPr>
        <w:fldChar w:fldCharType="separate"/>
      </w:r>
      <w:r>
        <w:rPr>
          <w:noProof/>
        </w:rPr>
        <w:t>32</w:t>
      </w:r>
      <w:r>
        <w:rPr>
          <w:noProof/>
        </w:rPr>
        <w:fldChar w:fldCharType="end"/>
      </w:r>
    </w:p>
    <w:p w14:paraId="58740F58"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5626351 \h </w:instrText>
      </w:r>
      <w:r>
        <w:rPr>
          <w:noProof/>
        </w:rPr>
      </w:r>
      <w:r>
        <w:rPr>
          <w:noProof/>
        </w:rPr>
        <w:fldChar w:fldCharType="separate"/>
      </w:r>
      <w:r>
        <w:rPr>
          <w:noProof/>
        </w:rPr>
        <w:t>32</w:t>
      </w:r>
      <w:r>
        <w:rPr>
          <w:noProof/>
        </w:rPr>
        <w:fldChar w:fldCharType="end"/>
      </w:r>
    </w:p>
    <w:p w14:paraId="777D7743"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5626352 \h </w:instrText>
      </w:r>
      <w:r>
        <w:rPr>
          <w:noProof/>
        </w:rPr>
      </w:r>
      <w:r>
        <w:rPr>
          <w:noProof/>
        </w:rPr>
        <w:fldChar w:fldCharType="separate"/>
      </w:r>
      <w:r>
        <w:rPr>
          <w:noProof/>
        </w:rPr>
        <w:t>32</w:t>
      </w:r>
      <w:r>
        <w:rPr>
          <w:noProof/>
        </w:rPr>
        <w:fldChar w:fldCharType="end"/>
      </w:r>
    </w:p>
    <w:p w14:paraId="23552C71"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3.1.</w:t>
      </w:r>
      <w:r>
        <w:rPr>
          <w:rFonts w:asciiTheme="minorHAnsi" w:eastAsiaTheme="minorEastAsia" w:hAnsiTheme="minorHAnsi" w:cstheme="minorBidi"/>
          <w:noProof/>
          <w:lang w:val="en-US" w:eastAsia="ja-JP"/>
        </w:rPr>
        <w:tab/>
      </w:r>
      <w:r>
        <w:rPr>
          <w:noProof/>
        </w:rPr>
        <w:t>Testiranje web sustava pod opterećenjem</w:t>
      </w:r>
      <w:r>
        <w:rPr>
          <w:noProof/>
        </w:rPr>
        <w:tab/>
      </w:r>
      <w:r>
        <w:rPr>
          <w:noProof/>
        </w:rPr>
        <w:fldChar w:fldCharType="begin"/>
      </w:r>
      <w:r>
        <w:rPr>
          <w:noProof/>
        </w:rPr>
        <w:instrText xml:space="preserve"> PAGEREF _Toc365626353 \h </w:instrText>
      </w:r>
      <w:r>
        <w:rPr>
          <w:noProof/>
        </w:rPr>
      </w:r>
      <w:r>
        <w:rPr>
          <w:noProof/>
        </w:rPr>
        <w:fldChar w:fldCharType="separate"/>
      </w:r>
      <w:r>
        <w:rPr>
          <w:noProof/>
        </w:rPr>
        <w:t>32</w:t>
      </w:r>
      <w:r>
        <w:rPr>
          <w:noProof/>
        </w:rPr>
        <w:fldChar w:fldCharType="end"/>
      </w:r>
    </w:p>
    <w:p w14:paraId="1596C27F"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3.2.</w:t>
      </w:r>
      <w:r>
        <w:rPr>
          <w:rFonts w:asciiTheme="minorHAnsi" w:eastAsiaTheme="minorEastAsia" w:hAnsiTheme="minorHAnsi" w:cstheme="minorBidi"/>
          <w:noProof/>
          <w:lang w:val="en-US" w:eastAsia="ja-JP"/>
        </w:rPr>
        <w:tab/>
      </w:r>
      <w:r>
        <w:rPr>
          <w:noProof/>
        </w:rPr>
        <w:t>Testiranje granica web sustava</w:t>
      </w:r>
      <w:r>
        <w:rPr>
          <w:noProof/>
        </w:rPr>
        <w:tab/>
      </w:r>
      <w:r>
        <w:rPr>
          <w:noProof/>
        </w:rPr>
        <w:fldChar w:fldCharType="begin"/>
      </w:r>
      <w:r>
        <w:rPr>
          <w:noProof/>
        </w:rPr>
        <w:instrText xml:space="preserve"> PAGEREF _Toc365626354 \h </w:instrText>
      </w:r>
      <w:r>
        <w:rPr>
          <w:noProof/>
        </w:rPr>
      </w:r>
      <w:r>
        <w:rPr>
          <w:noProof/>
        </w:rPr>
        <w:fldChar w:fldCharType="separate"/>
      </w:r>
      <w:r>
        <w:rPr>
          <w:noProof/>
        </w:rPr>
        <w:t>32</w:t>
      </w:r>
      <w:r>
        <w:rPr>
          <w:noProof/>
        </w:rPr>
        <w:fldChar w:fldCharType="end"/>
      </w:r>
    </w:p>
    <w:p w14:paraId="53B034A3"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3.3.</w:t>
      </w:r>
      <w:r>
        <w:rPr>
          <w:rFonts w:asciiTheme="minorHAnsi" w:eastAsiaTheme="minorEastAsia" w:hAnsiTheme="minorHAnsi" w:cstheme="minorBidi"/>
          <w:noProof/>
          <w:lang w:val="en-US" w:eastAsia="ja-JP"/>
        </w:rPr>
        <w:tab/>
      </w:r>
      <w:r>
        <w:rPr>
          <w:noProof/>
        </w:rPr>
        <w:t>Regresijsko testiranje web sustava</w:t>
      </w:r>
      <w:r>
        <w:rPr>
          <w:noProof/>
        </w:rPr>
        <w:tab/>
      </w:r>
      <w:r>
        <w:rPr>
          <w:noProof/>
        </w:rPr>
        <w:fldChar w:fldCharType="begin"/>
      </w:r>
      <w:r>
        <w:rPr>
          <w:noProof/>
        </w:rPr>
        <w:instrText xml:space="preserve"> PAGEREF _Toc365626355 \h </w:instrText>
      </w:r>
      <w:r>
        <w:rPr>
          <w:noProof/>
        </w:rPr>
      </w:r>
      <w:r>
        <w:rPr>
          <w:noProof/>
        </w:rPr>
        <w:fldChar w:fldCharType="separate"/>
      </w:r>
      <w:r>
        <w:rPr>
          <w:noProof/>
        </w:rPr>
        <w:t>32</w:t>
      </w:r>
      <w:r>
        <w:rPr>
          <w:noProof/>
        </w:rPr>
        <w:fldChar w:fldCharType="end"/>
      </w:r>
    </w:p>
    <w:p w14:paraId="29E03B64"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5626356 \h </w:instrText>
      </w:r>
      <w:r>
        <w:rPr>
          <w:noProof/>
        </w:rPr>
      </w:r>
      <w:r>
        <w:rPr>
          <w:noProof/>
        </w:rPr>
        <w:fldChar w:fldCharType="separate"/>
      </w:r>
      <w:r>
        <w:rPr>
          <w:noProof/>
        </w:rPr>
        <w:t>33</w:t>
      </w:r>
      <w:r>
        <w:rPr>
          <w:noProof/>
        </w:rPr>
        <w:fldChar w:fldCharType="end"/>
      </w:r>
    </w:p>
    <w:p w14:paraId="1A532D91"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5626357 \h </w:instrText>
      </w:r>
      <w:r>
        <w:rPr>
          <w:noProof/>
        </w:rPr>
      </w:r>
      <w:r>
        <w:rPr>
          <w:noProof/>
        </w:rPr>
        <w:fldChar w:fldCharType="separate"/>
      </w:r>
      <w:r>
        <w:rPr>
          <w:noProof/>
        </w:rPr>
        <w:t>33</w:t>
      </w:r>
      <w:r>
        <w:rPr>
          <w:noProof/>
        </w:rPr>
        <w:fldChar w:fldCharType="end"/>
      </w:r>
    </w:p>
    <w:p w14:paraId="0407DD09"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5626358 \h </w:instrText>
      </w:r>
      <w:r>
        <w:rPr>
          <w:noProof/>
        </w:rPr>
      </w:r>
      <w:r>
        <w:rPr>
          <w:noProof/>
        </w:rPr>
        <w:fldChar w:fldCharType="separate"/>
      </w:r>
      <w:r>
        <w:rPr>
          <w:noProof/>
        </w:rPr>
        <w:t>34</w:t>
      </w:r>
      <w:r>
        <w:rPr>
          <w:noProof/>
        </w:rPr>
        <w:fldChar w:fldCharType="end"/>
      </w:r>
    </w:p>
    <w:p w14:paraId="3CB74F14"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5626359 \h </w:instrText>
      </w:r>
      <w:r>
        <w:rPr>
          <w:noProof/>
        </w:rPr>
      </w:r>
      <w:r>
        <w:rPr>
          <w:noProof/>
        </w:rPr>
        <w:fldChar w:fldCharType="separate"/>
      </w:r>
      <w:r>
        <w:rPr>
          <w:noProof/>
        </w:rPr>
        <w:t>34</w:t>
      </w:r>
      <w:r>
        <w:rPr>
          <w:noProof/>
        </w:rPr>
        <w:fldChar w:fldCharType="end"/>
      </w:r>
    </w:p>
    <w:p w14:paraId="5F617D91"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5626360 \h </w:instrText>
      </w:r>
      <w:r>
        <w:rPr>
          <w:noProof/>
        </w:rPr>
      </w:r>
      <w:r>
        <w:rPr>
          <w:noProof/>
        </w:rPr>
        <w:fldChar w:fldCharType="separate"/>
      </w:r>
      <w:r>
        <w:rPr>
          <w:noProof/>
        </w:rPr>
        <w:t>35</w:t>
      </w:r>
      <w:r>
        <w:rPr>
          <w:noProof/>
        </w:rPr>
        <w:fldChar w:fldCharType="end"/>
      </w:r>
    </w:p>
    <w:p w14:paraId="3A1B1292" w14:textId="77777777" w:rsidR="00016446" w:rsidRDefault="00016446">
      <w:pPr>
        <w:pStyle w:val="TOC4"/>
        <w:tabs>
          <w:tab w:val="left" w:pos="1680"/>
        </w:tabs>
        <w:rPr>
          <w:rFonts w:asciiTheme="minorHAnsi" w:eastAsiaTheme="minorEastAsia" w:hAnsiTheme="minorHAnsi" w:cstheme="minorBidi"/>
          <w:noProof/>
          <w:lang w:val="en-US" w:eastAsia="ja-JP"/>
        </w:rPr>
      </w:pPr>
      <w:r>
        <w:rPr>
          <w:noProof/>
        </w:rPr>
        <w:t>5.2.2.1.</w:t>
      </w:r>
      <w:r>
        <w:rPr>
          <w:rFonts w:asciiTheme="minorHAnsi" w:eastAsiaTheme="minorEastAsia" w:hAnsiTheme="minorHAnsi" w:cstheme="minorBidi"/>
          <w:noProof/>
          <w:lang w:val="en-US" w:eastAsia="ja-JP"/>
        </w:rPr>
        <w:tab/>
      </w:r>
      <w:r>
        <w:rPr>
          <w:noProof/>
        </w:rPr>
        <w:t>Pohrana rezultata u privremenu memoriju</w:t>
      </w:r>
      <w:r>
        <w:rPr>
          <w:noProof/>
        </w:rPr>
        <w:tab/>
      </w:r>
      <w:r>
        <w:rPr>
          <w:noProof/>
        </w:rPr>
        <w:fldChar w:fldCharType="begin"/>
      </w:r>
      <w:r>
        <w:rPr>
          <w:noProof/>
        </w:rPr>
        <w:instrText xml:space="preserve"> PAGEREF _Toc365626361 \h </w:instrText>
      </w:r>
      <w:r>
        <w:rPr>
          <w:noProof/>
        </w:rPr>
      </w:r>
      <w:r>
        <w:rPr>
          <w:noProof/>
        </w:rPr>
        <w:fldChar w:fldCharType="separate"/>
      </w:r>
      <w:r>
        <w:rPr>
          <w:noProof/>
        </w:rPr>
        <w:t>37</w:t>
      </w:r>
      <w:r>
        <w:rPr>
          <w:noProof/>
        </w:rPr>
        <w:fldChar w:fldCharType="end"/>
      </w:r>
    </w:p>
    <w:p w14:paraId="3BA43E49"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5626362 \h </w:instrText>
      </w:r>
      <w:r>
        <w:rPr>
          <w:noProof/>
        </w:rPr>
      </w:r>
      <w:r>
        <w:rPr>
          <w:noProof/>
        </w:rPr>
        <w:fldChar w:fldCharType="separate"/>
      </w:r>
      <w:r>
        <w:rPr>
          <w:noProof/>
        </w:rPr>
        <w:t>39</w:t>
      </w:r>
      <w:r>
        <w:rPr>
          <w:noProof/>
        </w:rPr>
        <w:fldChar w:fldCharType="end"/>
      </w:r>
    </w:p>
    <w:p w14:paraId="26F648CB" w14:textId="77777777" w:rsidR="00016446" w:rsidRDefault="00016446">
      <w:pPr>
        <w:pStyle w:val="TOC4"/>
        <w:tabs>
          <w:tab w:val="left" w:pos="1680"/>
        </w:tabs>
        <w:rPr>
          <w:rFonts w:asciiTheme="minorHAnsi" w:eastAsiaTheme="minorEastAsia" w:hAnsiTheme="minorHAnsi" w:cstheme="minorBidi"/>
          <w:noProof/>
          <w:lang w:val="en-US" w:eastAsia="ja-JP"/>
        </w:rPr>
      </w:pPr>
      <w:r>
        <w:rPr>
          <w:noProof/>
        </w:rPr>
        <w:t>5.2.3.1.</w:t>
      </w:r>
      <w:r>
        <w:rPr>
          <w:rFonts w:asciiTheme="minorHAnsi" w:eastAsiaTheme="minorEastAsia" w:hAnsiTheme="minorHAnsi" w:cstheme="minorBidi"/>
          <w:noProof/>
          <w:lang w:val="en-US" w:eastAsia="ja-JP"/>
        </w:rPr>
        <w:tab/>
      </w:r>
      <w:r>
        <w:rPr>
          <w:noProof/>
        </w:rPr>
        <w:t>HTTP zaglavlja i pohrana podataka u privremenu memoriju</w:t>
      </w:r>
      <w:r>
        <w:rPr>
          <w:noProof/>
        </w:rPr>
        <w:tab/>
      </w:r>
      <w:r>
        <w:rPr>
          <w:noProof/>
        </w:rPr>
        <w:fldChar w:fldCharType="begin"/>
      </w:r>
      <w:r>
        <w:rPr>
          <w:noProof/>
        </w:rPr>
        <w:instrText xml:space="preserve"> PAGEREF _Toc365626363 \h </w:instrText>
      </w:r>
      <w:r>
        <w:rPr>
          <w:noProof/>
        </w:rPr>
      </w:r>
      <w:r>
        <w:rPr>
          <w:noProof/>
        </w:rPr>
        <w:fldChar w:fldCharType="separate"/>
      </w:r>
      <w:r>
        <w:rPr>
          <w:noProof/>
        </w:rPr>
        <w:t>39</w:t>
      </w:r>
      <w:r>
        <w:rPr>
          <w:noProof/>
        </w:rPr>
        <w:fldChar w:fldCharType="end"/>
      </w:r>
    </w:p>
    <w:p w14:paraId="51535828" w14:textId="77777777" w:rsidR="00016446" w:rsidRDefault="00016446">
      <w:pPr>
        <w:pStyle w:val="TOC4"/>
        <w:tabs>
          <w:tab w:val="left" w:pos="1680"/>
        </w:tabs>
        <w:rPr>
          <w:rFonts w:asciiTheme="minorHAnsi" w:eastAsiaTheme="minorEastAsia" w:hAnsiTheme="minorHAnsi" w:cstheme="minorBidi"/>
          <w:noProof/>
          <w:lang w:val="en-US" w:eastAsia="ja-JP"/>
        </w:rPr>
      </w:pPr>
      <w:r>
        <w:rPr>
          <w:noProof/>
        </w:rPr>
        <w:lastRenderedPageBreak/>
        <w:t>5.2.3.2.</w:t>
      </w:r>
      <w:r>
        <w:rPr>
          <w:rFonts w:asciiTheme="minorHAnsi" w:eastAsiaTheme="minorEastAsia" w:hAnsiTheme="minorHAnsi" w:cstheme="minorBidi"/>
          <w:noProof/>
          <w:lang w:val="en-US" w:eastAsia="ja-JP"/>
        </w:rPr>
        <w:tab/>
      </w:r>
      <w:r>
        <w:rPr>
          <w:noProof/>
        </w:rPr>
        <w:t>Kompresija podataka i pohrana podataka u privremenu memoriju preglednika</w:t>
      </w:r>
      <w:r>
        <w:rPr>
          <w:noProof/>
        </w:rPr>
        <w:tab/>
      </w:r>
      <w:r>
        <w:rPr>
          <w:noProof/>
        </w:rPr>
        <w:fldChar w:fldCharType="begin"/>
      </w:r>
      <w:r>
        <w:rPr>
          <w:noProof/>
        </w:rPr>
        <w:instrText xml:space="preserve"> PAGEREF _Toc365626364 \h </w:instrText>
      </w:r>
      <w:r>
        <w:rPr>
          <w:noProof/>
        </w:rPr>
      </w:r>
      <w:r>
        <w:rPr>
          <w:noProof/>
        </w:rPr>
        <w:fldChar w:fldCharType="separate"/>
      </w:r>
      <w:r>
        <w:rPr>
          <w:noProof/>
        </w:rPr>
        <w:t>39</w:t>
      </w:r>
      <w:r>
        <w:rPr>
          <w:noProof/>
        </w:rPr>
        <w:fldChar w:fldCharType="end"/>
      </w:r>
    </w:p>
    <w:p w14:paraId="0569CA28"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5626365 \h </w:instrText>
      </w:r>
      <w:r>
        <w:rPr>
          <w:noProof/>
        </w:rPr>
      </w:r>
      <w:r>
        <w:rPr>
          <w:noProof/>
        </w:rPr>
        <w:fldChar w:fldCharType="separate"/>
      </w:r>
      <w:r>
        <w:rPr>
          <w:noProof/>
        </w:rPr>
        <w:t>40</w:t>
      </w:r>
      <w:r>
        <w:rPr>
          <w:noProof/>
        </w:rPr>
        <w:fldChar w:fldCharType="end"/>
      </w:r>
    </w:p>
    <w:p w14:paraId="467D08EB"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5626366 \h </w:instrText>
      </w:r>
      <w:r>
        <w:rPr>
          <w:noProof/>
        </w:rPr>
      </w:r>
      <w:r>
        <w:rPr>
          <w:noProof/>
        </w:rPr>
        <w:fldChar w:fldCharType="separate"/>
      </w:r>
      <w:r>
        <w:rPr>
          <w:noProof/>
        </w:rPr>
        <w:t>40</w:t>
      </w:r>
      <w:r>
        <w:rPr>
          <w:noProof/>
        </w:rPr>
        <w:fldChar w:fldCharType="end"/>
      </w:r>
    </w:p>
    <w:p w14:paraId="45CBF58A"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1.1.</w:t>
      </w:r>
      <w:r>
        <w:rPr>
          <w:rFonts w:asciiTheme="minorHAnsi" w:eastAsiaTheme="minorEastAsia" w:hAnsiTheme="minorHAnsi" w:cstheme="minorBidi"/>
          <w:noProof/>
          <w:lang w:val="en-US" w:eastAsia="ja-JP"/>
        </w:rPr>
        <w:tab/>
      </w:r>
      <w:r>
        <w:rPr>
          <w:noProof/>
        </w:rPr>
        <w:t>Infrastruktura</w:t>
      </w:r>
      <w:r>
        <w:rPr>
          <w:noProof/>
        </w:rPr>
        <w:tab/>
      </w:r>
      <w:r>
        <w:rPr>
          <w:noProof/>
        </w:rPr>
        <w:fldChar w:fldCharType="begin"/>
      </w:r>
      <w:r>
        <w:rPr>
          <w:noProof/>
        </w:rPr>
        <w:instrText xml:space="preserve"> PAGEREF _Toc365626367 \h </w:instrText>
      </w:r>
      <w:r>
        <w:rPr>
          <w:noProof/>
        </w:rPr>
      </w:r>
      <w:r>
        <w:rPr>
          <w:noProof/>
        </w:rPr>
        <w:fldChar w:fldCharType="separate"/>
      </w:r>
      <w:r>
        <w:rPr>
          <w:noProof/>
        </w:rPr>
        <w:t>41</w:t>
      </w:r>
      <w:r>
        <w:rPr>
          <w:noProof/>
        </w:rPr>
        <w:fldChar w:fldCharType="end"/>
      </w:r>
    </w:p>
    <w:p w14:paraId="3C9784A0"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1.2.</w:t>
      </w:r>
      <w:r>
        <w:rPr>
          <w:rFonts w:asciiTheme="minorHAnsi" w:eastAsiaTheme="minorEastAsia" w:hAnsiTheme="minorHAnsi" w:cstheme="minorBidi"/>
          <w:noProof/>
          <w:lang w:val="en-US" w:eastAsia="ja-JP"/>
        </w:rPr>
        <w:tab/>
      </w:r>
      <w:r>
        <w:rPr>
          <w:noProof/>
        </w:rPr>
        <w:t>Korišteni alati</w:t>
      </w:r>
      <w:r>
        <w:rPr>
          <w:noProof/>
        </w:rPr>
        <w:tab/>
      </w:r>
      <w:r>
        <w:rPr>
          <w:noProof/>
        </w:rPr>
        <w:fldChar w:fldCharType="begin"/>
      </w:r>
      <w:r>
        <w:rPr>
          <w:noProof/>
        </w:rPr>
        <w:instrText xml:space="preserve"> PAGEREF _Toc365626368 \h </w:instrText>
      </w:r>
      <w:r>
        <w:rPr>
          <w:noProof/>
        </w:rPr>
      </w:r>
      <w:r>
        <w:rPr>
          <w:noProof/>
        </w:rPr>
        <w:fldChar w:fldCharType="separate"/>
      </w:r>
      <w:r>
        <w:rPr>
          <w:noProof/>
        </w:rPr>
        <w:t>41</w:t>
      </w:r>
      <w:r>
        <w:rPr>
          <w:noProof/>
        </w:rPr>
        <w:fldChar w:fldCharType="end"/>
      </w:r>
    </w:p>
    <w:p w14:paraId="1BC7D1A2"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Optimizacija i mjerenje performansi web sustava</w:t>
      </w:r>
      <w:r>
        <w:rPr>
          <w:noProof/>
        </w:rPr>
        <w:tab/>
      </w:r>
      <w:r>
        <w:rPr>
          <w:noProof/>
        </w:rPr>
        <w:fldChar w:fldCharType="begin"/>
      </w:r>
      <w:r>
        <w:rPr>
          <w:noProof/>
        </w:rPr>
        <w:instrText xml:space="preserve"> PAGEREF _Toc365626369 \h </w:instrText>
      </w:r>
      <w:r>
        <w:rPr>
          <w:noProof/>
        </w:rPr>
      </w:r>
      <w:r>
        <w:rPr>
          <w:noProof/>
        </w:rPr>
        <w:fldChar w:fldCharType="separate"/>
      </w:r>
      <w:r>
        <w:rPr>
          <w:noProof/>
        </w:rPr>
        <w:t>41</w:t>
      </w:r>
      <w:r>
        <w:rPr>
          <w:noProof/>
        </w:rPr>
        <w:fldChar w:fldCharType="end"/>
      </w:r>
    </w:p>
    <w:p w14:paraId="5BC1EFB8"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1.</w:t>
      </w:r>
      <w:r>
        <w:rPr>
          <w:rFonts w:asciiTheme="minorHAnsi" w:eastAsiaTheme="minorEastAsia" w:hAnsiTheme="minorHAnsi" w:cstheme="minorBidi"/>
          <w:noProof/>
          <w:lang w:val="en-US" w:eastAsia="ja-JP"/>
        </w:rPr>
        <w:tab/>
      </w:r>
      <w:r>
        <w:rPr>
          <w:noProof/>
        </w:rPr>
        <w:t>Performanse sustava bez optimizacijskih mehanizama</w:t>
      </w:r>
      <w:r>
        <w:rPr>
          <w:noProof/>
        </w:rPr>
        <w:tab/>
      </w:r>
      <w:r>
        <w:rPr>
          <w:noProof/>
        </w:rPr>
        <w:fldChar w:fldCharType="begin"/>
      </w:r>
      <w:r>
        <w:rPr>
          <w:noProof/>
        </w:rPr>
        <w:instrText xml:space="preserve"> PAGEREF _Toc365626370 \h </w:instrText>
      </w:r>
      <w:r>
        <w:rPr>
          <w:noProof/>
        </w:rPr>
      </w:r>
      <w:r>
        <w:rPr>
          <w:noProof/>
        </w:rPr>
        <w:fldChar w:fldCharType="separate"/>
      </w:r>
      <w:r>
        <w:rPr>
          <w:noProof/>
        </w:rPr>
        <w:t>41</w:t>
      </w:r>
      <w:r>
        <w:rPr>
          <w:noProof/>
        </w:rPr>
        <w:fldChar w:fldCharType="end"/>
      </w:r>
    </w:p>
    <w:p w14:paraId="3A1644B4"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Optimizacija dodavanjem indeksa baze podataka</w:t>
      </w:r>
      <w:r>
        <w:rPr>
          <w:noProof/>
        </w:rPr>
        <w:tab/>
      </w:r>
      <w:r>
        <w:rPr>
          <w:noProof/>
        </w:rPr>
        <w:fldChar w:fldCharType="begin"/>
      </w:r>
      <w:r>
        <w:rPr>
          <w:noProof/>
        </w:rPr>
        <w:instrText xml:space="preserve"> PAGEREF _Toc365626371 \h </w:instrText>
      </w:r>
      <w:r>
        <w:rPr>
          <w:noProof/>
        </w:rPr>
      </w:r>
      <w:r>
        <w:rPr>
          <w:noProof/>
        </w:rPr>
        <w:fldChar w:fldCharType="separate"/>
      </w:r>
      <w:r>
        <w:rPr>
          <w:noProof/>
        </w:rPr>
        <w:t>41</w:t>
      </w:r>
      <w:r>
        <w:rPr>
          <w:noProof/>
        </w:rPr>
        <w:fldChar w:fldCharType="end"/>
      </w:r>
    </w:p>
    <w:p w14:paraId="03568596"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3.</w:t>
      </w:r>
      <w:r>
        <w:rPr>
          <w:rFonts w:asciiTheme="minorHAnsi" w:eastAsiaTheme="minorEastAsia" w:hAnsiTheme="minorHAnsi" w:cstheme="minorBidi"/>
          <w:noProof/>
          <w:lang w:val="en-US" w:eastAsia="ja-JP"/>
        </w:rPr>
        <w:tab/>
      </w:r>
      <w:r>
        <w:rPr>
          <w:noProof/>
        </w:rPr>
        <w:t>Optimizacija korištenjem privremen pohrane podataka na strani aplikacije</w:t>
      </w:r>
      <w:r>
        <w:rPr>
          <w:noProof/>
        </w:rPr>
        <w:tab/>
      </w:r>
      <w:r>
        <w:rPr>
          <w:noProof/>
        </w:rPr>
        <w:fldChar w:fldCharType="begin"/>
      </w:r>
      <w:r>
        <w:rPr>
          <w:noProof/>
        </w:rPr>
        <w:instrText xml:space="preserve"> PAGEREF _Toc365626372 \h </w:instrText>
      </w:r>
      <w:r>
        <w:rPr>
          <w:noProof/>
        </w:rPr>
      </w:r>
      <w:r>
        <w:rPr>
          <w:noProof/>
        </w:rPr>
        <w:fldChar w:fldCharType="separate"/>
      </w:r>
      <w:r>
        <w:rPr>
          <w:noProof/>
        </w:rPr>
        <w:t>41</w:t>
      </w:r>
      <w:r>
        <w:rPr>
          <w:noProof/>
        </w:rPr>
        <w:fldChar w:fldCharType="end"/>
      </w:r>
    </w:p>
    <w:p w14:paraId="294F76F4"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Optimizacija korištenjem HTTP poslužitelja za privremenu pohranu podataka</w:t>
      </w:r>
      <w:r>
        <w:rPr>
          <w:noProof/>
        </w:rPr>
        <w:tab/>
      </w:r>
      <w:r>
        <w:rPr>
          <w:noProof/>
        </w:rPr>
        <w:fldChar w:fldCharType="begin"/>
      </w:r>
      <w:r>
        <w:rPr>
          <w:noProof/>
        </w:rPr>
        <w:instrText xml:space="preserve"> PAGEREF _Toc365626373 \h </w:instrText>
      </w:r>
      <w:r>
        <w:rPr>
          <w:noProof/>
        </w:rPr>
      </w:r>
      <w:r>
        <w:rPr>
          <w:noProof/>
        </w:rPr>
        <w:fldChar w:fldCharType="separate"/>
      </w:r>
      <w:r>
        <w:rPr>
          <w:noProof/>
        </w:rPr>
        <w:t>41</w:t>
      </w:r>
      <w:r>
        <w:rPr>
          <w:noProof/>
        </w:rPr>
        <w:fldChar w:fldCharType="end"/>
      </w:r>
    </w:p>
    <w:p w14:paraId="68932F9A"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5.</w:t>
      </w:r>
      <w:r>
        <w:rPr>
          <w:rFonts w:asciiTheme="minorHAnsi" w:eastAsiaTheme="minorEastAsia" w:hAnsiTheme="minorHAnsi" w:cstheme="minorBidi"/>
          <w:noProof/>
          <w:lang w:val="en-US" w:eastAsia="ja-JP"/>
        </w:rPr>
        <w:tab/>
      </w:r>
      <w:r>
        <w:rPr>
          <w:noProof/>
        </w:rPr>
        <w:t>Sumarni prikaz rezultata i interpretacija</w:t>
      </w:r>
      <w:r>
        <w:rPr>
          <w:noProof/>
        </w:rPr>
        <w:tab/>
      </w:r>
      <w:r>
        <w:rPr>
          <w:noProof/>
        </w:rPr>
        <w:fldChar w:fldCharType="begin"/>
      </w:r>
      <w:r>
        <w:rPr>
          <w:noProof/>
        </w:rPr>
        <w:instrText xml:space="preserve"> PAGEREF _Toc365626374 \h </w:instrText>
      </w:r>
      <w:r>
        <w:rPr>
          <w:noProof/>
        </w:rPr>
      </w:r>
      <w:r>
        <w:rPr>
          <w:noProof/>
        </w:rPr>
        <w:fldChar w:fldCharType="separate"/>
      </w:r>
      <w:r>
        <w:rPr>
          <w:noProof/>
        </w:rPr>
        <w:t>41</w:t>
      </w:r>
      <w:r>
        <w:rPr>
          <w:noProof/>
        </w:rPr>
        <w:fldChar w:fldCharType="end"/>
      </w:r>
    </w:p>
    <w:p w14:paraId="7196134A"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Zaključak</w:t>
      </w:r>
      <w:r>
        <w:rPr>
          <w:noProof/>
        </w:rPr>
        <w:tab/>
      </w:r>
      <w:r>
        <w:rPr>
          <w:noProof/>
        </w:rPr>
        <w:fldChar w:fldCharType="begin"/>
      </w:r>
      <w:r>
        <w:rPr>
          <w:noProof/>
        </w:rPr>
        <w:instrText xml:space="preserve"> PAGEREF _Toc365626375 \h </w:instrText>
      </w:r>
      <w:r>
        <w:rPr>
          <w:noProof/>
        </w:rPr>
      </w:r>
      <w:r>
        <w:rPr>
          <w:noProof/>
        </w:rPr>
        <w:fldChar w:fldCharType="separate"/>
      </w:r>
      <w:r>
        <w:rPr>
          <w:noProof/>
        </w:rPr>
        <w:t>42</w:t>
      </w:r>
      <w:r>
        <w:rPr>
          <w:noProof/>
        </w:rPr>
        <w:fldChar w:fldCharType="end"/>
      </w:r>
    </w:p>
    <w:p w14:paraId="256EF0C0"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5626376 \h </w:instrText>
      </w:r>
      <w:r>
        <w:rPr>
          <w:noProof/>
        </w:rPr>
      </w:r>
      <w:r>
        <w:rPr>
          <w:noProof/>
        </w:rPr>
        <w:fldChar w:fldCharType="separate"/>
      </w:r>
      <w:r>
        <w:rPr>
          <w:noProof/>
        </w:rPr>
        <w:t>43</w:t>
      </w:r>
      <w:r>
        <w:rPr>
          <w:noProof/>
        </w:rPr>
        <w:fldChar w:fldCharType="end"/>
      </w:r>
    </w:p>
    <w:p w14:paraId="2C16BAC3"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9.</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5626377 \h </w:instrText>
      </w:r>
      <w:r>
        <w:rPr>
          <w:noProof/>
        </w:rPr>
      </w:r>
      <w:r>
        <w:rPr>
          <w:noProof/>
        </w:rPr>
        <w:fldChar w:fldCharType="separate"/>
      </w:r>
      <w:r>
        <w:rPr>
          <w:noProof/>
        </w:rPr>
        <w:t>47</w:t>
      </w:r>
      <w:r>
        <w:rPr>
          <w:noProof/>
        </w:rPr>
        <w:fldChar w:fldCharType="end"/>
      </w:r>
    </w:p>
    <w:p w14:paraId="0AA4F386" w14:textId="77777777" w:rsidR="00EA7310" w:rsidRDefault="00F518DC" w:rsidP="0015288B">
      <w:pPr>
        <w:pStyle w:val="TOC1"/>
      </w:pPr>
      <w:r>
        <w:fldChar w:fldCharType="end"/>
      </w:r>
    </w:p>
    <w:p w14:paraId="751F04D0" w14:textId="77777777" w:rsidR="0015288B" w:rsidRDefault="00EA7310">
      <w:pPr>
        <w:spacing w:after="200" w:line="276" w:lineRule="auto"/>
        <w:sectPr w:rsidR="0015288B" w:rsidSect="0015288B">
          <w:footerReference w:type="default" r:id="rId15"/>
          <w:pgSz w:w="11906" w:h="16838"/>
          <w:pgMar w:top="1417" w:right="1417" w:bottom="1417" w:left="1417" w:header="708" w:footer="708" w:gutter="0"/>
          <w:pgNumType w:fmt="upperRoman" w:start="1"/>
          <w:cols w:space="708"/>
          <w:docGrid w:linePitch="360"/>
        </w:sectPr>
      </w:pPr>
      <w:r>
        <w:br w:type="page"/>
      </w:r>
    </w:p>
    <w:p w14:paraId="4208950D" w14:textId="77777777" w:rsidR="00365B40" w:rsidRPr="00C103FB" w:rsidRDefault="00967608" w:rsidP="00C103FB">
      <w:pPr>
        <w:pStyle w:val="FOINaslov1"/>
      </w:pPr>
      <w:bookmarkStart w:id="1" w:name="_Toc365626329"/>
      <w:r w:rsidRPr="00C103FB">
        <w:lastRenderedPageBreak/>
        <w:t>Uvod</w:t>
      </w:r>
      <w:bookmarkEnd w:id="1"/>
    </w:p>
    <w:p w14:paraId="253CABE0" w14:textId="5A848E5C" w:rsidR="003D5585" w:rsidRPr="0090161B" w:rsidRDefault="00A94C8D" w:rsidP="0090161B">
      <w:pPr>
        <w:pStyle w:val="Tekst"/>
      </w:pPr>
      <w:r w:rsidRPr="0090161B">
        <w:t>World Wide Web (WWW, web) nastao</w:t>
      </w:r>
      <w:r w:rsidR="0017629F" w:rsidRPr="0090161B">
        <w:t xml:space="preserve"> </w:t>
      </w:r>
      <w:r w:rsidRPr="0090161B">
        <w:t xml:space="preserve">je </w:t>
      </w:r>
      <w:r w:rsidR="00583BAE" w:rsidRPr="0090161B">
        <w:t xml:space="preserve">1989. godine </w:t>
      </w:r>
      <w:r w:rsidR="0017629F" w:rsidRPr="0090161B">
        <w:t xml:space="preserve">kada je Tim Berners-Lee </w:t>
      </w:r>
      <w:r w:rsidR="00583BAE" w:rsidRPr="0090161B">
        <w:t xml:space="preserve">u CERN-u </w:t>
      </w:r>
      <w:r w:rsidRPr="0090161B">
        <w:t>izradio</w:t>
      </w:r>
      <w:r w:rsidR="00583BAE" w:rsidRPr="0090161B">
        <w:t xml:space="preserve"> </w:t>
      </w:r>
      <w:r w:rsidR="0017629F" w:rsidRPr="0090161B">
        <w:t xml:space="preserve">prijedlog sustava za upravljanje i dijeljenje informacija </w:t>
      </w:r>
      <w:r w:rsidR="00583BAE" w:rsidRPr="0090161B">
        <w:t xml:space="preserve">kako bi </w:t>
      </w:r>
      <w:r w:rsidR="0066706F">
        <w:t xml:space="preserve">sebi i </w:t>
      </w:r>
      <w:r w:rsidR="00583BAE" w:rsidRPr="0090161B">
        <w:t>kolegama znanstvenicima</w:t>
      </w:r>
      <w:r w:rsidRPr="0090161B">
        <w:t xml:space="preserve"> </w:t>
      </w:r>
      <w:r w:rsidR="00583BAE" w:rsidRPr="0090161B">
        <w:t>omogućio jednostavniju razmjenu informacija</w:t>
      </w:r>
      <w:r w:rsidR="00214495">
        <w:t>,</w:t>
      </w:r>
      <w:r w:rsidRPr="0090161B">
        <w:t xml:space="preserve"> kako unutar institucije tako i između znanstveno-istraživačkih institucija</w:t>
      </w:r>
      <w:r w:rsidR="003D5585" w:rsidRPr="000141F9">
        <w:rPr>
          <w:rStyle w:val="FootnoteReference"/>
        </w:rPr>
        <w:footnoteReference w:id="1"/>
      </w:r>
      <w:r w:rsidR="00583BAE" w:rsidRPr="0090161B">
        <w:t xml:space="preserve">. Prva je web stranica objavljena 20. prosinca 1990. godine, a kao prvi </w:t>
      </w:r>
      <w:r w:rsidRPr="0090161B">
        <w:t xml:space="preserve">web </w:t>
      </w:r>
      <w:r w:rsidR="00583BAE" w:rsidRPr="0090161B">
        <w:t xml:space="preserve">poslužitelj (eng. </w:t>
      </w:r>
      <w:r w:rsidRPr="007D47D3">
        <w:rPr>
          <w:i/>
        </w:rPr>
        <w:t xml:space="preserve">web </w:t>
      </w:r>
      <w:r w:rsidR="00583BAE" w:rsidRPr="007D47D3">
        <w:rPr>
          <w:i/>
        </w:rPr>
        <w:t>server</w:t>
      </w:r>
      <w:r w:rsidR="00583BAE" w:rsidRPr="0090161B">
        <w:t xml:space="preserve">) Berners-Lee je iskoristio svoje NeXT računalo. </w:t>
      </w:r>
      <w:r w:rsidRPr="0090161B">
        <w:t>Ta je w</w:t>
      </w:r>
      <w:r w:rsidR="00583BAE" w:rsidRPr="0090161B">
        <w:t xml:space="preserve">eb stranica </w:t>
      </w:r>
      <w:r w:rsidRPr="0090161B">
        <w:t xml:space="preserve">opisivala </w:t>
      </w:r>
      <w:r w:rsidR="00583BAE" w:rsidRPr="0090161B">
        <w:t>koncept i osno</w:t>
      </w:r>
      <w:r w:rsidRPr="0090161B">
        <w:t>vne funkcionalnosti weba, sadržavala je</w:t>
      </w:r>
      <w:r w:rsidR="00583BAE" w:rsidRPr="0090161B">
        <w:t xml:space="preserve"> upute za pristupanje dokumentima drugih osoba te </w:t>
      </w:r>
      <w:r w:rsidR="003D5585" w:rsidRPr="0090161B">
        <w:t xml:space="preserve">upute za postavljanje osobnog </w:t>
      </w:r>
      <w:r w:rsidR="00A00D2F">
        <w:t>web poslužitelja</w:t>
      </w:r>
      <w:r w:rsidR="003D5585" w:rsidRPr="000141F9">
        <w:rPr>
          <w:rStyle w:val="FootnoteReference"/>
        </w:rPr>
        <w:footnoteReference w:id="2"/>
      </w:r>
      <w:r w:rsidR="002931D7">
        <w:t>. Izvorni kod World Wide Web</w:t>
      </w:r>
      <w:r w:rsidR="003D5585" w:rsidRPr="0090161B">
        <w:t>a javno je objavljen 1993. godine.</w:t>
      </w:r>
    </w:p>
    <w:p w14:paraId="6414AD6E" w14:textId="7BA043A3" w:rsidR="005147B6" w:rsidRDefault="003D5585" w:rsidP="0090161B">
      <w:pPr>
        <w:pStyle w:val="Tekst"/>
      </w:pPr>
      <w:r>
        <w:t>27 godina od obja</w:t>
      </w:r>
      <w:r w:rsidR="00131152">
        <w:t xml:space="preserve">ve prve web stranice, Internet broji </w:t>
      </w:r>
      <w:r>
        <w:t xml:space="preserve">više od 3.5 milijardi </w:t>
      </w:r>
      <w:r w:rsidR="00131152">
        <w:t>korisnika</w:t>
      </w:r>
      <w:r w:rsidR="002638E8">
        <w:t>, 966</w:t>
      </w:r>
      <w:r w:rsidR="00A94C8D">
        <w:t xml:space="preserve"> milijuna</w:t>
      </w:r>
      <w:r w:rsidR="002638E8">
        <w:t xml:space="preserve"> web stranica, a</w:t>
      </w:r>
      <w:r w:rsidR="00131152">
        <w:t xml:space="preserve"> gotovo 50% svjetske populacije ostvaruje pristup Internetu</w:t>
      </w:r>
      <w:r w:rsidR="00B8726D">
        <w:t xml:space="preserve"> uz značajnu korelaciju (0.87) </w:t>
      </w:r>
      <w:r w:rsidR="00A94C8D">
        <w:t xml:space="preserve">stupnja </w:t>
      </w:r>
      <w:r w:rsidR="00B8726D">
        <w:t xml:space="preserve">razvijenosti države i mogućnosti pristupa Internetu </w:t>
      </w:r>
      <w:r w:rsidR="00D83DB6">
        <w:fldChar w:fldCharType="begin" w:fldLock="1"/>
      </w:r>
      <w:r w:rsidR="009D635A">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fldChar w:fldCharType="separate"/>
      </w:r>
      <w:r w:rsidR="00D83DB6" w:rsidRPr="00D83DB6">
        <w:rPr>
          <w:noProof/>
        </w:rPr>
        <w:t>(Poushter, 2016; Internet World Stats, 2017; VPN Mentor, 2017)</w:t>
      </w:r>
      <w:r w:rsidR="00D83DB6">
        <w:fldChar w:fldCharType="end"/>
      </w:r>
      <w:r w:rsidR="00D83DB6">
        <w:t>.</w:t>
      </w:r>
    </w:p>
    <w:p w14:paraId="1D222D31" w14:textId="0EE18E1F" w:rsidR="00B8726D" w:rsidRDefault="00354930" w:rsidP="0090161B">
      <w:pPr>
        <w:pStyle w:val="Tekst"/>
      </w:pPr>
      <w:r>
        <w:t>Razvojem weba i porastom broja korisnika</w:t>
      </w:r>
      <w:r w:rsidR="009D67AC">
        <w:t xml:space="preserve"> weba</w:t>
      </w:r>
      <w:r>
        <w:t xml:space="preserve"> </w:t>
      </w:r>
      <w:r w:rsidR="009D67AC">
        <w:t xml:space="preserve">značajno je </w:t>
      </w:r>
      <w:r>
        <w:t>prošir</w:t>
      </w:r>
      <w:r w:rsidR="002638E8">
        <w:t xml:space="preserve">eno područje </w:t>
      </w:r>
      <w:r w:rsidR="009D67AC">
        <w:t>informatičke i računalne</w:t>
      </w:r>
      <w:r w:rsidR="002638E8">
        <w:t xml:space="preserve"> industrije, </w:t>
      </w:r>
      <w:r>
        <w:t>marketinga</w:t>
      </w:r>
      <w:r w:rsidR="009D67AC">
        <w:t>,</w:t>
      </w:r>
      <w:r w:rsidR="002638E8">
        <w:t xml:space="preserve"> prodaje</w:t>
      </w:r>
      <w:r w:rsidR="009D67AC">
        <w:t xml:space="preserve"> ali i drugih industrija kao što su industrija zabave i turizam. S</w:t>
      </w:r>
      <w:r w:rsidR="002638E8">
        <w:t xml:space="preserve">tvorena su </w:t>
      </w:r>
      <w:r w:rsidR="00A94C8D">
        <w:t>nova</w:t>
      </w:r>
      <w:r w:rsidR="002638E8">
        <w:t xml:space="preserve"> zanimanja poput web dizajnera i programera, upravitelja društvenim mrežama (eng. </w:t>
      </w:r>
      <w:r w:rsidR="002638E8" w:rsidRPr="009D67AC">
        <w:rPr>
          <w:i/>
        </w:rPr>
        <w:t>community manager</w:t>
      </w:r>
      <w:r w:rsidR="002638E8">
        <w:t xml:space="preserve">, </w:t>
      </w:r>
      <w:r w:rsidR="002638E8" w:rsidRPr="009D67AC">
        <w:rPr>
          <w:i/>
        </w:rPr>
        <w:t>social media manager</w:t>
      </w:r>
      <w:r w:rsidR="002638E8">
        <w:t>)</w:t>
      </w:r>
      <w:r w:rsidR="00A94C8D">
        <w:t>, a sam web preuzeo je ulogu vodećeg medija za distribuciju informacija</w:t>
      </w:r>
      <w:r w:rsidR="002638E8">
        <w:t xml:space="preserve">. </w:t>
      </w:r>
      <w:r>
        <w:t xml:space="preserve">Iako </w:t>
      </w:r>
      <w:r w:rsidR="002638E8">
        <w:t>primarno razvijen u</w:t>
      </w:r>
      <w:r>
        <w:t xml:space="preserve"> </w:t>
      </w:r>
      <w:r w:rsidR="00B8726D">
        <w:t>akademske</w:t>
      </w:r>
      <w:r>
        <w:t xml:space="preserve"> svrhe, </w:t>
      </w:r>
      <w:r w:rsidR="002638E8">
        <w:t xml:space="preserve">web je danas centralno mjesto komunikacije i </w:t>
      </w:r>
      <w:r w:rsidR="00A94C8D">
        <w:t>socijalizacije</w:t>
      </w:r>
      <w:r w:rsidR="002638E8">
        <w:t xml:space="preserve"> (</w:t>
      </w:r>
      <w:r w:rsidR="00A94C8D">
        <w:t xml:space="preserve">npr. </w:t>
      </w:r>
      <w:r w:rsidR="002638E8">
        <w:t xml:space="preserve">društvene mreže, </w:t>
      </w:r>
      <w:r w:rsidR="00A94C8D">
        <w:t xml:space="preserve">platforme za diskusije i </w:t>
      </w:r>
      <w:r w:rsidR="002638E8">
        <w:t xml:space="preserve">instant dopisivanje), poslovanja (digitalne trgovine, internet bankarstvo, poslovne aplikacije) ali i zabave (internet portali, mrežne igrice, </w:t>
      </w:r>
      <w:r w:rsidR="00A94C8D">
        <w:t>platforme za multimediju</w:t>
      </w:r>
      <w:r w:rsidR="002638E8">
        <w:t>).</w:t>
      </w:r>
      <w:r w:rsidR="009D67AC">
        <w:t xml:space="preserve"> Web se pokazao kao pouzdan medij u kriznim situacijama, a trenutačna razmjena informacija kroz društvene mreže omogućila je transparentniju i distribuciju informacija bez cenzure.</w:t>
      </w:r>
    </w:p>
    <w:p w14:paraId="671BC840" w14:textId="6FC2685F" w:rsidR="00131152" w:rsidRDefault="002638E8" w:rsidP="0090161B">
      <w:pPr>
        <w:pStyle w:val="Tekst"/>
      </w:pPr>
      <w:r>
        <w:t>Performanse web stranica (web sustava) značajn</w:t>
      </w:r>
      <w:r w:rsidR="0017629F">
        <w:t xml:space="preserve">o utječu na korisničko iskustvo, preferencije korisnika i njihovo ponašanje na </w:t>
      </w:r>
      <w:r w:rsidR="00A94C8D">
        <w:t>webu</w:t>
      </w:r>
      <w:r w:rsidR="0017629F">
        <w:t xml:space="preserve">, pogotovo kod korisnika koji </w:t>
      </w:r>
      <w:r w:rsidR="00A94C8D">
        <w:t xml:space="preserve">webu pristupaju </w:t>
      </w:r>
      <w:r w:rsidR="0017629F">
        <w:t xml:space="preserve">s mobilnih uređaja. </w:t>
      </w:r>
      <w:r w:rsidR="00A94C8D">
        <w:t>Primjerice, u</w:t>
      </w:r>
      <w:r w:rsidR="0017629F">
        <w:t>koliko učitavanje sadr</w:t>
      </w:r>
      <w:r w:rsidR="00A94C8D">
        <w:t xml:space="preserve">žaja potraje više od 3 sekunde </w:t>
      </w:r>
      <w:r w:rsidR="0017629F">
        <w:t xml:space="preserve">53% korisnika koji pristupaju webu s mobilnog uređaja istu napušta. Brzina </w:t>
      </w:r>
      <w:r w:rsidR="0017629F">
        <w:lastRenderedPageBreak/>
        <w:t>učitavanja sadržaja (eng. load time, render time) izravno utječe na efikasnost prikazivanja oglasa</w:t>
      </w:r>
      <w:r w:rsidR="00A94C8D">
        <w:t xml:space="preserve"> (tj. zarade od internet oglasa)</w:t>
      </w:r>
      <w:r w:rsidR="0017629F">
        <w:t xml:space="preserve">, korisničko zadržavanje na web mjestu i sklonost napuštanja web mjesta sa prve posjećene stranice (eng. bounce rate) </w:t>
      </w:r>
      <w:r w:rsidR="0017629F">
        <w:fldChar w:fldCharType="begin" w:fldLock="1"/>
      </w:r>
      <w:r w:rsidR="00BB28F8">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fldChar w:fldCharType="separate"/>
      </w:r>
      <w:r w:rsidR="0017629F" w:rsidRPr="0017629F">
        <w:rPr>
          <w:noProof/>
        </w:rPr>
        <w:t>(Shellhammer, 2017)</w:t>
      </w:r>
      <w:r w:rsidR="0017629F">
        <w:fldChar w:fldCharType="end"/>
      </w:r>
      <w:r w:rsidR="0017629F">
        <w:t>.</w:t>
      </w:r>
    </w:p>
    <w:p w14:paraId="6F5269D9" w14:textId="15171958" w:rsidR="0017629F" w:rsidRDefault="009D67AC" w:rsidP="0090161B">
      <w:pPr>
        <w:pStyle w:val="Tekst"/>
      </w:pPr>
      <w:r>
        <w:t>Ovaj rad donosi osnovne informacije o povijesti i razvoju weba, web sustav</w:t>
      </w:r>
      <w:r w:rsidR="00C81D63">
        <w:t>ima i njihovu kategorizaciju, povijest i pregled razvoja PHP programskog jezika te optimizacijske mehanizme primijenjive za web sustave visokih performansi s praktičnim primjerom</w:t>
      </w:r>
      <w:r>
        <w:t xml:space="preserve">. </w:t>
      </w:r>
      <w:r w:rsidR="00C81D63">
        <w:t>Posebna je pozornost posvećena performansama web sustava, definiranju metrika, mjerenju</w:t>
      </w:r>
      <w:r w:rsidR="0017629F">
        <w:t xml:space="preserve"> performansi te primjenu principa pohrane podataka u privremenu memoriju (eng. </w:t>
      </w:r>
      <w:r w:rsidR="0017629F" w:rsidRPr="009D67AC">
        <w:rPr>
          <w:i/>
        </w:rPr>
        <w:t>c</w:t>
      </w:r>
      <w:r w:rsidRPr="009D67AC">
        <w:rPr>
          <w:i/>
        </w:rPr>
        <w:t>aching</w:t>
      </w:r>
      <w:r w:rsidR="0017629F">
        <w:t xml:space="preserve">) s ciljem optimizacije web sustava. Praktični dio rada prikazuje optimizaciju fiktivnog web portala razvijenog u PHP programskom jeziku, mjerenje </w:t>
      </w:r>
      <w:r w:rsidR="00A94C8D">
        <w:t xml:space="preserve">njegovih </w:t>
      </w:r>
      <w:r w:rsidR="0017629F">
        <w:t>performansi, identifikaciju uskih grla</w:t>
      </w:r>
      <w:r w:rsidR="00A94C8D">
        <w:t>, optimizaciju</w:t>
      </w:r>
      <w:r w:rsidR="0017629F">
        <w:t xml:space="preserve"> te usporedbu performansi prije i nakon optimizacije</w:t>
      </w:r>
      <w:r>
        <w:t xml:space="preserve"> s primjerima koda</w:t>
      </w:r>
      <w:r w:rsidR="0017629F">
        <w:t>.</w:t>
      </w:r>
    </w:p>
    <w:p w14:paraId="084E4C07" w14:textId="77777777" w:rsidR="001D61EA" w:rsidRDefault="001D61EA">
      <w:pPr>
        <w:spacing w:after="200" w:line="276" w:lineRule="auto"/>
      </w:pPr>
      <w:r>
        <w:rPr>
          <w:b/>
          <w:bCs/>
        </w:rPr>
        <w:br w:type="page"/>
      </w:r>
    </w:p>
    <w:p w14:paraId="3EC74DB5" w14:textId="625BEAD6" w:rsidR="00FD0CD5" w:rsidRDefault="002B1CC1" w:rsidP="00C103FB">
      <w:pPr>
        <w:pStyle w:val="FOINaslov1"/>
      </w:pPr>
      <w:bookmarkStart w:id="2" w:name="_Toc365626330"/>
      <w:r>
        <w:lastRenderedPageBreak/>
        <w:t>World Wide Web</w:t>
      </w:r>
      <w:bookmarkEnd w:id="2"/>
    </w:p>
    <w:p w14:paraId="16EE0833" w14:textId="7E41B0A8" w:rsidR="00624A2E" w:rsidRDefault="00C070B2" w:rsidP="00BC2CA8">
      <w:pPr>
        <w:pStyle w:val="Tekst"/>
      </w:pPr>
      <w:r>
        <w:t xml:space="preserve">Internet je često </w:t>
      </w:r>
      <w:r w:rsidR="00BC2CA8">
        <w:t xml:space="preserve">krivo poistovjećen s </w:t>
      </w:r>
      <w:r w:rsidR="00094500">
        <w:t>webom</w:t>
      </w:r>
      <w:r>
        <w:t xml:space="preserve"> koji </w:t>
      </w:r>
      <w:r w:rsidR="00094500">
        <w:t xml:space="preserve">je, </w:t>
      </w:r>
      <w:r w:rsidR="00BC2CA8">
        <w:t xml:space="preserve">iako najpopularniji, samo jedan </w:t>
      </w:r>
      <w:r>
        <w:t xml:space="preserve">njegov </w:t>
      </w:r>
      <w:r w:rsidR="00BC2CA8">
        <w:t xml:space="preserve">aspekt. Internet </w:t>
      </w:r>
      <w:r>
        <w:t>podrazumijeva</w:t>
      </w:r>
      <w:r w:rsidR="00BC2CA8">
        <w:t xml:space="preserve"> </w:t>
      </w:r>
      <w:r w:rsidR="006955CD" w:rsidRPr="006955CD">
        <w:t>"</w:t>
      </w:r>
      <w:r w:rsidR="00BC2CA8" w:rsidRPr="00C81D63">
        <w:rPr>
          <w:i/>
        </w:rPr>
        <w:t xml:space="preserve">mrežu međusobno povezanih </w:t>
      </w:r>
      <w:r w:rsidRPr="00C81D63">
        <w:rPr>
          <w:i/>
        </w:rPr>
        <w:t xml:space="preserve">prostorno distribuiranih </w:t>
      </w:r>
      <w:r w:rsidR="00BC2CA8" w:rsidRPr="00C81D63">
        <w:rPr>
          <w:i/>
        </w:rPr>
        <w:t>računala</w:t>
      </w:r>
      <w:r w:rsidR="006955CD" w:rsidRPr="006955CD">
        <w:t>"</w:t>
      </w:r>
      <w:r w:rsidR="00763B5F">
        <w:t xml:space="preserve"> </w:t>
      </w:r>
      <w:r w:rsidR="00763B5F">
        <w:fldChar w:fldCharType="begin" w:fldLock="1"/>
      </w:r>
      <w:r w:rsidR="008C15CA">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fldChar w:fldCharType="separate"/>
      </w:r>
      <w:r w:rsidR="006955CD" w:rsidRPr="006955CD">
        <w:rPr>
          <w:noProof/>
        </w:rPr>
        <w:t>(Collins, 2012)</w:t>
      </w:r>
      <w:r w:rsidR="00763B5F">
        <w:fldChar w:fldCharType="end"/>
      </w:r>
      <w:r w:rsidR="006955CD">
        <w:t xml:space="preserve">, dok je web </w:t>
      </w:r>
      <w:r w:rsidR="006955CD" w:rsidRPr="006955CD">
        <w:t>"</w:t>
      </w:r>
      <w:r w:rsidR="006955CD" w:rsidRPr="00C81D63">
        <w:rPr>
          <w:i/>
        </w:rPr>
        <w:t>prostor informacija unutar kojeg se interesni pojmovi nazivaju resursima i identificiraju globalnim oznakama nazvanim Uniform Resource Identifiers (URI)</w:t>
      </w:r>
      <w:r w:rsidR="006955CD" w:rsidRPr="006955CD">
        <w:t>"</w:t>
      </w:r>
      <w:r w:rsidR="006955CD">
        <w:t xml:space="preserve"> </w:t>
      </w:r>
      <w:r w:rsidR="006955CD">
        <w:fldChar w:fldCharType="begin" w:fldLock="1"/>
      </w:r>
      <w:r w:rsidR="008C15CA">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fldChar w:fldCharType="separate"/>
      </w:r>
      <w:r w:rsidR="006955CD" w:rsidRPr="006955CD">
        <w:rPr>
          <w:noProof/>
        </w:rPr>
        <w:t xml:space="preserve">(Berners-Lee </w:t>
      </w:r>
      <w:r w:rsidR="006955CD" w:rsidRPr="006955CD">
        <w:rPr>
          <w:i/>
          <w:noProof/>
        </w:rPr>
        <w:t>et al.</w:t>
      </w:r>
      <w:r w:rsidR="006955CD" w:rsidRPr="006955CD">
        <w:rPr>
          <w:noProof/>
        </w:rPr>
        <w:t>, 2004)</w:t>
      </w:r>
      <w:r w:rsidR="006955CD">
        <w:fldChar w:fldCharType="end"/>
      </w:r>
      <w:r w:rsidR="006955CD">
        <w:t xml:space="preserve">. </w:t>
      </w:r>
      <w:r w:rsidR="007A0DF8">
        <w:t>Na w</w:t>
      </w:r>
      <w:r w:rsidR="006955CD">
        <w:t>eb možemo gledati kao</w:t>
      </w:r>
      <w:r w:rsidR="007A0DF8">
        <w:t xml:space="preserve"> na</w:t>
      </w:r>
      <w:r w:rsidR="006955CD">
        <w:t xml:space="preserve"> uslugu </w:t>
      </w:r>
      <w:r w:rsidR="00BC2CA8">
        <w:t xml:space="preserve">razmjene informacija u obliku </w:t>
      </w:r>
      <w:r w:rsidR="00094500">
        <w:t>dokumenata</w:t>
      </w:r>
      <w:r w:rsidR="001111CE">
        <w:t xml:space="preserve"> tj. </w:t>
      </w:r>
      <w:r>
        <w:t xml:space="preserve">web </w:t>
      </w:r>
      <w:r w:rsidR="00BC2CA8">
        <w:t>stranica</w:t>
      </w:r>
      <w:r>
        <w:t xml:space="preserve">. Dakle, web je usluga </w:t>
      </w:r>
      <w:r w:rsidR="007A0DF8">
        <w:t xml:space="preserve">bazirana na Internetu </w:t>
      </w:r>
      <w:r>
        <w:t>b</w:t>
      </w:r>
      <w:r w:rsidR="00BC2CA8">
        <w:t>aš kao što</w:t>
      </w:r>
      <w:r>
        <w:t xml:space="preserve"> je to</w:t>
      </w:r>
      <w:r w:rsidR="00BC2CA8">
        <w:t xml:space="preserve"> </w:t>
      </w:r>
      <w:r w:rsidR="001111CE">
        <w:t xml:space="preserve">i </w:t>
      </w:r>
      <w:r w:rsidR="00BC2CA8">
        <w:t>elektronska pošta (eng. email) i</w:t>
      </w:r>
      <w:r w:rsidR="001111CE">
        <w:t>li</w:t>
      </w:r>
      <w:r w:rsidR="00BC2CA8">
        <w:t xml:space="preserve"> </w:t>
      </w:r>
      <w:r w:rsidR="00BC2CA8" w:rsidRPr="00C070B2">
        <w:rPr>
          <w:i/>
        </w:rPr>
        <w:t>peer-to-peer</w:t>
      </w:r>
      <w:r w:rsidR="00BC2CA8">
        <w:t xml:space="preserve"> </w:t>
      </w:r>
      <w:r>
        <w:t>razmjena podataka</w:t>
      </w:r>
      <w:r w:rsidR="00BC2CA8">
        <w:t xml:space="preserve">. </w:t>
      </w:r>
      <w:r w:rsidR="00090132">
        <w:t>Nastavak poglavlja donosi pregled razvoja World Wide Weba, osnove HTTP protokola, kategorizaciju web sustava i pregled tehnologija za razvoj web sustava.</w:t>
      </w:r>
    </w:p>
    <w:p w14:paraId="3FB57102" w14:textId="26FBF767" w:rsidR="008C6CC0" w:rsidRDefault="008C6CC0" w:rsidP="00BC2CA8">
      <w:pPr>
        <w:pStyle w:val="FOINaslov2"/>
      </w:pPr>
      <w:bookmarkStart w:id="3" w:name="_Toc365626331"/>
      <w:r>
        <w:t>Nastanak i razvoj World Wide Weba</w:t>
      </w:r>
      <w:bookmarkEnd w:id="3"/>
    </w:p>
    <w:p w14:paraId="66BC389F" w14:textId="38FA58A5" w:rsidR="00943E18" w:rsidRDefault="004C0340" w:rsidP="004C0340">
      <w:pPr>
        <w:pStyle w:val="Tekst"/>
      </w:pPr>
      <w:r>
        <w:t>Tim Berners-Lee</w:t>
      </w:r>
      <w:r w:rsidR="00CF2720">
        <w:t xml:space="preserve"> je 90</w:t>
      </w:r>
      <w:r w:rsidR="006A1248">
        <w:t>-</w:t>
      </w:r>
      <w:r w:rsidR="00CF2720">
        <w:t xml:space="preserve">tih godina 20. stoljeća radio kao istraživač u CERN-u, najvećem laboratoriju za istraživanje čestica, gdje se više od tisuću znanstvenika bavilo </w:t>
      </w:r>
      <w:r w:rsidR="006A1248">
        <w:t xml:space="preserve">znanstvenim </w:t>
      </w:r>
      <w:r w:rsidR="00CF2720">
        <w:t xml:space="preserve">istraživanjima radovima. U CERN-u je postojala ogromna količina informacija, ali pristup i pronalazak traženih dokumenata nije bio jednostavan. Znanstvenici su se često morali prijavljivati u različita računala, koristiti (i naučiti kako koristiti) različite sustave kako bi pristupili informaciji koja im je potrebna. Berners-Lee je bio frustriran takvim uvjetima gdje je znanstvenicima bilo jednostavnije </w:t>
      </w:r>
      <w:r w:rsidR="00CF2720" w:rsidRPr="00CF2720">
        <w:t>"</w:t>
      </w:r>
      <w:r w:rsidR="00CF2720" w:rsidRPr="00CF2720">
        <w:rPr>
          <w:i/>
        </w:rPr>
        <w:t>pitati jedan drugoga</w:t>
      </w:r>
      <w:r w:rsidR="00CF2720">
        <w:rPr>
          <w:i/>
        </w:rPr>
        <w:t xml:space="preserve"> za informacije u vrijeme </w:t>
      </w:r>
      <w:r w:rsidR="00CF2720" w:rsidRPr="00CF2720">
        <w:rPr>
          <w:i/>
        </w:rPr>
        <w:t>kave</w:t>
      </w:r>
      <w:r w:rsidR="00CF2720" w:rsidRPr="00CF2720">
        <w:t>"</w:t>
      </w:r>
      <w:r w:rsidR="00BF488A">
        <w:t xml:space="preserve"> nego pronaći informaciju u sustavu</w:t>
      </w:r>
      <w:r w:rsidR="00B133C2">
        <w:t xml:space="preserve"> </w:t>
      </w:r>
      <w:r w:rsidR="00B133C2">
        <w:fldChar w:fldCharType="begin" w:fldLock="1"/>
      </w:r>
      <w:r w:rsidR="00883D80">
        <w:instrText>ADDIN CSL_CITATION { "citationItems" : [ { "id" : "ITEM-1", "itemData" : { "URL" : "https://www.w3.org/People/Berners-Lee/FAQ.html", "accessed" : { "date-parts" : [ [ "2017", "8", "28" ] ] }, "author" : [ { "dropping-particle" : "", "family" : "Berners-Lee", "given" : "Tim", "non-dropping-particle" : "", "parse-names" : false, "suffix" : "" } ], "id" : "ITEM-1", "issued" : { "date-parts" : [ [ "0" ] ] }, "title" : "Frequently asked questions by the Press - Tim BL", "type" : "webpage" }, "uris" : [ "http://www.mendeley.com/documents/?uuid=ee216825-80dd-3242-bf6c-d83334a56ba1" ] }, { "id" : "ITEM-2", "itemData" : { "URL" : "https://webfoundation.org/about/vision/history-of-the-web/", "accessed" : { "date-parts" : [ [ "2017", "8", "28" ] ] }, "author" : [ { "dropping-particle" : "", "family" : "webfoundation.org", "given" : "", "non-dropping-particle" : "", "parse-names" : false, "suffix" : "" } ], "container-title" : "Web Foundation", "id" : "ITEM-2", "issued" : { "date-parts" : [ [ "0" ] ] }, "title" : "History of the Web \u2013 World Wide Web Foundation", "type" : "webpage" }, "uris" : [ "http://www.mendeley.com/documents/?uuid=25abd0e0-0f11-3849-9398-3c953bc9fc53" ] } ], "mendeley" : { "formattedCitation" : "(Berners-Lee, no date b; webfoundation.org, no date)", "manualFormatting" : "(Web Foundation, s.a.; Berners-Lee, 2017)", "plainTextFormattedCitation" : "(Berners-Lee, no date b; webfoundation.org, no date)", "previouslyFormattedCitation" : "(Berners-Lee, no date b; webfoundation.org, no date)" }, "properties" : { "noteIndex" : 0 }, "schema" : "https://github.com/citation-style-language/schema/raw/master/csl-citation.json" }</w:instrText>
      </w:r>
      <w:r w:rsidR="00B133C2">
        <w:fldChar w:fldCharType="separate"/>
      </w:r>
      <w:r w:rsidR="00B133C2">
        <w:rPr>
          <w:noProof/>
        </w:rPr>
        <w:t>(Web Foundation, s.a.; Berners-L</w:t>
      </w:r>
      <w:r w:rsidR="00B133C2" w:rsidRPr="00B133C2">
        <w:rPr>
          <w:noProof/>
        </w:rPr>
        <w:t>e</w:t>
      </w:r>
      <w:r w:rsidR="00B133C2">
        <w:rPr>
          <w:noProof/>
        </w:rPr>
        <w:t>e</w:t>
      </w:r>
      <w:r w:rsidR="00B133C2" w:rsidRPr="00B133C2">
        <w:rPr>
          <w:noProof/>
        </w:rPr>
        <w:t>, 2017)</w:t>
      </w:r>
      <w:r w:rsidR="00B133C2">
        <w:fldChar w:fldCharType="end"/>
      </w:r>
      <w:r w:rsidR="00BF488A">
        <w:t>.</w:t>
      </w:r>
      <w:r w:rsidR="00B133C2">
        <w:t xml:space="preserve"> U CERN-u se tada najviše</w:t>
      </w:r>
      <w:r w:rsidR="006A1248">
        <w:t xml:space="preserve"> komuniciralo emailom a dijeljenje informacija bilo je svedeno na izravno </w:t>
      </w:r>
      <w:r w:rsidR="00843F8E">
        <w:t>prenošenje</w:t>
      </w:r>
      <w:r w:rsidR="006A1248">
        <w:t xml:space="preserve"> datoteka</w:t>
      </w:r>
      <w:r w:rsidR="00B133C2">
        <w:t>.</w:t>
      </w:r>
      <w:r w:rsidR="00CF2720">
        <w:t xml:space="preserve"> </w:t>
      </w:r>
    </w:p>
    <w:p w14:paraId="6F3C2644" w14:textId="0F057DDE" w:rsidR="004C0340" w:rsidRDefault="00B133C2" w:rsidP="004C0340">
      <w:pPr>
        <w:pStyle w:val="Tekst"/>
      </w:pPr>
      <w:r>
        <w:t xml:space="preserve">Berners-Lee je 1980. godine radio na projektu </w:t>
      </w:r>
      <w:r w:rsidR="00DE66ED">
        <w:t>Enquire</w:t>
      </w:r>
      <w:r>
        <w:t xml:space="preserve"> kako bi razvio rješenje za upravljanje i rad s dokumentima odnosno informacijama temeljeno</w:t>
      </w:r>
      <w:r w:rsidR="006A1248">
        <w:t xml:space="preserve"> na hiper</w:t>
      </w:r>
      <w:r>
        <w:t xml:space="preserve">tekstu (eng. </w:t>
      </w:r>
      <w:r>
        <w:rPr>
          <w:i/>
        </w:rPr>
        <w:t>hypertext</w:t>
      </w:r>
      <w:r w:rsidRPr="00B133C2">
        <w:t>)</w:t>
      </w:r>
      <w:r>
        <w:t xml:space="preserve">. </w:t>
      </w:r>
      <w:r w:rsidR="00DE66ED">
        <w:t>Enquire</w:t>
      </w:r>
      <w:r>
        <w:t xml:space="preserve"> </w:t>
      </w:r>
      <w:r w:rsidR="006A1248">
        <w:t xml:space="preserve">je prethodnik </w:t>
      </w:r>
      <w:r w:rsidR="00DE66ED">
        <w:t>današnjeg weba</w:t>
      </w:r>
      <w:r w:rsidR="006A1248">
        <w:t xml:space="preserve"> u kojem se korisnik kretao kroz informacijski prostor pomoću tekstualnih</w:t>
      </w:r>
      <w:r w:rsidR="00DE66ED">
        <w:t xml:space="preserve"> poveznica (eng. </w:t>
      </w:r>
      <w:r w:rsidR="00DE66ED">
        <w:rPr>
          <w:i/>
        </w:rPr>
        <w:t>link</w:t>
      </w:r>
      <w:r w:rsidR="006A1248">
        <w:rPr>
          <w:i/>
        </w:rPr>
        <w:t>, hyperlink</w:t>
      </w:r>
      <w:r w:rsidR="00DE66ED">
        <w:t>).</w:t>
      </w:r>
      <w:r w:rsidR="00DE66ED" w:rsidRPr="00DE66ED">
        <w:t xml:space="preserve"> </w:t>
      </w:r>
      <w:r w:rsidR="00DE66ED">
        <w:t xml:space="preserve">Enquire je bio sličan aplikaciji Hypercard koju je Apple razvio za svoj Macintosh operacijski sustav. Enquire je, za razliku od Hypercarda, bilo moguće pokrenuti na različitim i višekorisničkim sustavima ali nije imao podršku za slikovne datoteke </w:t>
      </w:r>
      <w:r w:rsidR="00DE66ED">
        <w:fldChar w:fldCharType="begin" w:fldLock="1"/>
      </w:r>
      <w:r w:rsidR="000C7561">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mendeley" : { "formattedCitation" : "(Berners-Lee, 1989)", "plainTextFormattedCitation" : "(Berners-Lee, 1989)", "previouslyFormattedCitation" : "(Berners-Lee, 1989)" }, "properties" : { "noteIndex" : 0 }, "schema" : "https://github.com/citation-style-language/schema/raw/master/csl-citation.json" }</w:instrText>
      </w:r>
      <w:r w:rsidR="00DE66ED">
        <w:fldChar w:fldCharType="separate"/>
      </w:r>
      <w:r w:rsidR="00DE66ED" w:rsidRPr="00DE66ED">
        <w:rPr>
          <w:noProof/>
        </w:rPr>
        <w:t>(Berners-Lee, 1989)</w:t>
      </w:r>
      <w:r w:rsidR="00DE66ED">
        <w:fldChar w:fldCharType="end"/>
      </w:r>
      <w:r w:rsidR="00DE66ED">
        <w:t>. Berners-Lee je privremeno napustio CERN da bi se ponovno vratio 19</w:t>
      </w:r>
      <w:r w:rsidR="009B7A50">
        <w:t xml:space="preserve">84. godine i nastavio s radom te je aktivno </w:t>
      </w:r>
      <w:r w:rsidR="00DE66ED">
        <w:t>koristio Enquire za pohranu i povezivanje</w:t>
      </w:r>
      <w:r w:rsidR="006A1248">
        <w:t xml:space="preserve"> </w:t>
      </w:r>
      <w:r w:rsidR="004E0088">
        <w:t>informacija</w:t>
      </w:r>
      <w:r w:rsidR="009B7A50">
        <w:t>,</w:t>
      </w:r>
      <w:r w:rsidR="004E0088">
        <w:t xml:space="preserve"> ali je shvatio da previše vremena provodi ažurirajući pohranjene informacije. Shvatio je kako CERN treba sustav poput Enquirea ali </w:t>
      </w:r>
      <w:r w:rsidR="004E0088">
        <w:lastRenderedPageBreak/>
        <w:t>dostupan svima, ne samo njemu.</w:t>
      </w:r>
      <w:r w:rsidR="000C7561">
        <w:t xml:space="preserve"> Berners-Lee je procijenio kako je za prvu fazu razvoja takvog sustava potreban tim od 2 znanstvenika i vrijeme od 6 do 12 mjeseci </w:t>
      </w:r>
      <w:r w:rsidR="000C7561">
        <w:fldChar w:fldCharType="begin" w:fldLock="1"/>
      </w:r>
      <w:r w:rsidR="00883D80">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id" : "ITEM-2", "itemData" : { "URL" : "https://www.w3.org/People/Berners-Lee/FAQ.html", "accessed" : { "date-parts" : [ [ "2017", "8", "28" ] ] }, "author" : [ { "dropping-particle" : "", "family" : "Berners-Lee", "given" : "Tim", "non-dropping-particle" : "", "parse-names" : false, "suffix" : "" } ], "id" : "ITEM-2", "issued" : { "date-parts" : [ [ "0" ] ] }, "title" : "Frequently asked questions by the Press - Tim BL", "type" : "webpage" }, "uris" : [ "http://www.mendeley.com/documents/?uuid=ee216825-80dd-3242-bf6c-d83334a56ba1" ] } ], "mendeley" : { "formattedCitation" : "(Berners-Lee, 1989, no date b)", "plainTextFormattedCitation" : "(Berners-Lee, 1989, no date b)", "previouslyFormattedCitation" : "(Berners-Lee, 1989, no date b)" }, "properties" : { "noteIndex" : 0 }, "schema" : "https://github.com/citation-style-language/schema/raw/master/csl-citation.json" }</w:instrText>
      </w:r>
      <w:r w:rsidR="000C7561">
        <w:fldChar w:fldCharType="separate"/>
      </w:r>
      <w:r w:rsidR="000C7561" w:rsidRPr="000C7561">
        <w:rPr>
          <w:noProof/>
        </w:rPr>
        <w:t>(Berners-Lee, 1989, no date b)</w:t>
      </w:r>
      <w:r w:rsidR="000C7561">
        <w:fldChar w:fldCharType="end"/>
      </w:r>
      <w:r w:rsidR="000C7561">
        <w:t>.</w:t>
      </w:r>
    </w:p>
    <w:p w14:paraId="1BDC5B43" w14:textId="7FAF9CC8" w:rsidR="000C7561" w:rsidRDefault="000C7561" w:rsidP="004C0340">
      <w:pPr>
        <w:pStyle w:val="Tekst"/>
      </w:pPr>
      <w:r>
        <w:t xml:space="preserve">Berners-Lee je svoje rješenje za upravljanje i distribuciju informacija temeljio na hipertekstu, konceptu poveznica koje korisnicima omogućava kretanje kroz prostor informacija, koji su ranije opisali Vanevar Bush (1945.) i Ted Nelson (1965.). </w:t>
      </w:r>
      <w:r w:rsidRPr="000C7561">
        <w:t>Doug Engelbart</w:t>
      </w:r>
      <w:r>
        <w:t xml:space="preserve"> je u 60. godinama 20. stoljeća razvio sustav sličan webu pokretan na jednom računalu (internet </w:t>
      </w:r>
      <w:r w:rsidR="00334489">
        <w:t xml:space="preserve">tada </w:t>
      </w:r>
      <w:r>
        <w:t xml:space="preserve">još nije bio razvijen). Berners-Lee navodi kako je on </w:t>
      </w:r>
      <w:r w:rsidRPr="000C7561">
        <w:t>"</w:t>
      </w:r>
      <w:r>
        <w:t>samo</w:t>
      </w:r>
      <w:r w:rsidRPr="000C7561">
        <w:t>"</w:t>
      </w:r>
      <w:r>
        <w:t xml:space="preserve"> povezao koncept hiperteksta s idejama TCP (</w:t>
      </w:r>
      <w:r w:rsidRPr="000C7561">
        <w:t>Transmission Control Protocol</w:t>
      </w:r>
      <w:r>
        <w:t>) i DNS (</w:t>
      </w:r>
      <w:r w:rsidRPr="000C7561">
        <w:t>Domain Name System</w:t>
      </w:r>
      <w:r>
        <w:t xml:space="preserve">) </w:t>
      </w:r>
      <w:r>
        <w:fldChar w:fldCharType="begin" w:fldLock="1"/>
      </w:r>
      <w:r w:rsidR="00883D80">
        <w:instrText>ADDIN CSL_CITATION { "citationItems" : [ { "id" : "ITEM-1", "itemData" : { "URL" : "https://www.w3.org/People/Berners-Lee/Kids.html", "accessed" : { "date-parts" : [ [ "2017", "8", "28" ] ] }, "author" : [ { "dropping-particle" : "", "family" : "Berners-Lee", "given" : "Tim", "non-dropping-particle" : "", "parse-names" : false, "suffix" : "" } ], "id" : "ITEM-1", "issued" : { "date-parts" : [ [ "0" ] ] }, "title" : "Answers for young people - Tim Berners-Lee", "type" : "webpage" }, "uris" : [ "http://www.mendeley.com/documents/?uuid=3a410b67-5ba7-3081-9127-595f729c7389" ] } ], "mendeley" : { "formattedCitation" : "(Berners-Lee, no date a)", "plainTextFormattedCitation" : "(Berners-Lee, no date a)", "previouslyFormattedCitation" : "(Berners-Lee, no date a)" }, "properties" : { "noteIndex" : 0 }, "schema" : "https://github.com/citation-style-language/schema/raw/master/csl-citation.json" }</w:instrText>
      </w:r>
      <w:r>
        <w:fldChar w:fldCharType="separate"/>
      </w:r>
      <w:r w:rsidRPr="000C7561">
        <w:rPr>
          <w:noProof/>
        </w:rPr>
        <w:t>(Berners-Lee, no date a)</w:t>
      </w:r>
      <w:r>
        <w:fldChar w:fldCharType="end"/>
      </w:r>
      <w:r>
        <w:t>:</w:t>
      </w:r>
    </w:p>
    <w:p w14:paraId="5DD7305B" w14:textId="556FBBCB" w:rsidR="000C7561" w:rsidRDefault="000C7561" w:rsidP="000C7561">
      <w:pPr>
        <w:pStyle w:val="Tekst"/>
      </w:pPr>
      <w:r w:rsidRPr="000C7561">
        <w:t>"</w:t>
      </w:r>
      <w:r w:rsidRPr="000C7561">
        <w:rPr>
          <w:i/>
        </w:rPr>
        <w:t>I just had to take the hypertext idea and connect it to the TCP and DNS ideas and -- ta-da! -- the World Wide Web.</w:t>
      </w:r>
      <w:r w:rsidRPr="000C7561">
        <w:t>"</w:t>
      </w:r>
    </w:p>
    <w:p w14:paraId="2366FFB5" w14:textId="42AC8EC2" w:rsidR="000C7561" w:rsidRDefault="006A1248" w:rsidP="000C7561">
      <w:pPr>
        <w:pStyle w:val="Tekst"/>
      </w:pPr>
      <w:r>
        <w:t>Iako web nije prvi sustav za upravljanje i dijeljenje informacija, jedini je uspješno probio barijere i omogućio dijeljenje informacija između korisnika na različitim računalima, bez obzira na njihovu lokaciju.</w:t>
      </w:r>
      <w:r w:rsidR="00E25803" w:rsidRPr="00E25803">
        <w:t xml:space="preserve"> </w:t>
      </w:r>
      <w:r w:rsidR="00E25803">
        <w:t>Berners-Lee navodi kako razvoj weba nije bio toliko težak koliko je teško bilo uvjeriti ljude da ga počnu koristiti, standardizirati protokole i tehnologije.</w:t>
      </w:r>
      <w:r w:rsidR="00A96184">
        <w:t xml:space="preserve"> Berners-Lee je koristio svoje osobno NeXT računalo za razvoj weba, HTTP protokola, prve web stranice i web preglednika a isto je računalo i prvi web poslužitelj. </w:t>
      </w:r>
    </w:p>
    <w:p w14:paraId="44786DF8" w14:textId="5243134A" w:rsidR="008C6CC0" w:rsidRPr="00EB6844" w:rsidRDefault="008C6CC0" w:rsidP="008C6CC0">
      <w:pPr>
        <w:pStyle w:val="FOINaslov2"/>
        <w:rPr>
          <w:lang w:val="en-US"/>
        </w:rPr>
      </w:pPr>
      <w:bookmarkStart w:id="4" w:name="_Toc365626332"/>
      <w:r>
        <w:rPr>
          <w:lang w:val="en-US"/>
        </w:rPr>
        <w:t>Hypertext Transfer Protocol</w:t>
      </w:r>
      <w:r w:rsidR="002B1CC1">
        <w:rPr>
          <w:lang w:val="en-US"/>
        </w:rPr>
        <w:t xml:space="preserve"> (HTTP)</w:t>
      </w:r>
      <w:bookmarkEnd w:id="4"/>
    </w:p>
    <w:p w14:paraId="5B1FABD8" w14:textId="77777777" w:rsidR="008C6CC0" w:rsidRDefault="008C6CC0" w:rsidP="008C6CC0">
      <w:pPr>
        <w:pStyle w:val="Tekst"/>
      </w:pPr>
      <w:r>
        <w:t xml:space="preserve">Hypertext Transfer Protocol (HTTP) protokol je aplikacijskog sloja ISO-OSI konceptualnog modela komunikacijskih sustava kojim se najčešće opisuju Internet sustavi. HTTP je definiran kao generički, višestruko primjenjiv, objektno orjentirani protokol bez stanja (eng. stateless). Protokol definira pravila komunikacije </w:t>
      </w:r>
      <w:r w:rsidRPr="0090161B">
        <w:t>distribuiranih</w:t>
      </w:r>
      <w:r>
        <w:t xml:space="preserve"> sustava za razmjenu informacija odnosno strukturu i semantiku digitalnih poruka (HTTP zahtjeva i odgovora) i temelj je infrastrukture World Wide Weba </w:t>
      </w:r>
      <w:r>
        <w:fldChar w:fldCharType="begin" w:fldLock="1"/>
      </w:r>
      <w:r>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fldChar w:fldCharType="separate"/>
      </w:r>
      <w:r w:rsidRPr="003E2680">
        <w:rPr>
          <w:noProof/>
        </w:rPr>
        <w:t xml:space="preserve">(Berners-Lee </w:t>
      </w:r>
      <w:r w:rsidRPr="003E2680">
        <w:rPr>
          <w:i/>
          <w:noProof/>
        </w:rPr>
        <w:t>et al.</w:t>
      </w:r>
      <w:r w:rsidRPr="003E2680">
        <w:rPr>
          <w:noProof/>
        </w:rPr>
        <w:t>, 1997)</w:t>
      </w:r>
      <w:r>
        <w:fldChar w:fldCharType="end"/>
      </w:r>
      <w:r>
        <w:t>.</w:t>
      </w:r>
    </w:p>
    <w:p w14:paraId="691054C2" w14:textId="77777777" w:rsidR="008C6CC0" w:rsidRDefault="008C6CC0" w:rsidP="008C6CC0">
      <w:pPr>
        <w:pStyle w:val="Tekst"/>
      </w:pPr>
      <w:r>
        <w:t xml:space="preserve">Razvoj HTTP-a započeo je Tim Berners-Lee 1989. godine, a danas njegov razvoj nadziru organizacije </w:t>
      </w:r>
      <w:r w:rsidRPr="003A3190">
        <w:t>Internet Engineering Task Force (IETF)</w:t>
      </w:r>
      <w:r w:rsidRPr="000141F9">
        <w:rPr>
          <w:rStyle w:val="FootnoteReference"/>
        </w:rPr>
        <w:footnoteReference w:id="3"/>
      </w:r>
      <w:r w:rsidRPr="003A3190">
        <w:t xml:space="preserve"> </w:t>
      </w:r>
      <w:r>
        <w:t>i</w:t>
      </w:r>
      <w:r w:rsidRPr="003A3190">
        <w:t xml:space="preserve"> World Wide Web Consortium (W3C)</w:t>
      </w:r>
      <w:r w:rsidRPr="000141F9">
        <w:rPr>
          <w:rStyle w:val="FootnoteReference"/>
        </w:rPr>
        <w:footnoteReference w:id="4"/>
      </w:r>
      <w:r>
        <w:t xml:space="preserve">. Tim Berners-Lee danas je direktor W3C organizacije. Najraširenija </w:t>
      </w:r>
      <w:r>
        <w:lastRenderedPageBreak/>
        <w:t xml:space="preserve">verzija HTTP protokola, verzija HTTP/1.1, prvi je put opisana u dokumentu </w:t>
      </w:r>
      <w:hyperlink r:id="rId16" w:history="1">
        <w:r w:rsidRPr="003A3190">
          <w:rPr>
            <w:rStyle w:val="Hyperlink"/>
          </w:rPr>
          <w:t>RFC 2068</w:t>
        </w:r>
      </w:hyperlink>
      <w:r>
        <w:t xml:space="preserve"> 1997. godine, a kasnije je zamijenjen dokumentom </w:t>
      </w:r>
      <w:hyperlink r:id="rId17" w:history="1">
        <w:r w:rsidRPr="003A3190">
          <w:rPr>
            <w:rStyle w:val="Hyperlink"/>
          </w:rPr>
          <w:t>RFC 2616</w:t>
        </w:r>
      </w:hyperlink>
      <w:r w:rsidRPr="003A3190">
        <w:t> </w:t>
      </w:r>
      <w:r>
        <w:t xml:space="preserve">1999. godine. Grupa dokumenata </w:t>
      </w:r>
      <w:hyperlink r:id="rId18" w:history="1">
        <w:r w:rsidRPr="003A3190">
          <w:rPr>
            <w:rStyle w:val="Hyperlink"/>
          </w:rPr>
          <w:t>RFC 7230</w:t>
        </w:r>
      </w:hyperlink>
      <w:r>
        <w:t xml:space="preserve"> </w:t>
      </w:r>
      <w:r w:rsidRPr="003A3190">
        <w:t xml:space="preserve"> </w:t>
      </w:r>
      <w:r>
        <w:t xml:space="preserve">(RFC </w:t>
      </w:r>
      <w:r w:rsidRPr="00BB28F8">
        <w:t xml:space="preserve">7230, </w:t>
      </w:r>
      <w:r>
        <w:t xml:space="preserve">RFC </w:t>
      </w:r>
      <w:r w:rsidRPr="00BB28F8">
        <w:t xml:space="preserve">7231, </w:t>
      </w:r>
      <w:r>
        <w:t xml:space="preserve">RFC </w:t>
      </w:r>
      <w:r w:rsidRPr="00BB28F8">
        <w:t xml:space="preserve">7232, </w:t>
      </w:r>
      <w:r>
        <w:t xml:space="preserve">RFC </w:t>
      </w:r>
      <w:r w:rsidRPr="00BB28F8">
        <w:t xml:space="preserve">7233, </w:t>
      </w:r>
      <w:r>
        <w:t xml:space="preserve">RFC </w:t>
      </w:r>
      <w:r w:rsidRPr="00BB28F8">
        <w:t xml:space="preserve">7234, </w:t>
      </w:r>
      <w:r>
        <w:t xml:space="preserve">RFC </w:t>
      </w:r>
      <w:r w:rsidRPr="00BB28F8">
        <w:t>7235</w:t>
      </w:r>
      <w:r>
        <w:t xml:space="preserve">) </w:t>
      </w:r>
      <w:r w:rsidRPr="003A3190">
        <w:t>2014.</w:t>
      </w:r>
      <w:r>
        <w:t xml:space="preserve"> godine zamijenjuju i nadopunjuju HTTP protokol 2014. godine.</w:t>
      </w:r>
    </w:p>
    <w:p w14:paraId="6DB55C9E" w14:textId="55017705" w:rsidR="008C6CC0" w:rsidRDefault="008C6CC0" w:rsidP="00090132">
      <w:pPr>
        <w:pStyle w:val="Tekst"/>
      </w:pPr>
      <w:r>
        <w:t>HTTP protokol temelji se na parovima poruka zahtjev</w:t>
      </w:r>
      <w:r w:rsidR="00E922C4">
        <w:t>a</w:t>
      </w:r>
      <w:r>
        <w:t xml:space="preserve"> i odgovor</w:t>
      </w:r>
      <w:r w:rsidR="00E922C4">
        <w:t>a</w:t>
      </w:r>
      <w:r>
        <w:t xml:space="preserve">. Klijent (najčešće web preglednik) generira zahtjev za željeni resurs (npr. web stranicu, multimedijski resurs i sl.) te u zahtjev uključuje različite metapodatke u obliku zaglavlja HTTP zahtjeva (npr. identifikator preglednika, podržane načine enkodiranja sadržaja, upravljačke direktive za kontrolu pohrane podataka u privremenu memoriju i sl.). </w:t>
      </w:r>
    </w:p>
    <w:p w14:paraId="61AF013F" w14:textId="77777777" w:rsidR="008C6CC0" w:rsidRDefault="008C6CC0" w:rsidP="001B5B5D">
      <w:pPr>
        <w:pStyle w:val="Slika"/>
      </w:pPr>
      <w:r>
        <w:rPr>
          <w:noProof/>
          <w:lang w:val="en-US" w:eastAsia="en-US"/>
        </w:rPr>
        <w:drawing>
          <wp:inline distT="0" distB="0" distL="0" distR="0" wp14:anchorId="5C6B8ACD" wp14:editId="24B8CCBE">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11CFC4CD" w14:textId="70D64DA9" w:rsidR="008C6CC0" w:rsidRDefault="008C6CC0" w:rsidP="001B5B5D">
      <w:pPr>
        <w:pStyle w:val="Caption"/>
      </w:pPr>
      <w:r w:rsidRPr="002B504F">
        <w:rPr>
          <w:b/>
        </w:rPr>
        <w:t xml:space="preserve">Slika </w:t>
      </w:r>
      <w:r w:rsidR="0029764E" w:rsidRPr="002B504F">
        <w:rPr>
          <w:b/>
        </w:rPr>
        <w:fldChar w:fldCharType="begin"/>
      </w:r>
      <w:r w:rsidR="0029764E" w:rsidRPr="002B504F">
        <w:rPr>
          <w:b/>
        </w:rPr>
        <w:instrText xml:space="preserve"> SEQ Slika \* ARABIC </w:instrText>
      </w:r>
      <w:r w:rsidR="0029764E" w:rsidRPr="002B504F">
        <w:rPr>
          <w:b/>
        </w:rPr>
        <w:fldChar w:fldCharType="separate"/>
      </w:r>
      <w:r w:rsidR="00405B9F" w:rsidRPr="002B504F">
        <w:rPr>
          <w:b/>
          <w:noProof/>
        </w:rPr>
        <w:t>1</w:t>
      </w:r>
      <w:r w:rsidR="0029764E" w:rsidRPr="002B504F">
        <w:rPr>
          <w:b/>
          <w:noProof/>
        </w:rPr>
        <w:fldChar w:fldCharType="end"/>
      </w:r>
      <w:r>
        <w:t>: Princip rada HTTP protokola</w:t>
      </w:r>
      <w:r w:rsidR="002B1CC1">
        <w:t xml:space="preserve">: </w:t>
      </w:r>
      <w:r>
        <w:t>zahtjev - odgovor</w:t>
      </w:r>
    </w:p>
    <w:p w14:paraId="09320D7E" w14:textId="56BE5F99" w:rsidR="008C6CC0" w:rsidRDefault="008C6CC0" w:rsidP="002B3ED5">
      <w:pPr>
        <w:pStyle w:val="Tekst"/>
      </w:pPr>
      <w:r>
        <w:t xml:space="preserve">HTTP </w:t>
      </w:r>
      <w:r w:rsidR="00945147">
        <w:t xml:space="preserve">zahtjevi </w:t>
      </w:r>
      <w:r w:rsidR="00E922C4">
        <w:t xml:space="preserve">definiraju </w:t>
      </w:r>
      <w:r w:rsidR="00090132">
        <w:t>tzv.</w:t>
      </w:r>
      <w:r>
        <w:t xml:space="preserve"> </w:t>
      </w:r>
      <w:r w:rsidR="00090132">
        <w:t xml:space="preserve">HTTP </w:t>
      </w:r>
      <w:r>
        <w:t>metode (npr. GET, POST, HEAD, PUT, DELETE, ...) koje</w:t>
      </w:r>
      <w:r w:rsidR="00945147">
        <w:t xml:space="preserve"> ga</w:t>
      </w:r>
      <w:r>
        <w:t xml:space="preserve"> semantički </w:t>
      </w:r>
      <w:r w:rsidR="00090132">
        <w:t>pobliže određuju</w:t>
      </w:r>
      <w:r>
        <w:t>, što je posebno važno kod web servisa</w:t>
      </w:r>
      <w:r w:rsidR="00090132">
        <w:t xml:space="preserve"> (npr. REST web servisi se u svojoj osnovi oslanjaju na HTTP metode)</w:t>
      </w:r>
      <w:r>
        <w:t xml:space="preserve">. </w:t>
      </w:r>
      <w:r w:rsidR="00E922C4">
        <w:t xml:space="preserve">Web je poslužitelj dostupan na web adresi i portu (standardno port 80) te prihvaća HTTP zahtjeve na temelju kojih generira HTTP odgovore. </w:t>
      </w:r>
      <w:r>
        <w:t xml:space="preserve">HTTP odgovor sadrži statusni kod koji semantički određuje status obrade zahtjeva, zaglavlja koja sadrže dodatne informacije te tijelo poruke (eng. </w:t>
      </w:r>
      <w:r w:rsidRPr="00E922C4">
        <w:rPr>
          <w:i/>
        </w:rPr>
        <w:t>message body</w:t>
      </w:r>
      <w:r>
        <w:t xml:space="preserve">) u nekom formatu (npr. HTML, XML, JSON). HTTP statusni kodovi </w:t>
      </w:r>
      <w:r w:rsidR="00090132">
        <w:t>standardizirani su troznamenkasti</w:t>
      </w:r>
      <w:r>
        <w:t xml:space="preserve"> brojevi raspoređeni u grupe:</w:t>
      </w:r>
    </w:p>
    <w:p w14:paraId="603C60E8" w14:textId="77777777" w:rsidR="008C6CC0" w:rsidRDefault="008C6CC0" w:rsidP="008C6CC0">
      <w:pPr>
        <w:pStyle w:val="Lista"/>
      </w:pPr>
      <w:r>
        <w:t xml:space="preserve">1xx – Informativni odgovori </w:t>
      </w:r>
    </w:p>
    <w:p w14:paraId="075E7EB9" w14:textId="77777777" w:rsidR="008C6CC0" w:rsidRDefault="008C6CC0" w:rsidP="008C6CC0">
      <w:pPr>
        <w:pStyle w:val="Lista"/>
      </w:pPr>
      <w:r>
        <w:t>2xx – Uspješno obrađeni odgovori</w:t>
      </w:r>
    </w:p>
    <w:p w14:paraId="4F303BE6" w14:textId="77777777" w:rsidR="008C6CC0" w:rsidRDefault="008C6CC0" w:rsidP="008C6CC0">
      <w:pPr>
        <w:pStyle w:val="Lista"/>
      </w:pPr>
      <w:r>
        <w:t>3xx – Preusmjerenja (eng. redirections)</w:t>
      </w:r>
    </w:p>
    <w:p w14:paraId="0876C558" w14:textId="77777777" w:rsidR="008C6CC0" w:rsidRDefault="008C6CC0" w:rsidP="008C6CC0">
      <w:pPr>
        <w:pStyle w:val="Lista"/>
      </w:pPr>
      <w:r>
        <w:t>4xx – Greška na strani klijenta</w:t>
      </w:r>
    </w:p>
    <w:p w14:paraId="4F7D6BD4" w14:textId="192A5CDF" w:rsidR="008C6CC0" w:rsidRDefault="008C6CC0" w:rsidP="008C6CC0">
      <w:pPr>
        <w:pStyle w:val="Lista"/>
      </w:pPr>
      <w:r>
        <w:t xml:space="preserve">5xx – Greška na strani </w:t>
      </w:r>
      <w:r w:rsidR="00B26471">
        <w:t>poslužitelja</w:t>
      </w:r>
    </w:p>
    <w:p w14:paraId="199E79F6" w14:textId="77777777" w:rsidR="008C6CC0" w:rsidRPr="00957567" w:rsidRDefault="008C6CC0" w:rsidP="008C6CC0">
      <w:pPr>
        <w:pStyle w:val="Tekst"/>
        <w:rPr>
          <w:lang w:val="en-US"/>
        </w:rPr>
      </w:pPr>
      <w:r>
        <w:lastRenderedPageBreak/>
        <w:t>Brojni se servisi i aplikacije poput web preglednika, web pretraživača i robota za analizu sadržaja oslanjaju na semantiku HTTP statusnih kodova. Primjerice, roboti za indeksiranje sadržaja najpopularnije web tražilice Google različito tretiraju statusne kodove unutar iste grupe statusnih kodova. Tako Google-ovi roboti neće pokušati ponovno dohvatiti sadržaj koji je prethodno poslužen s HTTP statusom 301 (</w:t>
      </w:r>
      <w:r w:rsidRPr="00090132">
        <w:rPr>
          <w:bCs/>
          <w:i/>
          <w:lang w:val="en-US"/>
        </w:rPr>
        <w:t>Moved Permanently</w:t>
      </w:r>
      <w:r>
        <w:t>) već će zapamtiti da je preusmjerenje trajno (permanentno). S druge strane, roboti će redovito ponavljati dohvaćanje sadržaja koji je poslužen s HTTP statusom 302 (</w:t>
      </w:r>
      <w:r w:rsidRPr="008B6A38">
        <w:rPr>
          <w:i/>
        </w:rPr>
        <w:t>Moved Temporarily</w:t>
      </w:r>
      <w:r>
        <w:t>). Pravilna uporaba i poštivanje semantike HTTP statusnih osigurava bolju poziciju na rezultatima pretrage, smanjuje rizik od negativnog bodovanja ocjene stranice kao i rizik od neočekivanih ponašanja web preglednika.</w:t>
      </w:r>
    </w:p>
    <w:p w14:paraId="6FB992F4" w14:textId="755FF5D4" w:rsidR="008C6CC0" w:rsidRDefault="008C6CC0" w:rsidP="008C6CC0">
      <w:pPr>
        <w:pStyle w:val="Tekst"/>
      </w:pPr>
      <w:r>
        <w:t xml:space="preserve">U prosincu 2014. godine radna skupina IETF organizacije pod nazivom </w:t>
      </w:r>
      <w:r w:rsidRPr="002159AA">
        <w:t>"</w:t>
      </w:r>
      <w:r w:rsidRPr="002B3ED5">
        <w:rPr>
          <w:i/>
        </w:rPr>
        <w:t>Hypertext Transfer Protocol working group httpbis</w:t>
      </w:r>
      <w:r w:rsidRPr="002159AA">
        <w:t>" (</w:t>
      </w:r>
      <w:r>
        <w:t>bis dolazi iz latinskog i znači drugi</w:t>
      </w:r>
      <w:r w:rsidRPr="002159AA">
        <w:t xml:space="preserve">) </w:t>
      </w:r>
      <w:r>
        <w:t xml:space="preserve">predstavila je odboru grupe </w:t>
      </w:r>
      <w:r w:rsidRPr="002159AA">
        <w:t>Internet Engineering Steering Group</w:t>
      </w:r>
      <w:r>
        <w:t xml:space="preserve"> (IESG)</w:t>
      </w:r>
      <w:r w:rsidRPr="000141F9">
        <w:rPr>
          <w:rStyle w:val="FootnoteReference"/>
        </w:rPr>
        <w:footnoteReference w:id="5"/>
      </w:r>
      <w:r>
        <w:t xml:space="preserve"> prijedlog prve nove verzije HTTP protokola nakon HTTP 1.1 pod nazivom HTTP/2. IESG je prijedlog odobrio i objavio ga kao predloženi standard 17. veljače 2015. godine. Specifikacija protokola HTTP/2 objavljena je u svibnju 2015. godine u obliku dokumenta RFC 7540. Razvoj HTTP/2 protokola temeljen je na radu </w:t>
      </w:r>
      <w:r w:rsidR="00945147">
        <w:t xml:space="preserve">inženjera tvrtke </w:t>
      </w:r>
      <w:r>
        <w:t xml:space="preserve">Google i njihovom eksperimentalnom protokolu SPDY </w:t>
      </w:r>
      <w:r>
        <w:fldChar w:fldCharType="begin" w:fldLock="1"/>
      </w:r>
      <w:r>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fldChar w:fldCharType="separate"/>
      </w:r>
      <w:r w:rsidRPr="009D635A">
        <w:rPr>
          <w:noProof/>
        </w:rPr>
        <w:t xml:space="preserve">(Belshe, Thomson and Peon, 2014; Nottingham </w:t>
      </w:r>
      <w:r w:rsidRPr="009D635A">
        <w:rPr>
          <w:i/>
          <w:noProof/>
        </w:rPr>
        <w:t>et al.</w:t>
      </w:r>
      <w:r w:rsidRPr="009D635A">
        <w:rPr>
          <w:noProof/>
        </w:rPr>
        <w:t>, 2015)</w:t>
      </w:r>
      <w:r>
        <w:fldChar w:fldCharType="end"/>
      </w:r>
      <w:r>
        <w:t xml:space="preserve">. U kolovozu 2017. godine 16.3% svih web sustava podržava protokol HTTP/2 </w:t>
      </w:r>
      <w:r>
        <w:fldChar w:fldCharType="begin" w:fldLock="1"/>
      </w:r>
      <w:r w:rsidR="002C1D0A">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d)", "plainTextFormattedCitation" : "(W3Techs, 2017d)", "previouslyFormattedCitation" : "(W3Techs, 2017d)" }, "properties" : { "noteIndex" : 0 }, "schema" : "https://github.com/citation-style-language/schema/raw/master/csl-citation.json" }</w:instrText>
      </w:r>
      <w:r>
        <w:fldChar w:fldCharType="separate"/>
      </w:r>
      <w:r w:rsidR="00665F8F" w:rsidRPr="00665F8F">
        <w:rPr>
          <w:noProof/>
        </w:rPr>
        <w:t>(W3Techs, 2017d)</w:t>
      </w:r>
      <w:r>
        <w:fldChar w:fldCharType="end"/>
      </w:r>
      <w:r>
        <w:t>.</w:t>
      </w:r>
    </w:p>
    <w:p w14:paraId="3D478A82" w14:textId="77777777" w:rsidR="008C6CC0" w:rsidRDefault="008C6CC0" w:rsidP="008C6CC0">
      <w:pPr>
        <w:pStyle w:val="Tekst"/>
      </w:pPr>
      <w:r>
        <w:t xml:space="preserve">Jedna od ključnih novosti koje donosi HTTP/2 protokol jest </w:t>
      </w:r>
      <w:r w:rsidRPr="00A8308C">
        <w:t>"</w:t>
      </w:r>
      <w:r w:rsidRPr="009F2BDF">
        <w:rPr>
          <w:i/>
        </w:rPr>
        <w:t>Server Push</w:t>
      </w:r>
      <w:r w:rsidRPr="00A8308C">
        <w:t>"</w:t>
      </w:r>
      <w:r>
        <w:t xml:space="preserve"> mehanizam koji omogućava poslužitelju posluživanje resursa koje klijent još nije zatražio, a za koje poslužitelj sigurno zna da će biti zatraženi u nekom od idućih HTTP zahtijeva. Novi je protokol u potpunosti kompatibilan s prethodnom verzijom te je moguće migrirati web sustave koji su do sada radili s protokolom HTTP 1.1. na HTTP/2 bez izmjena u kodu samog sustava. Radna skupina navodi sljedeće ciljeve razvoja novog protokola:</w:t>
      </w:r>
    </w:p>
    <w:p w14:paraId="7C997E68" w14:textId="3A3B6C5B" w:rsidR="008C6CC0" w:rsidRDefault="008C6CC0" w:rsidP="008C6CC0">
      <w:pPr>
        <w:pStyle w:val="Lista"/>
      </w:pPr>
      <w:r>
        <w:t xml:space="preserve">Razvoj mehanizma pregovaranja koji bi klijentu i </w:t>
      </w:r>
      <w:r w:rsidR="00B26471">
        <w:t xml:space="preserve">poslužitelju </w:t>
      </w:r>
      <w:r>
        <w:t>u omogućio odabir protokola (HTTP 1.1, 2.0 ili drugog protokola)</w:t>
      </w:r>
    </w:p>
    <w:p w14:paraId="27934C2D" w14:textId="77777777" w:rsidR="008C6CC0" w:rsidRDefault="008C6CC0" w:rsidP="008C6CC0">
      <w:pPr>
        <w:pStyle w:val="Lista"/>
      </w:pPr>
      <w:r>
        <w:t>Zadržati kompatibilnost s protokolom HTTP 1.1 (HTTP metode, statusne kodove te većinu zaglavlja)</w:t>
      </w:r>
    </w:p>
    <w:p w14:paraId="44D167F6" w14:textId="72684BFC" w:rsidR="008C6CC0" w:rsidRDefault="008C6CC0" w:rsidP="006A1248">
      <w:pPr>
        <w:pStyle w:val="Lista"/>
      </w:pPr>
      <w:r>
        <w:lastRenderedPageBreak/>
        <w:t xml:space="preserve">Optimizirati i poboljšati performanse web sustava kroz uvođenje kompresije HTTP zaglavlja, HTTP/2 </w:t>
      </w:r>
      <w:r w:rsidRPr="00A8308C">
        <w:t>"</w:t>
      </w:r>
      <w:r w:rsidRPr="009F2BDF">
        <w:rPr>
          <w:i/>
        </w:rPr>
        <w:t>Server Push</w:t>
      </w:r>
      <w:r w:rsidRPr="00A8308C">
        <w:t>"</w:t>
      </w:r>
      <w:r>
        <w:t xml:space="preserve"> mehanizam, ulančavanje HTTP zahtjeva, multipleksiranje više HTTP zahtjeva preko jedne TCP veze i druga poboljšanja.</w:t>
      </w:r>
    </w:p>
    <w:p w14:paraId="338B31A2" w14:textId="77777777" w:rsidR="008C6CC0" w:rsidRDefault="008C6CC0" w:rsidP="008C6CC0">
      <w:pPr>
        <w:pStyle w:val="FOINaslov2"/>
      </w:pPr>
      <w:bookmarkStart w:id="5" w:name="_Toc365626333"/>
      <w:r>
        <w:t>Web sustavi</w:t>
      </w:r>
      <w:bookmarkEnd w:id="5"/>
    </w:p>
    <w:p w14:paraId="7DFBDE07" w14:textId="31CBCC4B" w:rsidR="008C6CC0" w:rsidRDefault="002772F9" w:rsidP="008C6CC0">
      <w:pPr>
        <w:pStyle w:val="Tekst"/>
      </w:pPr>
      <w:r>
        <w:t>Web sustavima nazivaju se računalni sustavi</w:t>
      </w:r>
      <w:r w:rsidR="008C6CC0">
        <w:t xml:space="preserve"> (aplikacije, platforme, stranice i servise) koji se </w:t>
      </w:r>
      <w:r w:rsidR="00CD0A6E">
        <w:t>temelje</w:t>
      </w:r>
      <w:r w:rsidR="008C6CC0">
        <w:t xml:space="preserve"> na HTTP</w:t>
      </w:r>
      <w:r w:rsidR="002B1CC1">
        <w:t xml:space="preserve"> </w:t>
      </w:r>
      <w:r w:rsidR="008C6CC0">
        <w:t xml:space="preserve">protokolu, odnosno one računalne sustave koje resurse distribuiraju kroz web. Ovisno o razini dinamike sadržaja, razni korisničke mogućnosti interakcije sa sustavom, te o minimalno potrebnim tehnologijama za razvoj, web sustave dijelimo na web aplikacije, web servise i web stranice. Tablica u nastavku prikazuje osnovnu podjelu web sustava u navedene kategorije dok se detaljnija kategorizacija nalazi u nastavku rada. </w:t>
      </w:r>
    </w:p>
    <w:tbl>
      <w:tblPr>
        <w:tblStyle w:val="TableGrid"/>
        <w:tblW w:w="0" w:type="auto"/>
        <w:tblLook w:val="04A0" w:firstRow="1" w:lastRow="0" w:firstColumn="1" w:lastColumn="0" w:noHBand="0" w:noVBand="1"/>
      </w:tblPr>
      <w:tblGrid>
        <w:gridCol w:w="1857"/>
        <w:gridCol w:w="1857"/>
        <w:gridCol w:w="2915"/>
        <w:gridCol w:w="2659"/>
      </w:tblGrid>
      <w:tr w:rsidR="008C6CC0" w14:paraId="6942AE9F" w14:textId="77777777" w:rsidTr="00847AE9">
        <w:trPr>
          <w:trHeight w:val="552"/>
        </w:trPr>
        <w:tc>
          <w:tcPr>
            <w:tcW w:w="1857" w:type="dxa"/>
          </w:tcPr>
          <w:p w14:paraId="4281AC00" w14:textId="77777777" w:rsidR="008C6CC0" w:rsidRPr="003A10A6" w:rsidRDefault="008C6CC0" w:rsidP="00847AE9">
            <w:pPr>
              <w:pStyle w:val="Tablica"/>
            </w:pPr>
          </w:p>
        </w:tc>
        <w:tc>
          <w:tcPr>
            <w:tcW w:w="1857" w:type="dxa"/>
          </w:tcPr>
          <w:p w14:paraId="03B066C7" w14:textId="77777777" w:rsidR="008C6CC0" w:rsidRPr="003A10A6" w:rsidRDefault="008C6CC0" w:rsidP="00847AE9">
            <w:pPr>
              <w:pStyle w:val="Tablica"/>
              <w:rPr>
                <w:b/>
              </w:rPr>
            </w:pPr>
            <w:r w:rsidRPr="003A10A6">
              <w:rPr>
                <w:b/>
              </w:rPr>
              <w:t>Web stranice</w:t>
            </w:r>
          </w:p>
        </w:tc>
        <w:tc>
          <w:tcPr>
            <w:tcW w:w="2915" w:type="dxa"/>
          </w:tcPr>
          <w:p w14:paraId="21638D8D" w14:textId="77777777" w:rsidR="008C6CC0" w:rsidRPr="003A10A6" w:rsidRDefault="008C6CC0" w:rsidP="00847AE9">
            <w:pPr>
              <w:pStyle w:val="Tablica"/>
              <w:rPr>
                <w:b/>
              </w:rPr>
            </w:pPr>
            <w:r w:rsidRPr="003A10A6">
              <w:rPr>
                <w:b/>
              </w:rPr>
              <w:t>Web servisi</w:t>
            </w:r>
          </w:p>
        </w:tc>
        <w:tc>
          <w:tcPr>
            <w:tcW w:w="2659" w:type="dxa"/>
          </w:tcPr>
          <w:p w14:paraId="033A28FA" w14:textId="77777777" w:rsidR="008C6CC0" w:rsidRPr="003A10A6" w:rsidRDefault="008C6CC0" w:rsidP="00847AE9">
            <w:pPr>
              <w:pStyle w:val="Tablica"/>
              <w:rPr>
                <w:b/>
              </w:rPr>
            </w:pPr>
            <w:r w:rsidRPr="003A10A6">
              <w:rPr>
                <w:b/>
              </w:rPr>
              <w:t xml:space="preserve">Web </w:t>
            </w:r>
            <w:r>
              <w:rPr>
                <w:b/>
              </w:rPr>
              <w:t>aplikacije</w:t>
            </w:r>
          </w:p>
        </w:tc>
      </w:tr>
      <w:tr w:rsidR="008C6CC0" w14:paraId="5FA43532" w14:textId="77777777" w:rsidTr="00847AE9">
        <w:tc>
          <w:tcPr>
            <w:tcW w:w="1857" w:type="dxa"/>
          </w:tcPr>
          <w:p w14:paraId="3E32059F" w14:textId="77777777" w:rsidR="008C6CC0" w:rsidRPr="00310A30" w:rsidRDefault="008C6CC0" w:rsidP="00847AE9">
            <w:pPr>
              <w:pStyle w:val="Tablica"/>
              <w:rPr>
                <w:b/>
              </w:rPr>
            </w:pPr>
            <w:r w:rsidRPr="00310A30">
              <w:rPr>
                <w:b/>
              </w:rPr>
              <w:t>Tehnologije izrade</w:t>
            </w:r>
          </w:p>
        </w:tc>
        <w:tc>
          <w:tcPr>
            <w:tcW w:w="1857" w:type="dxa"/>
          </w:tcPr>
          <w:p w14:paraId="200E78E9" w14:textId="77777777" w:rsidR="008C6CC0" w:rsidRPr="003A10A6" w:rsidRDefault="008C6CC0" w:rsidP="00847AE9">
            <w:pPr>
              <w:pStyle w:val="Tablica"/>
            </w:pPr>
            <w:r w:rsidRPr="003A10A6">
              <w:t>HTML, J</w:t>
            </w:r>
            <w:r>
              <w:t>ava</w:t>
            </w:r>
            <w:r w:rsidRPr="003A10A6">
              <w:t>S</w:t>
            </w:r>
            <w:r>
              <w:t>cript</w:t>
            </w:r>
            <w:r w:rsidRPr="003A10A6">
              <w:t>, CSS</w:t>
            </w:r>
          </w:p>
        </w:tc>
        <w:tc>
          <w:tcPr>
            <w:tcW w:w="2915" w:type="dxa"/>
          </w:tcPr>
          <w:p w14:paraId="66413572"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c>
          <w:tcPr>
            <w:tcW w:w="2659" w:type="dxa"/>
          </w:tcPr>
          <w:p w14:paraId="6EAC3618"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r>
      <w:tr w:rsidR="008C6CC0" w14:paraId="3FF01AA4" w14:textId="77777777" w:rsidTr="00847AE9">
        <w:tc>
          <w:tcPr>
            <w:tcW w:w="1857" w:type="dxa"/>
          </w:tcPr>
          <w:p w14:paraId="3999B062" w14:textId="77777777" w:rsidR="008C6CC0" w:rsidRPr="00310A30" w:rsidRDefault="008C6CC0" w:rsidP="00847AE9">
            <w:pPr>
              <w:pStyle w:val="Tablica"/>
              <w:rPr>
                <w:b/>
              </w:rPr>
            </w:pPr>
            <w:r w:rsidRPr="00310A30">
              <w:rPr>
                <w:b/>
              </w:rPr>
              <w:t>Ciljani korisnici</w:t>
            </w:r>
          </w:p>
        </w:tc>
        <w:tc>
          <w:tcPr>
            <w:tcW w:w="1857" w:type="dxa"/>
          </w:tcPr>
          <w:p w14:paraId="581064AF" w14:textId="77777777" w:rsidR="008C6CC0" w:rsidRPr="003A10A6" w:rsidRDefault="008C6CC0" w:rsidP="00847AE9">
            <w:pPr>
              <w:pStyle w:val="Tablica"/>
            </w:pPr>
            <w:r>
              <w:t>Ljudi</w:t>
            </w:r>
          </w:p>
        </w:tc>
        <w:tc>
          <w:tcPr>
            <w:tcW w:w="2915" w:type="dxa"/>
          </w:tcPr>
          <w:p w14:paraId="07F3798D" w14:textId="77777777" w:rsidR="008C6CC0" w:rsidRPr="003A10A6" w:rsidRDefault="008C6CC0" w:rsidP="00847AE9">
            <w:pPr>
              <w:pStyle w:val="Tablica"/>
            </w:pPr>
            <w:r>
              <w:t>Računalni sustavi</w:t>
            </w:r>
          </w:p>
        </w:tc>
        <w:tc>
          <w:tcPr>
            <w:tcW w:w="2659" w:type="dxa"/>
          </w:tcPr>
          <w:p w14:paraId="228ABFE3" w14:textId="77777777" w:rsidR="008C6CC0" w:rsidRPr="003A10A6" w:rsidRDefault="008C6CC0" w:rsidP="00847AE9">
            <w:pPr>
              <w:pStyle w:val="Tablica"/>
            </w:pPr>
            <w:r>
              <w:t>Ljudi</w:t>
            </w:r>
          </w:p>
        </w:tc>
      </w:tr>
      <w:tr w:rsidR="008C6CC0" w14:paraId="2FE94062" w14:textId="77777777" w:rsidTr="00847AE9">
        <w:tc>
          <w:tcPr>
            <w:tcW w:w="1857" w:type="dxa"/>
          </w:tcPr>
          <w:p w14:paraId="793AE1BD" w14:textId="77777777" w:rsidR="008C6CC0" w:rsidRPr="00310A30" w:rsidRDefault="008C6CC0" w:rsidP="00847AE9">
            <w:pPr>
              <w:pStyle w:val="Tablica"/>
              <w:rPr>
                <w:b/>
              </w:rPr>
            </w:pPr>
            <w:r w:rsidRPr="00310A30">
              <w:rPr>
                <w:b/>
              </w:rPr>
              <w:t>Razina moguće interakcije</w:t>
            </w:r>
          </w:p>
        </w:tc>
        <w:tc>
          <w:tcPr>
            <w:tcW w:w="1857" w:type="dxa"/>
          </w:tcPr>
          <w:p w14:paraId="62F2F988" w14:textId="77777777" w:rsidR="008C6CC0" w:rsidRPr="003A10A6" w:rsidRDefault="008C6CC0" w:rsidP="00847AE9">
            <w:pPr>
              <w:pStyle w:val="Tablica"/>
            </w:pPr>
            <w:r>
              <w:t>Niska</w:t>
            </w:r>
          </w:p>
        </w:tc>
        <w:tc>
          <w:tcPr>
            <w:tcW w:w="2915" w:type="dxa"/>
          </w:tcPr>
          <w:p w14:paraId="1E5BC993" w14:textId="77777777" w:rsidR="008C6CC0" w:rsidRPr="003A10A6" w:rsidRDefault="008C6CC0" w:rsidP="00847AE9">
            <w:pPr>
              <w:pStyle w:val="Tablica"/>
            </w:pPr>
            <w:r>
              <w:t>Srednja</w:t>
            </w:r>
          </w:p>
        </w:tc>
        <w:tc>
          <w:tcPr>
            <w:tcW w:w="2659" w:type="dxa"/>
          </w:tcPr>
          <w:p w14:paraId="4250C6D9" w14:textId="77777777" w:rsidR="008C6CC0" w:rsidRPr="003A10A6" w:rsidRDefault="008C6CC0" w:rsidP="00847AE9">
            <w:pPr>
              <w:pStyle w:val="Tablica"/>
            </w:pPr>
            <w:r>
              <w:t>Visoka</w:t>
            </w:r>
          </w:p>
        </w:tc>
      </w:tr>
      <w:tr w:rsidR="008C6CC0" w14:paraId="740B6394" w14:textId="77777777" w:rsidTr="00847AE9">
        <w:tc>
          <w:tcPr>
            <w:tcW w:w="1857" w:type="dxa"/>
          </w:tcPr>
          <w:p w14:paraId="2257C95E" w14:textId="77777777" w:rsidR="008C6CC0" w:rsidRPr="00310A30" w:rsidRDefault="008C6CC0" w:rsidP="00847AE9">
            <w:pPr>
              <w:pStyle w:val="Tablica"/>
              <w:rPr>
                <w:b/>
              </w:rPr>
            </w:pPr>
            <w:r w:rsidRPr="00310A30">
              <w:rPr>
                <w:b/>
              </w:rPr>
              <w:t>Primjer</w:t>
            </w:r>
          </w:p>
        </w:tc>
        <w:tc>
          <w:tcPr>
            <w:tcW w:w="1857" w:type="dxa"/>
          </w:tcPr>
          <w:p w14:paraId="1CD4E5DB" w14:textId="77777777" w:rsidR="008C6CC0" w:rsidRDefault="008C6CC0" w:rsidP="00847AE9">
            <w:pPr>
              <w:pStyle w:val="Tablica"/>
            </w:pPr>
            <w:r>
              <w:t>Prezentacijska web stranica restorana</w:t>
            </w:r>
          </w:p>
        </w:tc>
        <w:tc>
          <w:tcPr>
            <w:tcW w:w="2915" w:type="dxa"/>
          </w:tcPr>
          <w:p w14:paraId="2E82B9B5" w14:textId="77777777" w:rsidR="008C6CC0" w:rsidRDefault="008C6CC0" w:rsidP="00847AE9">
            <w:pPr>
              <w:pStyle w:val="Tablica"/>
            </w:pPr>
            <w:r>
              <w:t>REST servisi za dohvat podataka vremenske prognoze</w:t>
            </w:r>
          </w:p>
        </w:tc>
        <w:tc>
          <w:tcPr>
            <w:tcW w:w="2659" w:type="dxa"/>
          </w:tcPr>
          <w:p w14:paraId="681B229A" w14:textId="77777777" w:rsidR="008C6CC0" w:rsidRDefault="008C6CC0" w:rsidP="00847AE9">
            <w:pPr>
              <w:pStyle w:val="Tablica"/>
              <w:keepNext/>
            </w:pPr>
            <w:r>
              <w:t>Društvena mreža, On line plaćanje</w:t>
            </w:r>
          </w:p>
        </w:tc>
      </w:tr>
    </w:tbl>
    <w:p w14:paraId="73F82BB5" w14:textId="77777777" w:rsidR="008C6CC0" w:rsidRPr="00D10D34" w:rsidRDefault="008C6CC0" w:rsidP="001B5B5D">
      <w:pPr>
        <w:pStyle w:val="Caption"/>
      </w:pPr>
      <w:r w:rsidRPr="00B94372">
        <w:rPr>
          <w:b/>
        </w:rPr>
        <w:t xml:space="preserve">Tablica </w:t>
      </w:r>
      <w:r w:rsidR="0029764E" w:rsidRPr="00B94372">
        <w:rPr>
          <w:b/>
        </w:rPr>
        <w:fldChar w:fldCharType="begin"/>
      </w:r>
      <w:r w:rsidR="0029764E" w:rsidRPr="00B94372">
        <w:rPr>
          <w:b/>
        </w:rPr>
        <w:instrText xml:space="preserve"> SEQ Tablica \* ARABIC </w:instrText>
      </w:r>
      <w:r w:rsidR="0029764E" w:rsidRPr="00B94372">
        <w:rPr>
          <w:b/>
        </w:rPr>
        <w:fldChar w:fldCharType="separate"/>
      </w:r>
      <w:r w:rsidR="00671FB9">
        <w:rPr>
          <w:b/>
          <w:noProof/>
        </w:rPr>
        <w:t>1</w:t>
      </w:r>
      <w:r w:rsidR="0029764E" w:rsidRPr="00B94372">
        <w:rPr>
          <w:b/>
          <w:noProof/>
        </w:rPr>
        <w:fldChar w:fldCharType="end"/>
      </w:r>
      <w:r>
        <w:t>: Kategorizacija web sustava</w:t>
      </w:r>
    </w:p>
    <w:p w14:paraId="48C0C5B3" w14:textId="77777777" w:rsidR="008C6CC0" w:rsidRDefault="008C6CC0" w:rsidP="008C6CC0">
      <w:pPr>
        <w:pStyle w:val="FOINaslov3"/>
      </w:pPr>
      <w:bookmarkStart w:id="6" w:name="_Toc365626334"/>
      <w:r>
        <w:t>Web stranice</w:t>
      </w:r>
      <w:bookmarkEnd w:id="6"/>
    </w:p>
    <w:p w14:paraId="266D3075" w14:textId="0FCC916F" w:rsidR="008C6CC0" w:rsidRDefault="008C6CC0" w:rsidP="008C6CC0">
      <w:pPr>
        <w:pStyle w:val="Tekst"/>
      </w:pPr>
      <w:r>
        <w:t xml:space="preserve">Web stranice sastoje se od statičkog sadržaja koji se ne mijenja dinamički već je svaka promjena ručno inicirana (npr. autor web stranice mora ručno promijeniti sadržaj). Web stranice su najraniji i najjednostavniji oblik web sustava kod kojih je korisnička interakcija svedena na minimum – osim pasivnog konzumiranja sadržaja korisnici nemaju mnogo mogućnosti. Takvi su web sustavi uglavnom prezentacijskog karaktera i predstavljaju svojevrsnu digitalnu </w:t>
      </w:r>
      <w:r w:rsidRPr="00AB1E8E">
        <w:t>"</w:t>
      </w:r>
      <w:r>
        <w:t>posjetnicu</w:t>
      </w:r>
      <w:r w:rsidRPr="00AB1E8E">
        <w:t>"</w:t>
      </w:r>
      <w:r>
        <w:t xml:space="preserve"> s</w:t>
      </w:r>
      <w:r w:rsidR="00C86718">
        <w:t xml:space="preserve">vojih vlasnika. Web stranice </w:t>
      </w:r>
      <w:r>
        <w:t xml:space="preserve">bile </w:t>
      </w:r>
      <w:r w:rsidR="00C86718">
        <w:t xml:space="preserve">su </w:t>
      </w:r>
      <w:r>
        <w:t xml:space="preserve">iznimno popularne krajem 20. stoljeća. Tehnologije za razvoj statičnih web stranica osnovne su web tehnologije koje bi svaki web programer </w:t>
      </w:r>
      <w:r w:rsidR="00CD0A6E">
        <w:t>trebao</w:t>
      </w:r>
      <w:r>
        <w:t xml:space="preserve"> temeljito poznavati </w:t>
      </w:r>
      <w:r>
        <w:fldChar w:fldCharType="begin" w:fldLock="1"/>
      </w:r>
      <w:r>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fldChar w:fldCharType="separate"/>
      </w:r>
      <w:r w:rsidRPr="003A10A6">
        <w:rPr>
          <w:noProof/>
        </w:rPr>
        <w:t>(Flanagan, 2011)</w:t>
      </w:r>
      <w:r>
        <w:fldChar w:fldCharType="end"/>
      </w:r>
      <w:r>
        <w:t>:</w:t>
      </w:r>
    </w:p>
    <w:p w14:paraId="45E8B678" w14:textId="77777777" w:rsidR="008C6CC0" w:rsidRDefault="008C6CC0" w:rsidP="008C6CC0">
      <w:pPr>
        <w:pStyle w:val="Lista"/>
      </w:pPr>
      <w:r w:rsidRPr="003A10A6">
        <w:lastRenderedPageBreak/>
        <w:t>Cascading Style Sheets (CSS)</w:t>
      </w:r>
    </w:p>
    <w:p w14:paraId="0BACFBC1" w14:textId="77777777" w:rsidR="008C6CC0" w:rsidRDefault="008C6CC0" w:rsidP="008C6CC0">
      <w:pPr>
        <w:pStyle w:val="Lista"/>
      </w:pPr>
      <w:r w:rsidRPr="003A10A6">
        <w:t>Hypertext Markup Language (HTML)</w:t>
      </w:r>
      <w:r>
        <w:t xml:space="preserve"> </w:t>
      </w:r>
    </w:p>
    <w:p w14:paraId="0642CCA5" w14:textId="77777777" w:rsidR="008C6CC0" w:rsidRDefault="008C6CC0" w:rsidP="008C6CC0">
      <w:pPr>
        <w:pStyle w:val="Lista"/>
      </w:pPr>
      <w:r>
        <w:t>JavaScript (JS)</w:t>
      </w:r>
    </w:p>
    <w:p w14:paraId="4BB18BE4" w14:textId="77777777" w:rsidR="008C6CC0" w:rsidRDefault="008C6CC0" w:rsidP="008C6CC0">
      <w:pPr>
        <w:pStyle w:val="Tekst"/>
      </w:pPr>
      <w:r>
        <w:t>Detaljnije o tehnologijama slijedi u zasebnom poglavlju o web tehnologijama.</w:t>
      </w:r>
    </w:p>
    <w:p w14:paraId="75507B46" w14:textId="77777777" w:rsidR="008C6CC0" w:rsidRDefault="008C6CC0" w:rsidP="008C6CC0">
      <w:pPr>
        <w:pStyle w:val="FOINaslov3"/>
      </w:pPr>
      <w:bookmarkStart w:id="7" w:name="_Toc365626335"/>
      <w:r>
        <w:t>Web servisi</w:t>
      </w:r>
      <w:bookmarkEnd w:id="7"/>
    </w:p>
    <w:p w14:paraId="2B961747" w14:textId="5187E975" w:rsidR="008C6CC0" w:rsidRDefault="002772F9" w:rsidP="008C6CC0">
      <w:pPr>
        <w:pStyle w:val="Tekst"/>
      </w:pPr>
      <w:r>
        <w:t>Web servisima nazivaju se web sustavi</w:t>
      </w:r>
      <w:r w:rsidR="008C6CC0">
        <w:t xml:space="preserve"> čiji su primarni korisnici računalni sustavi. Takvi web sustavi sadržaj nužno ne prezentiraju u vizualnom obliku prilagođenom</w:t>
      </w:r>
      <w:r w:rsidR="00E4020A">
        <w:t xml:space="preserve"> za čovjeka, već u strukturirani</w:t>
      </w:r>
      <w:r w:rsidR="008C6CC0">
        <w:t xml:space="preserve">m </w:t>
      </w:r>
      <w:r w:rsidR="00E4020A">
        <w:t xml:space="preserve">i </w:t>
      </w:r>
      <w:r w:rsidR="008C6CC0">
        <w:t xml:space="preserve">standardiziranim formatima kao što su XML, JSON i dr. koje drugi računalni sustavi </w:t>
      </w:r>
      <w:r w:rsidR="008C6CC0" w:rsidRPr="004B119C">
        <w:t>"</w:t>
      </w:r>
      <w:r w:rsidR="008C6CC0">
        <w:t>razumiju</w:t>
      </w:r>
      <w:r w:rsidR="008C6CC0" w:rsidRPr="004B119C">
        <w:t>"</w:t>
      </w:r>
      <w:r w:rsidR="008C6CC0">
        <w:t xml:space="preserve">. Web servisi najčešće predstavljaju javno dostupni dio nekog zatvorenog sustava (npr. web servisi za rezervaciju karata avioprjevoznika ili sustavi za plaćanja kreditnim karticama) odnosno sučelje za programsku interakciju web sustava i okoline (eng. </w:t>
      </w:r>
      <w:r w:rsidR="008C6CC0">
        <w:rPr>
          <w:i/>
        </w:rPr>
        <w:t>application programming interface, API</w:t>
      </w:r>
      <w:r w:rsidR="008C6CC0">
        <w:t>).</w:t>
      </w:r>
    </w:p>
    <w:p w14:paraId="3807D988" w14:textId="145CA260" w:rsidR="008C6CC0" w:rsidRDefault="008C6CC0" w:rsidP="008C6CC0">
      <w:pPr>
        <w:pStyle w:val="Tekst"/>
      </w:pPr>
      <w:r>
        <w:t xml:space="preserve">S ciljem povećanja interoperabilnosti međusobno različitih web sustava i servisa razvijeni su i standardizirani protokoli/prakse poput </w:t>
      </w:r>
      <w:r w:rsidRPr="004F70AA">
        <w:t>"Simple Object Access Protocol" (SOAP)</w:t>
      </w:r>
      <w:r>
        <w:t xml:space="preserve">, </w:t>
      </w:r>
      <w:r w:rsidRPr="004F70AA">
        <w:t xml:space="preserve">"Representational </w:t>
      </w:r>
      <w:r w:rsidR="00816B3B">
        <w:t>S</w:t>
      </w:r>
      <w:r w:rsidRPr="004F70AA">
        <w:t xml:space="preserve">tate </w:t>
      </w:r>
      <w:r w:rsidR="00816B3B">
        <w:t>T</w:t>
      </w:r>
      <w:r w:rsidRPr="004F70AA">
        <w:t>ransfer" (REST)</w:t>
      </w:r>
      <w:r>
        <w:t xml:space="preserve"> i sl.. Takvi standardi apstrahiraju implementacijske razlike web sustava i određuju protokol komunikacije sustava na njihovim programskim sučeljima. Web servisi gotovo su beskorisni bez popratne dokumentacije koja opisuje na koji se način web servisi mogu koristiti, koji su prihvatljivi formati poruka i druga ograničenja web servisa. </w:t>
      </w:r>
    </w:p>
    <w:p w14:paraId="20310EF9" w14:textId="77777777" w:rsidR="008C6CC0" w:rsidRPr="004F70AA" w:rsidRDefault="008C6CC0" w:rsidP="008C6CC0">
      <w:pPr>
        <w:pStyle w:val="Tekst"/>
      </w:pPr>
      <w:r>
        <w:t xml:space="preserve">Početkom 21. stoljeća razvijen je </w:t>
      </w:r>
      <w:r w:rsidRPr="008978CA">
        <w:t>"Web Service Definition Language" (WSDL)</w:t>
      </w:r>
      <w:r>
        <w:t xml:space="preserve">,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fldChar w:fldCharType="begin" w:fldLock="1"/>
      </w:r>
      <w:r>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fldChar w:fldCharType="separate"/>
      </w:r>
      <w:r w:rsidRPr="008978CA">
        <w:rPr>
          <w:noProof/>
        </w:rPr>
        <w:t xml:space="preserve">(Christensen </w:t>
      </w:r>
      <w:r w:rsidRPr="008978CA">
        <w:rPr>
          <w:i/>
          <w:noProof/>
        </w:rPr>
        <w:t>et al.</w:t>
      </w:r>
      <w:r w:rsidRPr="008978CA">
        <w:rPr>
          <w:noProof/>
        </w:rPr>
        <w:t>, 2001)</w:t>
      </w:r>
      <w:r>
        <w:fldChar w:fldCharType="end"/>
      </w:r>
      <w:r>
        <w:t xml:space="preserve">. </w:t>
      </w:r>
    </w:p>
    <w:p w14:paraId="151834C3" w14:textId="77777777" w:rsidR="008C6CC0" w:rsidRDefault="008C6CC0" w:rsidP="008C6CC0">
      <w:pPr>
        <w:pStyle w:val="FOINaslov3"/>
      </w:pPr>
      <w:bookmarkStart w:id="8" w:name="_Toc365626336"/>
      <w:r>
        <w:t>Web aplikacije</w:t>
      </w:r>
      <w:bookmarkEnd w:id="8"/>
    </w:p>
    <w:p w14:paraId="40BD26ED" w14:textId="382105E7" w:rsidR="008C6CC0" w:rsidRDefault="008C6CC0" w:rsidP="008C6CC0">
      <w:pPr>
        <w:pStyle w:val="Tekst"/>
      </w:pPr>
      <w:r>
        <w:t xml:space="preserve">Web aplikacije najsloženiji su oblik web sustava koji osim distribucije informacija korisniku pružaju dodanu vrijednost kroz svoje funkcionalnosti. Društvene mreže (eng. </w:t>
      </w:r>
      <w:r>
        <w:rPr>
          <w:i/>
        </w:rPr>
        <w:t>social networks</w:t>
      </w:r>
      <w:r>
        <w:t xml:space="preserve">), sustavi za upravljanje sadržajem (eng. </w:t>
      </w:r>
      <w:r>
        <w:rPr>
          <w:i/>
        </w:rPr>
        <w:t>content management system, CMS</w:t>
      </w:r>
      <w:r w:rsidRPr="00AB1E8E">
        <w:t>)</w:t>
      </w:r>
      <w:r>
        <w:t>,</w:t>
      </w:r>
      <w:r>
        <w:rPr>
          <w:i/>
        </w:rPr>
        <w:t xml:space="preserve"> </w:t>
      </w:r>
      <w:r>
        <w:t xml:space="preserve">sustavi </w:t>
      </w:r>
      <w:r>
        <w:lastRenderedPageBreak/>
        <w:t>za rezervaciju i Internet bankarstvo samo su neki od primjera web aplikacija s k</w:t>
      </w:r>
      <w:r w:rsidR="002931D7">
        <w:t>ojima je prosječni korisnik web</w:t>
      </w:r>
      <w:r>
        <w:t xml:space="preserve">a upoznat. Web aplikacije obično se sastoje od javnog dijela koji je javno dostupan te privatnog dijela sustava koji je rezerviran za korisnike s aktivnim korisničkim profilom. Osim autentikacijskog i autorizacijskog sloja, web aplikacije obično implementiraju različite oblike obavijesti korisnika (eng. </w:t>
      </w:r>
      <w:r>
        <w:rPr>
          <w:i/>
        </w:rPr>
        <w:t>notifications</w:t>
      </w:r>
      <w:r>
        <w:t>), dvosmjerne kanale komunikacije u obliku razmjena poruka ili diskusije, mogućnost prom</w:t>
      </w:r>
      <w:r w:rsidR="00D649EC">
        <w:t xml:space="preserve">jene korisničkih postavki i slične funkcionalnosti. </w:t>
      </w:r>
      <w:r>
        <w:t xml:space="preserve">Web aplikacije često </w:t>
      </w:r>
      <w:r w:rsidR="00E4020A">
        <w:t xml:space="preserve">sadrže nekoliko različitih </w:t>
      </w:r>
      <w:r>
        <w:t xml:space="preserve">web servisa koji u pozadini prikupljaju podatke, obrađuju ih i pripremaju za </w:t>
      </w:r>
      <w:r w:rsidR="00F41BD4">
        <w:t xml:space="preserve">kasniju </w:t>
      </w:r>
      <w:r>
        <w:t xml:space="preserve">prezentaciju i korištenje. Uzmemo li za primjer web sustav PayPal, najpoznatiji sustav za digitalni prijenos novca, možemo identificirati </w:t>
      </w:r>
      <w:r w:rsidR="00E4020A">
        <w:t>di</w:t>
      </w:r>
      <w:r w:rsidR="001A4D5C">
        <w:t>jelove</w:t>
      </w:r>
      <w:r w:rsidR="00E4020A">
        <w:t xml:space="preserve"> sustava koji </w:t>
      </w:r>
      <w:r w:rsidR="001A4D5C">
        <w:t>čine web aplikaciju</w:t>
      </w:r>
      <w:r w:rsidR="00E4020A">
        <w:t xml:space="preserve"> (</w:t>
      </w:r>
      <w:r>
        <w:t>sučelja za prijavu, upra</w:t>
      </w:r>
      <w:r w:rsidR="00E4020A">
        <w:t>vljanje računima, plaćanja i sl.)</w:t>
      </w:r>
      <w:r>
        <w:t xml:space="preserve"> te</w:t>
      </w:r>
      <w:r w:rsidR="00E4020A">
        <w:t xml:space="preserve"> dio sustava koji </w:t>
      </w:r>
      <w:r w:rsidR="001A4D5C">
        <w:t>čini web servise</w:t>
      </w:r>
      <w:r w:rsidR="00E4020A">
        <w:t xml:space="preserve"> </w:t>
      </w:r>
      <w:r>
        <w:t>koji na javno objavljenim adresama (eng.</w:t>
      </w:r>
      <w:r>
        <w:rPr>
          <w:i/>
        </w:rPr>
        <w:t xml:space="preserve"> </w:t>
      </w:r>
      <w:r w:rsidR="00ED6871">
        <w:rPr>
          <w:i/>
        </w:rPr>
        <w:t xml:space="preserve">API </w:t>
      </w:r>
      <w:r>
        <w:rPr>
          <w:i/>
        </w:rPr>
        <w:t>endpoint</w:t>
      </w:r>
      <w:r>
        <w:t>) omogućuju programsko korištnje usluga (npr. integraciju plaćanja PayPal-om u druge web aplikacije).</w:t>
      </w:r>
    </w:p>
    <w:p w14:paraId="3AB41029" w14:textId="3274BF5B" w:rsidR="00EB6844" w:rsidRDefault="00F825CD" w:rsidP="003C6DB3">
      <w:pPr>
        <w:pStyle w:val="FOINaslov2"/>
      </w:pPr>
      <w:bookmarkStart w:id="9" w:name="_Toc365626337"/>
      <w:r>
        <w:t>Evolucijske faze razvoja World Wide Weba</w:t>
      </w:r>
      <w:bookmarkEnd w:id="9"/>
    </w:p>
    <w:p w14:paraId="6BE5B60B" w14:textId="2B1DCBD7" w:rsidR="002B550E" w:rsidRDefault="002B550E" w:rsidP="002B550E">
      <w:pPr>
        <w:pStyle w:val="Tekst"/>
      </w:pPr>
      <w:r>
        <w:t xml:space="preserve">Krajem 20. i početkom 21. stoljeća web je proživljavao svoj vrhunac. Mnoge su kompanije prigrlile </w:t>
      </w:r>
      <w:r w:rsidR="00E4020A">
        <w:t xml:space="preserve">ovu </w:t>
      </w:r>
      <w:r>
        <w:t>tehnološku inovaciju te su sve više implementirale web i srodne t</w:t>
      </w:r>
      <w:r w:rsidR="00E4020A">
        <w:t>ehnologije u svoje poslovanje.</w:t>
      </w:r>
      <w:r>
        <w:t xml:space="preserve"> </w:t>
      </w:r>
      <w:r w:rsidR="00E4020A">
        <w:t>T</w:t>
      </w:r>
      <w:r>
        <w:t xml:space="preserve">akve su kompanije bile nazivane </w:t>
      </w:r>
      <w:r>
        <w:rPr>
          <w:i/>
        </w:rPr>
        <w:t xml:space="preserve">dot-coms </w:t>
      </w:r>
      <w:r>
        <w:t xml:space="preserve">(zbog najčešće korištene domene .com, eng. </w:t>
      </w:r>
      <w:r>
        <w:rPr>
          <w:i/>
        </w:rPr>
        <w:t xml:space="preserve">dot </w:t>
      </w:r>
      <w:r w:rsidRPr="002B550E">
        <w:t>znači točka</w:t>
      </w:r>
      <w:r>
        <w:t>).</w:t>
      </w:r>
      <w:r w:rsidR="008E44DB">
        <w:t xml:space="preserve"> Investitori su </w:t>
      </w:r>
      <w:r w:rsidR="002931D7">
        <w:t xml:space="preserve">bili uvjereni kako su </w:t>
      </w:r>
      <w:r w:rsidR="008E44DB">
        <w:t xml:space="preserve">prepoznali obrasce </w:t>
      </w:r>
      <w:r w:rsidR="002931D7">
        <w:t>uspješnih poduzeća u ranim fazama te je nastala</w:t>
      </w:r>
      <w:r w:rsidR="008E44DB">
        <w:t xml:space="preserve"> euforija investiranja u mlade kompanije (eng. </w:t>
      </w:r>
      <w:r w:rsidR="008E44DB">
        <w:rPr>
          <w:i/>
        </w:rPr>
        <w:t>startup</w:t>
      </w:r>
      <w:r w:rsidR="008E44DB">
        <w:t>) koje su svoje poslovanje temeljile na webu.</w:t>
      </w:r>
      <w:r w:rsidRPr="002B550E">
        <w:t xml:space="preserve"> </w:t>
      </w:r>
      <w:r>
        <w:t>U periodu između 2000. i 2002. godine dogo</w:t>
      </w:r>
      <w:r w:rsidR="008E44DB">
        <w:t xml:space="preserve">dilo se tzv. pucanje </w:t>
      </w:r>
      <w:r w:rsidR="008E44DB" w:rsidRPr="00014EB8">
        <w:rPr>
          <w:i/>
        </w:rPr>
        <w:t>dot-com</w:t>
      </w:r>
      <w:r w:rsidR="008E44DB">
        <w:t xml:space="preserve"> balona (eng. </w:t>
      </w:r>
      <w:r w:rsidR="008E44DB">
        <w:rPr>
          <w:i/>
        </w:rPr>
        <w:t>dotcom bubble burst</w:t>
      </w:r>
      <w:r w:rsidR="008E44DB">
        <w:t xml:space="preserve">) kada su na vidjelo počeli izlaziti pravi, ne tako pozitivni, poslovni rezultati tih kompanija. Vrijednosti dionica počele su padati, a velik broj kompanija zauvijek je završio s poslovanjem </w:t>
      </w:r>
      <w:r w:rsidR="008E44DB">
        <w:fldChar w:fldCharType="begin" w:fldLock="1"/>
      </w:r>
      <w:r w:rsidR="00014EB8">
        <w:instrText>ADDIN CSL_CITATION { "citationItems" : [ { "id" : "ITEM-1", "itemData" : { "URL" : "http://www.investopedia.com/terms/d/dotcom-bubble.asp", "author" : [ { "dropping-particle" : "", "family" : "Investopedia", "given" : "", "non-dropping-particle" : "", "parse-names" : false, "suffix" : "" } ], "id" : "ITEM-1", "issued" : { "date-parts" : [ [ "2017" ] ] }, "title" : "Dotcom Bubble", "type" : "webpage" }, "uris" : [ "http://www.mendeley.com/documents/?uuid=0610f6b7-045f-4cb0-941d-0386249e88f6" ] } ], "mendeley" : { "formattedCitation" : "(Investopedia, 2017)", "plainTextFormattedCitation" : "(Investopedia, 2017)", "previouslyFormattedCitation" : "(Investopedia, 2017)" }, "properties" : { "noteIndex" : 0 }, "schema" : "https://github.com/citation-style-language/schema/raw/master/csl-citation.json" }</w:instrText>
      </w:r>
      <w:r w:rsidR="008E44DB">
        <w:fldChar w:fldCharType="separate"/>
      </w:r>
      <w:r w:rsidR="008E44DB" w:rsidRPr="008E44DB">
        <w:rPr>
          <w:noProof/>
        </w:rPr>
        <w:t>(Investopedia, 2017)</w:t>
      </w:r>
      <w:r w:rsidR="008E44DB">
        <w:fldChar w:fldCharType="end"/>
      </w:r>
      <w:r w:rsidR="008E44DB">
        <w:t xml:space="preserve">. </w:t>
      </w:r>
    </w:p>
    <w:p w14:paraId="3446BB57" w14:textId="08DDA891" w:rsidR="008E44DB" w:rsidRDefault="008E44DB" w:rsidP="002B550E">
      <w:pPr>
        <w:pStyle w:val="Tekst"/>
      </w:pPr>
      <w:r>
        <w:t xml:space="preserve">Brojni stručnjaci debatirali su oko trenutnog stanja weba i njegove sudbine. </w:t>
      </w:r>
      <w:r w:rsidRPr="008E44DB">
        <w:t>Dale Dougherty</w:t>
      </w:r>
      <w:r>
        <w:t xml:space="preserve">, jedan od pionira u području web tehnologija i jedan od ključnih osoba izdavačke kuće O'Reilly, zastupao je mišljenje kako web nipošto nije </w:t>
      </w:r>
      <w:r w:rsidRPr="008E44DB">
        <w:t>"</w:t>
      </w:r>
      <w:r>
        <w:t>srušen</w:t>
      </w:r>
      <w:r w:rsidRPr="008E44DB">
        <w:t>"</w:t>
      </w:r>
      <w:r>
        <w:t xml:space="preserve"> ili </w:t>
      </w:r>
      <w:r w:rsidRPr="008E44DB">
        <w:t>"</w:t>
      </w:r>
      <w:r>
        <w:t>uništen</w:t>
      </w:r>
      <w:r w:rsidRPr="008E44DB">
        <w:t>"</w:t>
      </w:r>
      <w:r>
        <w:t xml:space="preserve"> već upravo suprotno, web je bio važniji nego ikad, a nove i inovativne aplikacije nastajale su svakog dana. </w:t>
      </w:r>
      <w:r w:rsidRPr="008E44DB">
        <w:t>Dougherty</w:t>
      </w:r>
      <w:r>
        <w:t xml:space="preserve"> je tvrdio kako </w:t>
      </w:r>
      <w:r w:rsidR="00014EB8">
        <w:t xml:space="preserve">među kompanijama koje su preživjele pucanje </w:t>
      </w:r>
      <w:r w:rsidR="00014EB8" w:rsidRPr="00014EB8">
        <w:rPr>
          <w:i/>
        </w:rPr>
        <w:t>dot</w:t>
      </w:r>
      <w:r w:rsidR="00014EB8">
        <w:rPr>
          <w:i/>
        </w:rPr>
        <w:t>-</w:t>
      </w:r>
      <w:r w:rsidR="00014EB8" w:rsidRPr="00014EB8">
        <w:rPr>
          <w:i/>
        </w:rPr>
        <w:t>com</w:t>
      </w:r>
      <w:r w:rsidR="00014EB8">
        <w:t xml:space="preserve"> balona imaju neke zajedničke osobine. Stvoren je termin Web 2.0 koji je označavao prekretnicu u razvoju weba (</w:t>
      </w:r>
      <w:r w:rsidR="00014EB8" w:rsidRPr="008E44DB">
        <w:t>"</w:t>
      </w:r>
      <w:r w:rsidR="00014EB8">
        <w:t>stara</w:t>
      </w:r>
      <w:r w:rsidR="00014EB8" w:rsidRPr="008E44DB">
        <w:t>"</w:t>
      </w:r>
      <w:r w:rsidR="00014EB8">
        <w:t xml:space="preserve"> verzija weba, odnosno tipovi web sustava nazivali su se Web 1.0) i koji je u samo godinu i pol postojanja bio spomenut na Google rezultatima pretrage više od 9.5 </w:t>
      </w:r>
      <w:r w:rsidR="00014EB8">
        <w:lastRenderedPageBreak/>
        <w:t>milijuna puta. Redovito se održavala konferencija Web 2.0</w:t>
      </w:r>
      <w:r w:rsidR="00E4020A">
        <w:t>,</w:t>
      </w:r>
      <w:r w:rsidR="00014EB8">
        <w:t xml:space="preserve"> a uz</w:t>
      </w:r>
      <w:r w:rsidR="00E4020A">
        <w:t xml:space="preserve"> sam</w:t>
      </w:r>
      <w:r w:rsidR="00014EB8">
        <w:t xml:space="preserve"> termin vezale su se br</w:t>
      </w:r>
      <w:r w:rsidR="00E4020A">
        <w:t>ojne diskusije jer</w:t>
      </w:r>
      <w:r w:rsidR="00014EB8">
        <w:t xml:space="preserve"> nije bio potpuno jasno </w:t>
      </w:r>
      <w:r w:rsidR="00E4020A">
        <w:t xml:space="preserve">i jednoznačno </w:t>
      </w:r>
      <w:r w:rsidR="00014EB8">
        <w:t xml:space="preserve">definiran. Dok su jedni smatrali kako se radi o marketinškom triku, drugi su ga koristili bez pravog razumijevanja </w:t>
      </w:r>
      <w:r w:rsidR="00014EB8">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014EB8">
        <w:fldChar w:fldCharType="separate"/>
      </w:r>
      <w:r w:rsidR="00014EB8" w:rsidRPr="00014EB8">
        <w:rPr>
          <w:noProof/>
        </w:rPr>
        <w:t>(O’Reilly, 2005)</w:t>
      </w:r>
      <w:r w:rsidR="00014EB8">
        <w:fldChar w:fldCharType="end"/>
      </w:r>
      <w:r w:rsidR="00014EB8">
        <w:t>.</w:t>
      </w:r>
    </w:p>
    <w:p w14:paraId="79BAC6BF" w14:textId="6F6433C4" w:rsidR="0071753A" w:rsidRDefault="00014EB8" w:rsidP="00A41739">
      <w:pPr>
        <w:pStyle w:val="Tekst"/>
      </w:pPr>
      <w:r>
        <w:t>Tim O'Reilly</w:t>
      </w:r>
      <w:r w:rsidR="00A41739">
        <w:t xml:space="preserve"> (direktor izdavačke kuće O'Reilly)</w:t>
      </w:r>
      <w:r>
        <w:t xml:space="preserve"> navodi kako Web 2.0 nema jasne granice te kako nije jednostavno opisati web sustav kao Web 2.0 sustav, već kako se radi o skupu karakteristika web sustava. </w:t>
      </w:r>
      <w:r w:rsidR="0071753A">
        <w:t xml:space="preserve">Web 2.0 sustavi web tretiraju kao platformu za </w:t>
      </w:r>
      <w:r w:rsidR="008E74D8">
        <w:t>distribuciju</w:t>
      </w:r>
      <w:r w:rsidR="0071753A">
        <w:t xml:space="preserve"> usluga krajnjim korisnicima, te integriraju usluge drugih Web 2.0 sustava. O'Reilly navodi primjer Internet oglašavanja kao prvog oblika integracije usluga nekoliko Web 2.0 sustava. Razlike Web 1.0 i Web 2.0 sustava autor opisuje na primjeru kompanija Netscape i Google, koji su bili nositelji razdoblja Web 1.0 i Web 2.0 respektivno. Dok je Netscape korisnicima pružao isključivo web preglednik koji je bilo potrebno instalirati na stolno računalo, Google je svoje usluge pružao u obliku web aplikacije odnosno usluge pretraživanja, bez karakteristika tzv. </w:t>
      </w:r>
      <w:r w:rsidR="0071753A" w:rsidRPr="0071753A">
        <w:t>"</w:t>
      </w:r>
      <w:r w:rsidR="0071753A">
        <w:t>stare računalne industrije</w:t>
      </w:r>
      <w:r w:rsidR="0071753A" w:rsidRPr="0071753A">
        <w:t>"</w:t>
      </w:r>
      <w:r w:rsidR="0071753A">
        <w:t xml:space="preserve"> (npr. kupovina licenci i nadogradnji sustava, zastarjevanje verzija i sl.). Jedna od osnovnih karakteristika Web 2.0 sustava jest tranzicija fokusa sa samog računalnog sustava na podatke. Google kao sustav (tražilica) ne vrijedi mnogo bez podataka koje indeksira i obrađuje, baš kao i </w:t>
      </w:r>
      <w:r w:rsidR="00DD44C8">
        <w:t>ostali</w:t>
      </w:r>
      <w:r w:rsidR="0071753A">
        <w:t xml:space="preserve"> primjeri Web 2.0 sustava </w:t>
      </w:r>
      <w:r w:rsidR="00DD44C8">
        <w:t xml:space="preserve">(npr. </w:t>
      </w:r>
      <w:r w:rsidR="00DC4433">
        <w:t xml:space="preserve">Wikipedia, </w:t>
      </w:r>
      <w:r w:rsidR="0071753A">
        <w:t>Bay i Amazon</w:t>
      </w:r>
      <w:r w:rsidR="00DD44C8">
        <w:t>)</w:t>
      </w:r>
      <w:r w:rsidR="0071753A">
        <w:t xml:space="preserve">. Sljedeća osnovna karakteristika Web 2.0 sustava jest omogućavanje kreiranje sadržaja </w:t>
      </w:r>
      <w:r w:rsidR="00525AA0">
        <w:t>krajnjim korisnicima</w:t>
      </w:r>
      <w:r w:rsidR="0071753A">
        <w:t>,</w:t>
      </w:r>
      <w:r w:rsidR="00525AA0">
        <w:t xml:space="preserve"> tako</w:t>
      </w:r>
      <w:r w:rsidR="0071753A">
        <w:t xml:space="preserve"> </w:t>
      </w:r>
      <w:r w:rsidR="00DC4433">
        <w:t xml:space="preserve">primjerice </w:t>
      </w:r>
      <w:r w:rsidR="0071753A">
        <w:t>Wikipedia omogućava kolaborativno kreiranje unosa, Google povezuje sadržaj kojima nije vlasnik, a na eBayu korisnici prodaju artikle samostalno.</w:t>
      </w:r>
      <w:r w:rsidR="00A41739">
        <w:t xml:space="preserve"> Amazon je </w:t>
      </w:r>
      <w:r w:rsidR="004D5794">
        <w:t>pionir korištenja</w:t>
      </w:r>
      <w:r w:rsidR="00A41739">
        <w:t xml:space="preserve"> korisničkih osvrta (eng. </w:t>
      </w:r>
      <w:r w:rsidR="00525AA0" w:rsidRPr="00525AA0">
        <w:rPr>
          <w:i/>
        </w:rPr>
        <w:t xml:space="preserve">user </w:t>
      </w:r>
      <w:r w:rsidR="00A41739">
        <w:rPr>
          <w:i/>
        </w:rPr>
        <w:t>review</w:t>
      </w:r>
      <w:r w:rsidR="00A41739">
        <w:t xml:space="preserve">) te se na taj način pozicionirao kao </w:t>
      </w:r>
      <w:r w:rsidR="004D5794">
        <w:t xml:space="preserve">pouzdan </w:t>
      </w:r>
      <w:r w:rsidR="00A41739">
        <w:t xml:space="preserve">izvor kvalitetnih proizvoda. Svi uspješni Web 2.0 sustavi iskoristili su doprinos korisnika kako bi postigli marketinšku dominaciju. Web 2.0 sustavi više </w:t>
      </w:r>
      <w:r w:rsidR="0015593B">
        <w:t xml:space="preserve">su </w:t>
      </w:r>
      <w:r w:rsidR="00A41739">
        <w:t xml:space="preserve">pažnje posvetili korisničkom iskustvu (eng. </w:t>
      </w:r>
      <w:r w:rsidR="00A41739">
        <w:rPr>
          <w:i/>
        </w:rPr>
        <w:t>user experience, UX</w:t>
      </w:r>
      <w:r w:rsidR="00A41739">
        <w:t xml:space="preserve">) za razliku od </w:t>
      </w:r>
      <w:r w:rsidR="00A41739" w:rsidRPr="00A41739">
        <w:t>"</w:t>
      </w:r>
      <w:r w:rsidR="00A41739">
        <w:t>sirovih</w:t>
      </w:r>
      <w:r w:rsidR="00A41739" w:rsidRPr="00A41739">
        <w:t>"</w:t>
      </w:r>
      <w:r w:rsidR="00A41739">
        <w:t xml:space="preserve"> sučelja računalnih sustava </w:t>
      </w:r>
      <w:r w:rsidR="00A41739" w:rsidRPr="00A41739">
        <w:t>"</w:t>
      </w:r>
      <w:r w:rsidR="00A41739">
        <w:t>stare škole</w:t>
      </w:r>
      <w:r w:rsidR="00A41739" w:rsidRPr="00A41739">
        <w:t>"</w:t>
      </w:r>
      <w:r w:rsidR="00A41739">
        <w:t xml:space="preserve">. Na taj način sustavi su postali dostupni korisnicima s nižom razinom informatičke pismenosti, a računalna i informacijska industrija ozbiljno je počela shvaćati osjećaje koje korištnje sustava izaziva kod korisnika. S tehnološke strane, AJAX (kratica od </w:t>
      </w:r>
      <w:r w:rsidR="00A41739">
        <w:rPr>
          <w:i/>
        </w:rPr>
        <w:t>A</w:t>
      </w:r>
      <w:r w:rsidR="00A41739" w:rsidRPr="00A41739">
        <w:rPr>
          <w:i/>
        </w:rPr>
        <w:t>synchronous JavaScript and XML</w:t>
      </w:r>
      <w:r w:rsidR="00A41739">
        <w:t xml:space="preserve">) je postao nositelj razvoja novih sučelja i boljeg korisničkog iskustva </w:t>
      </w:r>
      <w:r w:rsidR="00A41739">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A41739">
        <w:fldChar w:fldCharType="separate"/>
      </w:r>
      <w:r w:rsidR="00A41739" w:rsidRPr="00014EB8">
        <w:rPr>
          <w:noProof/>
        </w:rPr>
        <w:t>(O’Reilly, 2005)</w:t>
      </w:r>
      <w:r w:rsidR="00A41739">
        <w:fldChar w:fldCharType="end"/>
      </w:r>
      <w:r w:rsidR="00A41739">
        <w:t>.</w:t>
      </w:r>
    </w:p>
    <w:p w14:paraId="6563D071" w14:textId="528A390B" w:rsidR="00A41739" w:rsidRDefault="00A41739" w:rsidP="00A41739">
      <w:pPr>
        <w:pStyle w:val="Tekst"/>
      </w:pPr>
      <w:r>
        <w:t xml:space="preserve">Semantički web (Web 3.0) </w:t>
      </w:r>
      <w:r w:rsidR="005A5A55">
        <w:t xml:space="preserve">označava korištenje standardiziranih protokola i struktura podataka na webu, kako bi dostupne podatke i informacije mogli koristiti različiti </w:t>
      </w:r>
      <w:r w:rsidR="004C4675">
        <w:t>računalni</w:t>
      </w:r>
      <w:r w:rsidR="005A5A55">
        <w:t xml:space="preserve"> sustavi sa što većom razinom automatizacije </w:t>
      </w:r>
      <w:r w:rsidR="005A5A55">
        <w:fldChar w:fldCharType="begin" w:fldLock="1"/>
      </w:r>
      <w:r w:rsidR="00B4001E">
        <w:instrText>ADDIN CSL_CITATION { "citationItems" : [ { "id" : "ITEM-1", "itemData" : { "abstract" : "\"W3C Semantic Web Activity\". World Wide Web Consortium (W3C). November 7, 2011. Retrieved November 26, 2011", "author" : [ { "dropping-particle" : "", "family" : "World Wide Web Consortium (W3C)", "given" : "", "non-dropping-particle" : "", "parse-names" : false, "suffix" : "" } ], "id" : "ITEM-1", "issued" : { "date-parts" : [ [ "2011" ] ] }, "title" : "W3C Semantic Web Activity", "type" : "report" }, "uris" : [ "http://www.mendeley.com/documents/?uuid=aa5cf10c-0fd2-40e5-a930-d3b21c71d0b0" ] } ], "mendeley" : { "formattedCitation" : "(World Wide Web Consortium (W3C), 2011)", "plainTextFormattedCitation" : "(World Wide Web Consortium (W3C), 2011)", "previouslyFormattedCitation" : "(World Wide Web Consortium (W3C), 2011)" }, "properties" : { "noteIndex" : 0 }, "schema" : "https://github.com/citation-style-language/schema/raw/master/csl-citation.json" }</w:instrText>
      </w:r>
      <w:r w:rsidR="005A5A55">
        <w:fldChar w:fldCharType="separate"/>
      </w:r>
      <w:r w:rsidR="005A5A55" w:rsidRPr="005A5A55">
        <w:rPr>
          <w:noProof/>
        </w:rPr>
        <w:t>(World Wide Web Consortium (W3C), 2011)</w:t>
      </w:r>
      <w:r w:rsidR="005A5A55">
        <w:fldChar w:fldCharType="end"/>
      </w:r>
      <w:r w:rsidR="005A5A55">
        <w:t xml:space="preserve">. </w:t>
      </w:r>
      <w:r w:rsidR="00BC4A8B">
        <w:t xml:space="preserve">Semantički web podrazumijeva pravilno strukturiranje i meta-opisivanje podataka kako bi se </w:t>
      </w:r>
      <w:r w:rsidR="00BC4A8B">
        <w:lastRenderedPageBreak/>
        <w:t>isti mogli kategorizirati i klasificirati. On-line zajednica Schema.org</w:t>
      </w:r>
      <w:r w:rsidR="00BC4A8B" w:rsidRPr="000141F9">
        <w:rPr>
          <w:rStyle w:val="FootnoteReference"/>
        </w:rPr>
        <w:footnoteReference w:id="6"/>
      </w:r>
      <w:r w:rsidR="00BC4A8B">
        <w:t xml:space="preserve"> </w:t>
      </w:r>
      <w:r w:rsidR="001D341E">
        <w:t xml:space="preserve">jedna je od inicijativa koja potiče korištenje strukturiranih podataka na webu, a najpopularnija tražilica Google bolje rangira web sustave koji koriste strukturirane podatke te ih drugačije vizualizira u rezultatima pretrage. S razvojem </w:t>
      </w:r>
      <w:r w:rsidR="00814A81">
        <w:t xml:space="preserve">semantičkog weba web sustavi </w:t>
      </w:r>
      <w:r w:rsidR="001D341E">
        <w:t xml:space="preserve">postići </w:t>
      </w:r>
      <w:r w:rsidR="00814A81">
        <w:t xml:space="preserve">će </w:t>
      </w:r>
      <w:r w:rsidR="001D341E">
        <w:t>veću autonomiju i smaostalno će moći pretraživati i povezivati informacije te korisnicima omogućiti relevantniji sadržaj i ugodnije iskustvo korištenja.</w:t>
      </w:r>
    </w:p>
    <w:p w14:paraId="0271BC70" w14:textId="04489530" w:rsidR="00B4001E" w:rsidRDefault="00F975BB" w:rsidP="00B4001E">
      <w:pPr>
        <w:pStyle w:val="Tekst"/>
      </w:pPr>
      <w:r>
        <w:t>Web 4.0 označav</w:t>
      </w:r>
      <w:r w:rsidR="00BD4BFA">
        <w:t xml:space="preserve">a sljedeću fazu evolucije </w:t>
      </w:r>
      <w:r>
        <w:t>otvoren</w:t>
      </w:r>
      <w:r w:rsidR="00BD4BFA">
        <w:t>og</w:t>
      </w:r>
      <w:r>
        <w:t>, povezan</w:t>
      </w:r>
      <w:r w:rsidR="00BD4BFA">
        <w:t>og</w:t>
      </w:r>
      <w:r>
        <w:t xml:space="preserve"> i </w:t>
      </w:r>
      <w:r w:rsidR="00BD4BFA">
        <w:t>inteligentnog</w:t>
      </w:r>
      <w:r>
        <w:t xml:space="preserve"> web</w:t>
      </w:r>
      <w:r w:rsidR="00BD4BFA">
        <w:t>a</w:t>
      </w:r>
      <w:r>
        <w:t xml:space="preserve"> koji zahtijeva visoku razinu povezanosti korisnika i računala. Razvoj interneta stvari (eng. </w:t>
      </w:r>
      <w:r w:rsidR="00BD4BFA">
        <w:rPr>
          <w:i/>
        </w:rPr>
        <w:t>I</w:t>
      </w:r>
      <w:r>
        <w:rPr>
          <w:i/>
        </w:rPr>
        <w:t>nternet of things, IOT</w:t>
      </w:r>
      <w:r>
        <w:t xml:space="preserve">) omogućava prikupljanje velikog broja podataka u realnom vremenu, a Web 4.0 sustavi bit će u mogućnosti </w:t>
      </w:r>
      <w:r w:rsidRPr="00F975BB">
        <w:t>"razumjeti"</w:t>
      </w:r>
      <w:r>
        <w:t xml:space="preserve"> okolinu i uvjete u kojima se korisnik nalazi bez njegove </w:t>
      </w:r>
      <w:r w:rsidR="00F60CE9">
        <w:t xml:space="preserve">nužne </w:t>
      </w:r>
      <w:r>
        <w:t>interakcije</w:t>
      </w:r>
      <w:r w:rsidR="00B4001E">
        <w:t xml:space="preserve"> </w:t>
      </w:r>
      <w:r w:rsidR="00B4001E">
        <w:fldChar w:fldCharType="begin" w:fldLock="1"/>
      </w:r>
      <w:r w:rsidR="00B4001E">
        <w:instrText>ADDIN CSL_CITATION { "citationItems" : [ { "id" : "ITEM-1", "itemData" : { "URL" : "https://stephenletts.wordpress.com/web-4-0/", "accessed" : { "date-parts" : [ [ "2017", "8", "22" ] ] }, "author" : [ { "dropping-particle" : "", "family" : "Letts", "given" : "Stephen", "non-dropping-particle" : "", "parse-names" : false, "suffix" : "" } ], "id" : "ITEM-1", "issued" : { "date-parts" : [ [ "2015" ] ] }, "title" : "What is Web 4.0?", "type" : "webpage" }, "uris" : [ "http://www.mendeley.com/documents/?uuid=8ecc0f94-80ed-364c-9c1e-ae820f44c659" ] } ], "mendeley" : { "formattedCitation" : "(Letts, 2015)", "plainTextFormattedCitation" : "(Letts, 2015)", "previouslyFormattedCitation" : "(Letts, 2015)" }, "properties" : { "noteIndex" : 0 }, "schema" : "https://github.com/citation-style-language/schema/raw/master/csl-citation.json" }</w:instrText>
      </w:r>
      <w:r w:rsidR="00B4001E">
        <w:fldChar w:fldCharType="separate"/>
      </w:r>
      <w:r w:rsidR="00B4001E" w:rsidRPr="00B4001E">
        <w:rPr>
          <w:noProof/>
        </w:rPr>
        <w:t>(Letts, 2015)</w:t>
      </w:r>
      <w:r w:rsidR="00B4001E">
        <w:fldChar w:fldCharType="end"/>
      </w:r>
      <w:r>
        <w:t>. Virtualni asistenti kao što su Siri tvrtke Apple ili Alexa tvrtke Amazon primjer su Web 4.0 sustava te uključuju visoku razinu praktičnog korištenja umjetne inteligencije</w:t>
      </w:r>
      <w:r w:rsidR="005C6DC6">
        <w:t xml:space="preserve"> i povezivanje</w:t>
      </w:r>
      <w:r w:rsidR="00073CA9">
        <w:t xml:space="preserve"> različitih servisa (npr. kalendar, vremenska prognoza, planer, pronalazak termina za sastanak</w:t>
      </w:r>
      <w:r w:rsidR="00B4001E">
        <w:t>, planiranje putovanja i sl.)</w:t>
      </w:r>
      <w:r w:rsidR="005C6DC6">
        <w:t xml:space="preserve"> kako bi što više zadataka mogli obavljati samostalno</w:t>
      </w:r>
      <w:r w:rsidR="00B4001E">
        <w:t xml:space="preserve">. </w:t>
      </w:r>
    </w:p>
    <w:p w14:paraId="37700160" w14:textId="61C6891A" w:rsidR="00BD54FA" w:rsidRDefault="00B4001E" w:rsidP="00B4001E">
      <w:pPr>
        <w:pStyle w:val="Tekst"/>
      </w:pPr>
      <w:r>
        <w:t xml:space="preserve">Web 5.0 još je uvijek nedovoljno definirana faza evolucijskog razvoja weba, a podrazumijeva razvoj decentraliziranih web sustava u kojemu su korisnici i web sustavi usko povezani – simbiotički web sustavi </w:t>
      </w:r>
      <w:r>
        <w:fldChar w:fldCharType="begin" w:fldLock="1"/>
      </w:r>
      <w:r w:rsidR="003827D1">
        <w:instrText>ADDIN CSL_CITATION { "citationItems" : [ { "id" : "ITEM-1", "itemData" : { "abstract" : "This paper provides overview and comparison of the web i.e. Web 1.0, Web 2.0, Web 3.0, Web 4.0 and web 5.0 were described as a five generations of the web. Generations characteristics and information are introduced and compared. There is not any specific research about web generation from the web advent but it is an analytical distinction that outlined qualities of web Keywords: Web 1.0, Web 2.0, Web3.0, Web 4.0, Web 5.0,", "author" : [ { "dropping-particle" : "", "family" : "Patel", "given" : "Karan", "non-dropping-particle" : "", "parse-names" : false, "suffix" : "" } ], "container-title" : "International Journal of Advanced Research in Computer Science and Software Engineering", "id" : "ITEM-1", "issue" : "10", "issued" : { "date-parts" : [ [ "2013" ] ] }, "page" : "2277-128", "title" : "Incremental Journey for World Wide Web: Introduced with Web 1.0 to Recent Web 5.0 \u2013 A Survey Paper", "type" : "article-journal", "volume" : "3" }, "uris" : [ "http://www.mendeley.com/documents/?uuid=0e4952c6-7c13-30d1-9ee2-808100db1d94" ] } ], "mendeley" : { "formattedCitation" : "(Patel, 2013)", "plainTextFormattedCitation" : "(Patel, 2013)", "previouslyFormattedCitation" : "(Patel, 2013)" }, "properties" : { "noteIndex" : 0 }, "schema" : "https://github.com/citation-style-language/schema/raw/master/csl-citation.json" }</w:instrText>
      </w:r>
      <w:r>
        <w:fldChar w:fldCharType="separate"/>
      </w:r>
      <w:r w:rsidRPr="00B4001E">
        <w:rPr>
          <w:noProof/>
        </w:rPr>
        <w:t>(Patel, 2013)</w:t>
      </w:r>
      <w:r>
        <w:fldChar w:fldCharType="end"/>
      </w:r>
      <w:r>
        <w:t>.</w:t>
      </w:r>
      <w:r w:rsidR="00CF63ED">
        <w:t xml:space="preserve"> Takvi će se web sustavi zasnivat na di</w:t>
      </w:r>
      <w:r w:rsidR="00C55BEA">
        <w:t xml:space="preserve">stribuiranim tehnologijama (primjerice </w:t>
      </w:r>
      <w:r w:rsidR="00CF63ED">
        <w:t>block-chain</w:t>
      </w:r>
      <w:r w:rsidR="00C55BEA">
        <w:t xml:space="preserve">), </w:t>
      </w:r>
      <w:r w:rsidR="00CF63ED">
        <w:t>mogućnostima prepoznavanja emocija korisnika i predviđanju njihovog ponašanja.</w:t>
      </w:r>
      <w:r w:rsidR="00BD54FA">
        <w:t xml:space="preserve"> </w:t>
      </w:r>
    </w:p>
    <w:p w14:paraId="057D9B9D" w14:textId="5D0F6FBA" w:rsidR="00B4001E" w:rsidRDefault="00BD54FA" w:rsidP="00B4001E">
      <w:pPr>
        <w:pStyle w:val="Tekst"/>
      </w:pPr>
      <w:r>
        <w:t xml:space="preserve">Ne postoji jasna granica </w:t>
      </w:r>
      <w:r w:rsidR="00C55BEA">
        <w:t xml:space="preserve">evolucijskih faza niti je </w:t>
      </w:r>
      <w:r>
        <w:t xml:space="preserve">moguće definirati kriterije prema kojima bi se web sustav jednoznačno smjestio u </w:t>
      </w:r>
      <w:r w:rsidR="00915DD7">
        <w:t>jednu od njih</w:t>
      </w:r>
      <w:r>
        <w:t xml:space="preserve">. Jedan web sustav može imati osobine nekoliko faza evolucijskog razvoja. Tablica </w:t>
      </w:r>
      <w:r w:rsidR="00AD3522">
        <w:t>2</w:t>
      </w:r>
      <w:r>
        <w:t xml:space="preserve"> sumarno prikazuje osobine web sustava pojedine </w:t>
      </w:r>
      <w:r w:rsidR="00C304CA">
        <w:t xml:space="preserve">evolucijske </w:t>
      </w:r>
      <w:r>
        <w:t>faze.</w:t>
      </w:r>
    </w:p>
    <w:tbl>
      <w:tblPr>
        <w:tblStyle w:val="TableGrid"/>
        <w:tblW w:w="0" w:type="auto"/>
        <w:tblLook w:val="04A0" w:firstRow="1" w:lastRow="0" w:firstColumn="1" w:lastColumn="0" w:noHBand="0" w:noVBand="1"/>
      </w:tblPr>
      <w:tblGrid>
        <w:gridCol w:w="1809"/>
        <w:gridCol w:w="4383"/>
        <w:gridCol w:w="3096"/>
      </w:tblGrid>
      <w:tr w:rsidR="00CF63ED" w14:paraId="13F6E9A8" w14:textId="77777777" w:rsidTr="00CF63ED">
        <w:tc>
          <w:tcPr>
            <w:tcW w:w="1809" w:type="dxa"/>
          </w:tcPr>
          <w:p w14:paraId="69249E0C" w14:textId="7B7F7FF2" w:rsidR="00CF63ED" w:rsidRPr="00CF63ED" w:rsidRDefault="00CF63ED" w:rsidP="00CF63ED">
            <w:pPr>
              <w:pStyle w:val="Tablica"/>
              <w:rPr>
                <w:b/>
              </w:rPr>
            </w:pPr>
            <w:r w:rsidRPr="00CF63ED">
              <w:rPr>
                <w:b/>
              </w:rPr>
              <w:t>Evolucijska faza</w:t>
            </w:r>
          </w:p>
        </w:tc>
        <w:tc>
          <w:tcPr>
            <w:tcW w:w="4383" w:type="dxa"/>
          </w:tcPr>
          <w:p w14:paraId="3CD00F1F" w14:textId="4A819B3A" w:rsidR="00CF63ED" w:rsidRPr="00CF63ED" w:rsidRDefault="00CF63ED" w:rsidP="00CF63ED">
            <w:pPr>
              <w:pStyle w:val="Tablica"/>
              <w:rPr>
                <w:b/>
              </w:rPr>
            </w:pPr>
            <w:r w:rsidRPr="00CF63ED">
              <w:rPr>
                <w:b/>
              </w:rPr>
              <w:t>Opis</w:t>
            </w:r>
            <w:r w:rsidR="00310A30">
              <w:rPr>
                <w:b/>
              </w:rPr>
              <w:t xml:space="preserve"> i karakteristike</w:t>
            </w:r>
          </w:p>
        </w:tc>
        <w:tc>
          <w:tcPr>
            <w:tcW w:w="3096" w:type="dxa"/>
          </w:tcPr>
          <w:p w14:paraId="14E0ED29" w14:textId="25C731D2" w:rsidR="00CF63ED" w:rsidRPr="00CF63ED" w:rsidRDefault="00CF63ED" w:rsidP="00CF63ED">
            <w:pPr>
              <w:pStyle w:val="Tablica"/>
              <w:rPr>
                <w:b/>
              </w:rPr>
            </w:pPr>
            <w:r w:rsidRPr="00CF63ED">
              <w:rPr>
                <w:b/>
              </w:rPr>
              <w:t>Primjer</w:t>
            </w:r>
          </w:p>
        </w:tc>
      </w:tr>
      <w:tr w:rsidR="00CF63ED" w14:paraId="60B60640" w14:textId="77777777" w:rsidTr="00CF63ED">
        <w:tc>
          <w:tcPr>
            <w:tcW w:w="1809" w:type="dxa"/>
          </w:tcPr>
          <w:p w14:paraId="026E8882" w14:textId="65CEF8FD" w:rsidR="00CF63ED" w:rsidRPr="00310A30" w:rsidRDefault="00CF63ED" w:rsidP="00CF63ED">
            <w:pPr>
              <w:pStyle w:val="Tablica"/>
            </w:pPr>
            <w:r w:rsidRPr="00310A30">
              <w:t>Web 0</w:t>
            </w:r>
          </w:p>
        </w:tc>
        <w:tc>
          <w:tcPr>
            <w:tcW w:w="4383" w:type="dxa"/>
          </w:tcPr>
          <w:p w14:paraId="657798B9" w14:textId="6052EBBA" w:rsidR="00CF63ED" w:rsidRDefault="00CF63ED" w:rsidP="00CF63ED">
            <w:pPr>
              <w:pStyle w:val="Tablica"/>
            </w:pPr>
            <w:r>
              <w:t>Rana faz</w:t>
            </w:r>
            <w:r w:rsidR="00847AE9">
              <w:t>a razvoja web</w:t>
            </w:r>
            <w:r>
              <w:t>a kada je web uglavnom bio korišten od strane znanstvenika.</w:t>
            </w:r>
          </w:p>
        </w:tc>
        <w:tc>
          <w:tcPr>
            <w:tcW w:w="3096" w:type="dxa"/>
          </w:tcPr>
          <w:p w14:paraId="382AE593" w14:textId="71F17D88" w:rsidR="00CF63ED" w:rsidRDefault="00CF63ED" w:rsidP="00AD3522">
            <w:pPr>
              <w:pStyle w:val="Tablica"/>
            </w:pPr>
            <w:r>
              <w:t>R</w:t>
            </w:r>
            <w:r w:rsidR="00F042F9">
              <w:t>a</w:t>
            </w:r>
            <w:r>
              <w:t>zmjena informacija i podataka između znanstvenih institucija</w:t>
            </w:r>
          </w:p>
        </w:tc>
      </w:tr>
      <w:tr w:rsidR="00CF63ED" w14:paraId="68898A46" w14:textId="77777777" w:rsidTr="00CF63ED">
        <w:tc>
          <w:tcPr>
            <w:tcW w:w="1809" w:type="dxa"/>
          </w:tcPr>
          <w:p w14:paraId="421ABAE3" w14:textId="5032E87C" w:rsidR="00CF63ED" w:rsidRPr="00310A30" w:rsidRDefault="00CF63ED" w:rsidP="00CF63ED">
            <w:pPr>
              <w:pStyle w:val="Tablica"/>
            </w:pPr>
            <w:r w:rsidRPr="00310A30">
              <w:t>Web 1.0</w:t>
            </w:r>
          </w:p>
        </w:tc>
        <w:tc>
          <w:tcPr>
            <w:tcW w:w="4383" w:type="dxa"/>
          </w:tcPr>
          <w:p w14:paraId="1680770D" w14:textId="6C2E3857" w:rsidR="00CF63ED" w:rsidRPr="005F225B" w:rsidRDefault="00CF63ED" w:rsidP="00CF63ED">
            <w:pPr>
              <w:pStyle w:val="Tablica"/>
            </w:pPr>
            <w:r>
              <w:t xml:space="preserve">Tzv. </w:t>
            </w:r>
            <w:r>
              <w:rPr>
                <w:i/>
              </w:rPr>
              <w:t xml:space="preserve">read-only </w:t>
            </w:r>
            <w:r>
              <w:t>web sustavi (stranice) kao digitalne posjednice poduzeća i pojedinaca.</w:t>
            </w:r>
            <w:r w:rsidR="005F225B">
              <w:t xml:space="preserve"> </w:t>
            </w:r>
            <w:r w:rsidR="005F225B">
              <w:lastRenderedPageBreak/>
              <w:t xml:space="preserve">Korištenje se svodi na pregledavanje (eng. </w:t>
            </w:r>
            <w:r w:rsidR="005F225B">
              <w:rPr>
                <w:i/>
              </w:rPr>
              <w:t>browse</w:t>
            </w:r>
            <w:r w:rsidR="005F225B">
              <w:t>) i pasivno konzumiranje.</w:t>
            </w:r>
          </w:p>
        </w:tc>
        <w:tc>
          <w:tcPr>
            <w:tcW w:w="3096" w:type="dxa"/>
          </w:tcPr>
          <w:p w14:paraId="5963E65E" w14:textId="35FD5BBF" w:rsidR="00CF63ED" w:rsidRPr="005F225B" w:rsidRDefault="005F225B" w:rsidP="005F225B">
            <w:pPr>
              <w:pStyle w:val="Tablica"/>
            </w:pPr>
            <w:r>
              <w:lastRenderedPageBreak/>
              <w:t xml:space="preserve">Web stranice </w:t>
            </w:r>
            <w:r>
              <w:rPr>
                <w:i/>
              </w:rPr>
              <w:t>dot-com</w:t>
            </w:r>
            <w:r>
              <w:t xml:space="preserve"> kompanija i </w:t>
            </w:r>
            <w:r w:rsidRPr="005F225B">
              <w:rPr>
                <w:i/>
              </w:rPr>
              <w:t xml:space="preserve">news </w:t>
            </w:r>
            <w:r>
              <w:t>portali.</w:t>
            </w:r>
          </w:p>
        </w:tc>
      </w:tr>
      <w:tr w:rsidR="00CF63ED" w14:paraId="7F71CDA2" w14:textId="77777777" w:rsidTr="00CF63ED">
        <w:tc>
          <w:tcPr>
            <w:tcW w:w="1809" w:type="dxa"/>
          </w:tcPr>
          <w:p w14:paraId="7F8A8F5E" w14:textId="4C0DD070" w:rsidR="00CF63ED" w:rsidRPr="00310A30" w:rsidRDefault="00CF63ED" w:rsidP="00CF63ED">
            <w:pPr>
              <w:pStyle w:val="Tablica"/>
            </w:pPr>
            <w:r w:rsidRPr="00310A30">
              <w:lastRenderedPageBreak/>
              <w:t>Web 2.0</w:t>
            </w:r>
          </w:p>
        </w:tc>
        <w:tc>
          <w:tcPr>
            <w:tcW w:w="4383" w:type="dxa"/>
          </w:tcPr>
          <w:p w14:paraId="01AB1797" w14:textId="2D982934" w:rsidR="00CF63ED" w:rsidRDefault="005F225B" w:rsidP="005257EF">
            <w:pPr>
              <w:pStyle w:val="Tablica"/>
            </w:pPr>
            <w:r>
              <w:t xml:space="preserve">Fokus je postavljen na korisnike i njihov aktivni angžaman. </w:t>
            </w:r>
            <w:r w:rsidR="005257EF">
              <w:t>Korisnici</w:t>
            </w:r>
            <w:r>
              <w:t xml:space="preserve"> stvaraju i ocjenjuju sadržaj, web sustavi pružaju usluge a ne proizvode.</w:t>
            </w:r>
          </w:p>
        </w:tc>
        <w:tc>
          <w:tcPr>
            <w:tcW w:w="3096" w:type="dxa"/>
          </w:tcPr>
          <w:p w14:paraId="1BB4BADF" w14:textId="1D0ACC2F" w:rsidR="00CF63ED" w:rsidRDefault="005F225B" w:rsidP="00D52855">
            <w:pPr>
              <w:pStyle w:val="Tablica"/>
            </w:pPr>
            <w:r>
              <w:t>Wikipedia, Google</w:t>
            </w:r>
            <w:r w:rsidR="00D52855">
              <w:t xml:space="preserve"> tražilica i alati</w:t>
            </w:r>
            <w:r>
              <w:t>, društvene mreže, sustavi za ocijenjivanje i kolaboraciju.</w:t>
            </w:r>
          </w:p>
        </w:tc>
      </w:tr>
      <w:tr w:rsidR="00CF63ED" w14:paraId="53BFF451" w14:textId="77777777" w:rsidTr="00CF63ED">
        <w:tc>
          <w:tcPr>
            <w:tcW w:w="1809" w:type="dxa"/>
          </w:tcPr>
          <w:p w14:paraId="4BEAC1C7" w14:textId="49022809" w:rsidR="00CF63ED" w:rsidRPr="00310A30" w:rsidRDefault="00CF63ED" w:rsidP="00CF63ED">
            <w:pPr>
              <w:pStyle w:val="Tablica"/>
            </w:pPr>
            <w:r w:rsidRPr="00310A30">
              <w:t>Web 3.0</w:t>
            </w:r>
          </w:p>
        </w:tc>
        <w:tc>
          <w:tcPr>
            <w:tcW w:w="4383" w:type="dxa"/>
          </w:tcPr>
          <w:p w14:paraId="0818C7F0" w14:textId="755F4DFC" w:rsidR="00CF63ED" w:rsidRDefault="005F225B" w:rsidP="005F225B">
            <w:pPr>
              <w:pStyle w:val="Tablica"/>
            </w:pPr>
            <w:r>
              <w:t>Standardizacija i strukturiranje podataka s ciljem povećanja razine autonomije web sustava. Web sustavi međusobno mogu komunicirati i razmjenjivati podatke.</w:t>
            </w:r>
          </w:p>
        </w:tc>
        <w:tc>
          <w:tcPr>
            <w:tcW w:w="3096" w:type="dxa"/>
          </w:tcPr>
          <w:p w14:paraId="39BAF118" w14:textId="304E59A6" w:rsidR="00CF63ED" w:rsidRDefault="005F225B" w:rsidP="005F225B">
            <w:pPr>
              <w:pStyle w:val="Tablica"/>
            </w:pPr>
            <w:r>
              <w:t xml:space="preserve">Schema.org oznake i metapodaci, </w:t>
            </w:r>
            <w:r w:rsidRPr="005F225B">
              <w:t>Resource Description Framewor</w:t>
            </w:r>
            <w:r>
              <w:t>k (RDF).</w:t>
            </w:r>
          </w:p>
        </w:tc>
      </w:tr>
      <w:tr w:rsidR="00CF63ED" w14:paraId="7F084A17" w14:textId="77777777" w:rsidTr="00CF63ED">
        <w:tc>
          <w:tcPr>
            <w:tcW w:w="1809" w:type="dxa"/>
          </w:tcPr>
          <w:p w14:paraId="060CB606" w14:textId="72C6C8D1" w:rsidR="00CF63ED" w:rsidRPr="00310A30" w:rsidRDefault="00CF63ED" w:rsidP="00CF63ED">
            <w:pPr>
              <w:pStyle w:val="Tablica"/>
            </w:pPr>
            <w:r w:rsidRPr="00310A30">
              <w:t>Web 4.0</w:t>
            </w:r>
          </w:p>
        </w:tc>
        <w:tc>
          <w:tcPr>
            <w:tcW w:w="4383" w:type="dxa"/>
          </w:tcPr>
          <w:p w14:paraId="30AFBB8E" w14:textId="76BAE5D1" w:rsidR="00CF63ED" w:rsidRDefault="005F225B" w:rsidP="005F225B">
            <w:pPr>
              <w:pStyle w:val="Tablica"/>
            </w:pPr>
            <w:r>
              <w:t>Povećano korištenje umjetne inteligencije, prepoznavanje obrazaca ponašanja, predviđanje korisničkih emocija i navika. Web sustavi su u mogućnosti prepoznati kontekst sadržaja te poduzimati akcije (npr. stvaranje podsjetnika temeljem sadržaja email poruke)</w:t>
            </w:r>
          </w:p>
        </w:tc>
        <w:tc>
          <w:tcPr>
            <w:tcW w:w="3096" w:type="dxa"/>
          </w:tcPr>
          <w:p w14:paraId="60BAF2FA" w14:textId="594B1415" w:rsidR="00CF63ED" w:rsidRDefault="005F225B" w:rsidP="005F225B">
            <w:pPr>
              <w:pStyle w:val="Tablica"/>
            </w:pPr>
            <w:r>
              <w:t xml:space="preserve">Virtualni asistenti, povezivanje različitih servisa (kalendar, planer, kontakti). </w:t>
            </w:r>
          </w:p>
        </w:tc>
      </w:tr>
      <w:tr w:rsidR="00CF63ED" w14:paraId="7CB65FA0" w14:textId="77777777" w:rsidTr="00CF63ED">
        <w:tc>
          <w:tcPr>
            <w:tcW w:w="1809" w:type="dxa"/>
          </w:tcPr>
          <w:p w14:paraId="7C0F5C6C" w14:textId="4F12FB2D" w:rsidR="00CF63ED" w:rsidRPr="00310A30" w:rsidRDefault="00CF63ED" w:rsidP="00CF63ED">
            <w:pPr>
              <w:pStyle w:val="Tablica"/>
            </w:pPr>
            <w:r w:rsidRPr="00310A30">
              <w:t>Web 5.0</w:t>
            </w:r>
          </w:p>
        </w:tc>
        <w:tc>
          <w:tcPr>
            <w:tcW w:w="4383" w:type="dxa"/>
          </w:tcPr>
          <w:p w14:paraId="7459960A" w14:textId="3F7C91DA" w:rsidR="00CF63ED" w:rsidRPr="005F225B" w:rsidRDefault="005F225B" w:rsidP="005F225B">
            <w:pPr>
              <w:pStyle w:val="Tablica"/>
            </w:pPr>
            <w:r>
              <w:t xml:space="preserve">Simbiotički web sustavi koji su uvijek aktivni (eng. </w:t>
            </w:r>
            <w:r>
              <w:rPr>
                <w:i/>
              </w:rPr>
              <w:t>always on</w:t>
            </w:r>
            <w:r>
              <w:t>) i aktivno nadziru korisnika i njegovo ponašanje s ciljem predviđanja i neprimjetnog obavljanja potrebnih zadataka.</w:t>
            </w:r>
          </w:p>
        </w:tc>
        <w:tc>
          <w:tcPr>
            <w:tcW w:w="3096" w:type="dxa"/>
          </w:tcPr>
          <w:p w14:paraId="2BDDF2BF" w14:textId="360DD073" w:rsidR="00CF63ED" w:rsidRPr="005F225B" w:rsidRDefault="005F225B" w:rsidP="005F225B">
            <w:pPr>
              <w:pStyle w:val="Tablica"/>
              <w:keepNext/>
            </w:pPr>
            <w:r>
              <w:t xml:space="preserve">Virtualna i proširena stvarnost, distribuirani sustavi i tehnologije kao što je </w:t>
            </w:r>
            <w:r w:rsidRPr="005F225B">
              <w:rPr>
                <w:i/>
              </w:rPr>
              <w:t>block chain</w:t>
            </w:r>
          </w:p>
        </w:tc>
      </w:tr>
    </w:tbl>
    <w:p w14:paraId="7AA1E30C" w14:textId="112CD719" w:rsidR="007A0DF8" w:rsidRPr="00016446" w:rsidRDefault="005F225B" w:rsidP="001B5B5D">
      <w:pPr>
        <w:pStyle w:val="Caption"/>
      </w:pPr>
      <w:r>
        <w:t xml:space="preserve">Tablica </w:t>
      </w:r>
      <w:fldSimple w:instr=" SEQ Tablica \* ARABIC ">
        <w:r w:rsidR="00671FB9">
          <w:rPr>
            <w:noProof/>
          </w:rPr>
          <w:t>2</w:t>
        </w:r>
      </w:fldSimple>
      <w:r>
        <w:t>: Evolucijske faze razvoja World Wide Weba</w:t>
      </w:r>
    </w:p>
    <w:p w14:paraId="0B224AD0" w14:textId="5E579C83" w:rsidR="00E72529" w:rsidRDefault="002F33BD" w:rsidP="006A1E9C">
      <w:pPr>
        <w:pStyle w:val="FOINaslov2"/>
      </w:pPr>
      <w:bookmarkStart w:id="10" w:name="_Toc365626338"/>
      <w:r>
        <w:t>Tehnologije za razvoj w</w:t>
      </w:r>
      <w:r w:rsidR="00D5321C">
        <w:t xml:space="preserve">eb </w:t>
      </w:r>
      <w:r>
        <w:t>sustava</w:t>
      </w:r>
      <w:bookmarkEnd w:id="10"/>
    </w:p>
    <w:p w14:paraId="70CA828D" w14:textId="5A2AC84A" w:rsidR="002F33BD" w:rsidRDefault="002F33BD" w:rsidP="002F33BD">
      <w:pPr>
        <w:pStyle w:val="Tekst"/>
      </w:pPr>
      <w:r>
        <w:t xml:space="preserve">Mnogi su programski jezici kroz povijest </w:t>
      </w:r>
      <w:r w:rsidR="00EF2A76">
        <w:t xml:space="preserve">proživljavali </w:t>
      </w:r>
      <w:r>
        <w:t xml:space="preserve">svoj </w:t>
      </w:r>
      <w:r w:rsidR="00EF2A76">
        <w:t xml:space="preserve">rani razvoj, </w:t>
      </w:r>
      <w:r>
        <w:t>procvat i propadanje, a tehnološke inovacije u velikoj su mjeri određivale životni tijek</w:t>
      </w:r>
      <w:r w:rsidR="00EF2A76">
        <w:t xml:space="preserve"> i sudbinu programskih jezika</w:t>
      </w:r>
      <w:r>
        <w:t xml:space="preserve">. </w:t>
      </w:r>
      <w:r w:rsidR="00EF2A76">
        <w:t xml:space="preserve">Web je </w:t>
      </w:r>
      <w:r w:rsidR="00D76CA6">
        <w:t>kao jedna takva tehnološka inovacija, osim omogućavanja razvoja sasvim nove vrste ra</w:t>
      </w:r>
      <w:r w:rsidR="00EF2A76">
        <w:t>čunalnih sustava, unaprijedio</w:t>
      </w:r>
      <w:r w:rsidR="00D76CA6">
        <w:t xml:space="preserve"> načine komunikacije, razmjene informacija, diskusije i razvoja tehnologije. Resursi za samostalno svladavanje </w:t>
      </w:r>
      <w:r w:rsidR="00EF2A76">
        <w:t>vještine</w:t>
      </w:r>
      <w:r w:rsidR="00D76CA6">
        <w:t xml:space="preserve"> programiranja te primjeri programskog koda i platforme za diskusiju o konkretnim programskim problemima postali su dostupni svima, a programiranje kao struka u potpunosti je liberalizirana. Pojavom softvera otvorenog koda (eng. </w:t>
      </w:r>
      <w:r w:rsidR="00D76CA6">
        <w:rPr>
          <w:i/>
        </w:rPr>
        <w:t>open source software, OSS</w:t>
      </w:r>
      <w:r w:rsidR="00D76CA6">
        <w:t>) i stvaranjem</w:t>
      </w:r>
      <w:r w:rsidR="00343EF0">
        <w:t xml:space="preserve"> </w:t>
      </w:r>
      <w:r w:rsidR="00343EF0" w:rsidRPr="00343EF0">
        <w:rPr>
          <w:i/>
        </w:rPr>
        <w:t>online</w:t>
      </w:r>
      <w:r w:rsidR="00D76CA6">
        <w:t xml:space="preserve"> zajednica (eng.</w:t>
      </w:r>
      <w:r w:rsidR="00D76CA6">
        <w:rPr>
          <w:i/>
        </w:rPr>
        <w:t xml:space="preserve"> </w:t>
      </w:r>
      <w:r w:rsidR="00343EF0">
        <w:rPr>
          <w:i/>
        </w:rPr>
        <w:t xml:space="preserve">online </w:t>
      </w:r>
      <w:r w:rsidR="00D76CA6">
        <w:rPr>
          <w:i/>
        </w:rPr>
        <w:t>community</w:t>
      </w:r>
      <w:r w:rsidR="00D76CA6">
        <w:t xml:space="preserve">) oko pojedinih tehnologija nastavljena je popularizacija </w:t>
      </w:r>
      <w:r w:rsidR="00343EF0">
        <w:t xml:space="preserve">IT struke i programiranja, a samim time i računalnih tehnologija. Danas, 28 godina od rođenja web-a, web tehnologije apsolutno dominiraju IT svijet kada je u pitanju popularnost, a zanimanja u IT industriji najpopularnija su na tržištu </w:t>
      </w:r>
      <w:r w:rsidR="00343EF0">
        <w:fldChar w:fldCharType="begin" w:fldLock="1"/>
      </w:r>
      <w:r w:rsidR="00BF1D30">
        <w:instrText>ADDIN CSL_CITATION { "citationItems" : [ { "id" : "ITEM-1", "itemData" : { "URL" : "http://www.careerprofiles.info/top-100-careers.html", "accessed" : { "date-parts" : [ [ "2017", "8", "27" ] ] }, "author" : [ { "dropping-particle" : "", "family" : "CareerProfiles", "given" : "", "non-dropping-particle" : "", "parse-names" : false, "suffix" : "" } ], "id" : "ITEM-1", "issued" : { "date-parts" : [ [ "2017" ] ] }, "title" : "Explore the Top 100 Careers for 2017", "type" : "webpage" }, "uris" : [ "http://www.mendeley.com/documents/?uuid=b6fc7b44-6ccf-33f1-b70b-d9cfea5b97db" ] }, { "id" : "ITEM-2", "itemData" : { "URL" : "https://stackify.com/trendiest-programming-languages-hottest-sought-programming-languages-2017/", "accessed" : { "date-parts" : [ [ "2017", "8", "27" ] ] }, "author" : [ { "dropping-particle" : "", "family" : "Stackify", "given" : "", "non-dropping-particle" : "", "parse-names" : false, "suffix" : "" } ], "id" : "ITEM-2", "issued" : { "date-parts" : [ [ "2017" ] ] }, "title" : "Trendiest and Most Popular Programming Languages in 2017", "type" : "webpage" }, "uris" : [ "http://www.mendeley.com/documents/?uuid=f6cf993b-03ef-3ced-b4c1-65a8b2b51809" ] } ], "mendeley" : { "formattedCitation" : "(CareerProfiles, 2017; Stackify, 2017)", "plainTextFormattedCitation" : "(CareerProfiles, 2017; Stackify, 2017)", "previouslyFormattedCitation" : "(CareerProfiles, 2017; Stackify, 2017)" }, "properties" : { "noteIndex" : 0 }, "schema" : "https://github.com/citation-style-language/schema/raw/master/csl-citation.json" }</w:instrText>
      </w:r>
      <w:r w:rsidR="00343EF0">
        <w:fldChar w:fldCharType="separate"/>
      </w:r>
      <w:r w:rsidR="00343EF0" w:rsidRPr="00343EF0">
        <w:rPr>
          <w:noProof/>
        </w:rPr>
        <w:t>(CareerProfiles, 2017; Stackify, 2017)</w:t>
      </w:r>
      <w:r w:rsidR="00343EF0">
        <w:fldChar w:fldCharType="end"/>
      </w:r>
      <w:r w:rsidR="00343EF0">
        <w:t>.</w:t>
      </w:r>
    </w:p>
    <w:p w14:paraId="37B8CD22" w14:textId="1E1230D5" w:rsidR="00D53EEA" w:rsidRDefault="00EF2A76" w:rsidP="00D53EEA">
      <w:pPr>
        <w:pStyle w:val="Tekst"/>
      </w:pPr>
      <w:r>
        <w:t>R</w:t>
      </w:r>
      <w:r w:rsidR="00343EF0">
        <w:t xml:space="preserve">azvoj funkcionalnih web sustava podrazumijeva korištenje nekoliko tehnologija: tehnologije za razvoj web sustava na strani poslužitelja (eng. </w:t>
      </w:r>
      <w:r w:rsidR="00343EF0" w:rsidRPr="00343EF0">
        <w:rPr>
          <w:i/>
        </w:rPr>
        <w:t>frontend</w:t>
      </w:r>
      <w:r w:rsidR="00343EF0">
        <w:t xml:space="preserve">), tehnologije za razvoj </w:t>
      </w:r>
      <w:r w:rsidR="00343EF0">
        <w:lastRenderedPageBreak/>
        <w:t xml:space="preserve">web sustava na strani poslužitelja (eng. </w:t>
      </w:r>
      <w:r w:rsidR="00343EF0">
        <w:rPr>
          <w:i/>
        </w:rPr>
        <w:t>backend</w:t>
      </w:r>
      <w:r w:rsidR="00343EF0">
        <w:t xml:space="preserve">) te poznavanje tehnologija za postavljanje i konfiguraciju web poslužitelja. </w:t>
      </w:r>
    </w:p>
    <w:p w14:paraId="0B0E0AB1" w14:textId="77777777" w:rsidR="00D53EEA" w:rsidRDefault="00D53EEA" w:rsidP="001B5B5D">
      <w:pPr>
        <w:pStyle w:val="Slika"/>
      </w:pPr>
      <w:r>
        <w:rPr>
          <w:noProof/>
          <w:lang w:val="en-US" w:eastAsia="en-US"/>
        </w:rPr>
        <w:drawing>
          <wp:inline distT="0" distB="0" distL="0" distR="0" wp14:anchorId="680F81AD" wp14:editId="408BE4E9">
            <wp:extent cx="3195955" cy="8333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web-sustav.pn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195955" cy="833301"/>
                    </a:xfrm>
                    <a:prstGeom prst="rect">
                      <a:avLst/>
                    </a:prstGeom>
                    <a:noFill/>
                    <a:ln>
                      <a:noFill/>
                    </a:ln>
                  </pic:spPr>
                </pic:pic>
              </a:graphicData>
            </a:graphic>
          </wp:inline>
        </w:drawing>
      </w:r>
    </w:p>
    <w:p w14:paraId="0CDBEA71" w14:textId="679394BF" w:rsidR="00D53EEA" w:rsidRPr="00BE6602" w:rsidRDefault="00D53EEA" w:rsidP="001B5B5D">
      <w:pPr>
        <w:pStyle w:val="Caption"/>
        <w:rPr>
          <w:color w:val="FF0000"/>
        </w:rPr>
      </w:pPr>
      <w:r w:rsidRPr="00BE6602">
        <w:rPr>
          <w:b/>
        </w:rPr>
        <w:t xml:space="preserve">Slika </w:t>
      </w:r>
      <w:r w:rsidR="0029764E" w:rsidRPr="00BE6602">
        <w:rPr>
          <w:b/>
        </w:rPr>
        <w:fldChar w:fldCharType="begin"/>
      </w:r>
      <w:r w:rsidR="0029764E" w:rsidRPr="00BE6602">
        <w:rPr>
          <w:b/>
        </w:rPr>
        <w:instrText xml:space="preserve"> SEQ Slika \* ARABIC </w:instrText>
      </w:r>
      <w:r w:rsidR="0029764E" w:rsidRPr="00BE6602">
        <w:rPr>
          <w:b/>
        </w:rPr>
        <w:fldChar w:fldCharType="separate"/>
      </w:r>
      <w:r w:rsidR="00405B9F" w:rsidRPr="00BE6602">
        <w:rPr>
          <w:b/>
          <w:noProof/>
        </w:rPr>
        <w:t>2</w:t>
      </w:r>
      <w:r w:rsidR="0029764E" w:rsidRPr="00BE6602">
        <w:rPr>
          <w:b/>
          <w:noProof/>
        </w:rPr>
        <w:fldChar w:fldCharType="end"/>
      </w:r>
      <w:r>
        <w:t>: Shematski prikaz web sustava</w:t>
      </w:r>
      <w:r w:rsidR="00F5395B">
        <w:br/>
      </w:r>
      <w:r w:rsidR="00BE6602">
        <w:rPr>
          <w:color w:val="FF0000"/>
        </w:rPr>
        <w:t>eliminirati slang</w:t>
      </w:r>
    </w:p>
    <w:p w14:paraId="2A3B0458" w14:textId="4D4A9340" w:rsidR="007A0DF8" w:rsidRPr="00D53EEA" w:rsidRDefault="00343EF0" w:rsidP="00D53EEA">
      <w:pPr>
        <w:pStyle w:val="Tekst"/>
      </w:pPr>
      <w:r>
        <w:t>U nastavku poglavlja detaljnije su opisane tehnologije za razvoj web sustava na strani poslužitelja i na strani klijenta.</w:t>
      </w:r>
    </w:p>
    <w:p w14:paraId="0C995201" w14:textId="70EBAE40" w:rsidR="00CB08C5" w:rsidRDefault="00CB08C5" w:rsidP="005B18DE">
      <w:pPr>
        <w:pStyle w:val="FOINaslov3"/>
      </w:pPr>
      <w:bookmarkStart w:id="11" w:name="_Toc365626339"/>
      <w:r>
        <w:t>Razvoj web sustava na strani klijenta</w:t>
      </w:r>
      <w:bookmarkEnd w:id="11"/>
    </w:p>
    <w:p w14:paraId="2608A1E0" w14:textId="11AF07E9" w:rsidR="005D34A9" w:rsidRDefault="00CB08C5" w:rsidP="005D34A9">
      <w:pPr>
        <w:pStyle w:val="Tekst"/>
      </w:pPr>
      <w:r>
        <w:t>Tehnologije za razvoj web sustava na strani poslužitelja (</w:t>
      </w:r>
      <w:r w:rsidR="00D9764F">
        <w:t xml:space="preserve">klijentski dio web sustava, eng. </w:t>
      </w:r>
      <w:r w:rsidRPr="00D9764F">
        <w:rPr>
          <w:i/>
        </w:rPr>
        <w:t>frontend</w:t>
      </w:r>
      <w:r>
        <w:t xml:space="preserve">) u početku su isključivo </w:t>
      </w:r>
      <w:r w:rsidR="00E775F2">
        <w:t xml:space="preserve">služile </w:t>
      </w:r>
      <w:r>
        <w:t>za prezentaciju podataka (statičnih ili pripr</w:t>
      </w:r>
      <w:r w:rsidR="001A2FF1">
        <w:t>emljenih od strane poslužitelja)</w:t>
      </w:r>
      <w:r>
        <w:t xml:space="preserve">. </w:t>
      </w:r>
      <w:r w:rsidR="00D9764F">
        <w:t>T</w:t>
      </w:r>
      <w:r>
        <w:t xml:space="preserve">ehnologije </w:t>
      </w:r>
      <w:r w:rsidR="00D9764F">
        <w:t xml:space="preserve">za razvoj web sustava na strani klijenta </w:t>
      </w:r>
      <w:r>
        <w:t xml:space="preserve">danas omogućavaju razvoj potpuno funkcionalnih web aplikacija </w:t>
      </w:r>
      <w:r w:rsidR="00A11ABA">
        <w:t>na strani poslužitelja (tz</w:t>
      </w:r>
      <w:r w:rsidR="003263E7">
        <w:t xml:space="preserve">v. progresivne web aplikacije). </w:t>
      </w:r>
      <w:r w:rsidR="00FE24E9">
        <w:t>Razvoj klijentskog dijela web sustava</w:t>
      </w:r>
      <w:r w:rsidR="007E224C">
        <w:t xml:space="preserve"> </w:t>
      </w:r>
      <w:r w:rsidR="005D34A9">
        <w:t xml:space="preserve">temelji </w:t>
      </w:r>
      <w:r w:rsidR="005B3ED8">
        <w:t>se</w:t>
      </w:r>
      <w:r w:rsidR="002918D6">
        <w:t xml:space="preserve"> </w:t>
      </w:r>
      <w:r w:rsidR="005D34A9">
        <w:t>na tri osnovne tehnologije razvoja web sustava: HTML, CSS i JavaScript.</w:t>
      </w:r>
    </w:p>
    <w:p w14:paraId="418A23D8" w14:textId="7B99204D" w:rsidR="005D34A9" w:rsidRDefault="005D34A9" w:rsidP="005D34A9">
      <w:pPr>
        <w:pStyle w:val="Tekst"/>
      </w:pPr>
      <w:r w:rsidRPr="005D34A9">
        <w:t>Hypertext Markup Language</w:t>
      </w:r>
      <w:r>
        <w:t xml:space="preserve"> (HTML) semantički je jezik sličan </w:t>
      </w:r>
      <w:r w:rsidR="00E775F2">
        <w:t xml:space="preserve">XML-u koji služi </w:t>
      </w:r>
      <w:r>
        <w:t>d</w:t>
      </w:r>
      <w:r w:rsidR="00E775F2">
        <w:t xml:space="preserve">efiniranju </w:t>
      </w:r>
      <w:r>
        <w:t>strukture web dokum</w:t>
      </w:r>
      <w:r w:rsidR="00E775F2">
        <w:t>enata. Iako često krivo nazivan</w:t>
      </w:r>
      <w:r>
        <w:t xml:space="preserve"> HTML nije programski jezik jer svojim funkcionalnostima ne omogućava razvoj dinamičnih </w:t>
      </w:r>
      <w:r w:rsidR="00E775F2">
        <w:t>aplikacija</w:t>
      </w:r>
      <w:r>
        <w:t xml:space="preserve"> koji mogu biti u interakciji s korisnicima ili drugim sustavima. Osnovni gradivni elementi HTML jezika su HTML elementi (tagovi), a njihovim pravilnim povezivanjem nastaju složen</w:t>
      </w:r>
      <w:r w:rsidR="00E775F2">
        <w:t>i web dokumenti</w:t>
      </w:r>
      <w:r>
        <w:t>. HTML e</w:t>
      </w:r>
      <w:r w:rsidR="00E775F2">
        <w:t>lementi mogu biti prezentacijski (</w:t>
      </w:r>
      <w:r>
        <w:t xml:space="preserve">npr. img, a, div tagovi) </w:t>
      </w:r>
      <w:r w:rsidR="00E775F2">
        <w:t xml:space="preserve">ili opisni </w:t>
      </w:r>
      <w:r>
        <w:t xml:space="preserve">(npr. meta, title, link tagovi) </w:t>
      </w:r>
      <w:r w:rsidR="00E775F2">
        <w:t>koji služe opisivanju dokumenta ili</w:t>
      </w:r>
      <w:r>
        <w:t xml:space="preserve"> </w:t>
      </w:r>
      <w:r w:rsidR="00E775F2">
        <w:t xml:space="preserve">uključivanju </w:t>
      </w:r>
      <w:r>
        <w:t>resursa (npr. uključivanje CSS datoteka) ili semantičkom definiranju sadržaja.</w:t>
      </w:r>
      <w:r w:rsidR="00C2624F">
        <w:t xml:space="preserve"> Standardno se koristi HTML verzije 5 (HTML</w:t>
      </w:r>
      <w:r w:rsidR="00E775F2">
        <w:t xml:space="preserve"> </w:t>
      </w:r>
      <w:r w:rsidR="00C2624F">
        <w:t>5) koji je uveo nove semantičke i grafičke elemente, pojednostavio sintaksu i ispravio nepravilnosti prethodne verzije.</w:t>
      </w:r>
    </w:p>
    <w:p w14:paraId="5B294AE6" w14:textId="26F23838" w:rsidR="00C2624F" w:rsidRDefault="005D34A9" w:rsidP="00C2624F">
      <w:pPr>
        <w:pStyle w:val="Tekst"/>
      </w:pPr>
      <w:r w:rsidRPr="005D34A9">
        <w:t>Cascading Style Sheets (CSS)</w:t>
      </w:r>
      <w:r>
        <w:t xml:space="preserve"> jezik je kojim se definira </w:t>
      </w:r>
      <w:r w:rsidR="00BF757E">
        <w:t xml:space="preserve">način </w:t>
      </w:r>
      <w:r>
        <w:t>prezentacij</w:t>
      </w:r>
      <w:r w:rsidR="00BF757E">
        <w:t>e</w:t>
      </w:r>
      <w:r>
        <w:t xml:space="preserve"> HTML (ili XML</w:t>
      </w:r>
      <w:r w:rsidR="00BF757E">
        <w:t xml:space="preserve"> i srodnih</w:t>
      </w:r>
      <w:r>
        <w:t xml:space="preserve">) dokumenata na različitim medijima (zaslon, papir, čitači zaslona). </w:t>
      </w:r>
      <w:r w:rsidR="00C2624F">
        <w:t xml:space="preserve">Dok se HTML-om definira isključivo struktura web dokumenta, CSS je tehnologija koja web </w:t>
      </w:r>
      <w:r w:rsidR="00C2624F">
        <w:lastRenderedPageBreak/>
        <w:t>dokumentu daje vizualnu komponentu. Standardno se koristi CSS verzije 3 (CSS</w:t>
      </w:r>
      <w:r w:rsidR="00BF757E">
        <w:t xml:space="preserve"> </w:t>
      </w:r>
      <w:r w:rsidR="00C2624F">
        <w:t>3) koji je uveo nove vizualne mogućnosti, transformacije elemenata, animacije i prijelaze</w:t>
      </w:r>
      <w:r w:rsidR="00BF757E">
        <w:t xml:space="preserve"> (eng. </w:t>
      </w:r>
      <w:r w:rsidR="00BF757E" w:rsidRPr="00BF757E">
        <w:rPr>
          <w:i/>
        </w:rPr>
        <w:t>transitions</w:t>
      </w:r>
      <w:r w:rsidR="00BF757E">
        <w:t>)</w:t>
      </w:r>
      <w:r w:rsidR="00C2624F">
        <w:t>. U razvoju modernih web sustava koriste se i tzv. CSS preprocesori</w:t>
      </w:r>
      <w:r w:rsidR="00BF757E">
        <w:t xml:space="preserve"> (npr. SCSS)</w:t>
      </w:r>
      <w:r w:rsidR="00C2624F">
        <w:t xml:space="preserve"> koji pojednostavljuju proces razvoja web sustava, uvode </w:t>
      </w:r>
      <w:r w:rsidR="00BF757E">
        <w:t>naslijeđivanje klasa</w:t>
      </w:r>
      <w:r w:rsidR="00C2624F">
        <w:t xml:space="preserve">, varijable i </w:t>
      </w:r>
      <w:r w:rsidR="00BF757E">
        <w:t xml:space="preserve">druge koncepte. </w:t>
      </w:r>
      <w:r>
        <w:t>CSS je standardiziran i web preglednici redovito ugrađuju podr</w:t>
      </w:r>
      <w:r w:rsidR="00C2624F">
        <w:t>šku za postojeća i nova pravila.</w:t>
      </w:r>
      <w:r w:rsidR="00BF757E">
        <w:t xml:space="preserve"> </w:t>
      </w:r>
    </w:p>
    <w:p w14:paraId="5237F471" w14:textId="61DC3BB7" w:rsidR="005D34A9" w:rsidRPr="005D34A9" w:rsidRDefault="00C2624F" w:rsidP="00BF757E">
      <w:pPr>
        <w:pStyle w:val="Tekst"/>
      </w:pPr>
      <w:r>
        <w:t xml:space="preserve"> JavaScript (JS) je programski jezik visoke razine koji uvodi dinamiku u statične web dokumente. JavaScript omogućava manipulaciju HTML elementima,</w:t>
      </w:r>
      <w:r w:rsidR="00BF757E">
        <w:t xml:space="preserve"> interakciju s korisnikom,</w:t>
      </w:r>
      <w:r>
        <w:t xml:space="preserve"> rad s multimedijom, mrežni rad (npr. web socketi), a u zadnje vrijeme i sve više interakcije s hardverom (npr. senzori mobilnih u</w:t>
      </w:r>
      <w:r w:rsidR="00BF757E">
        <w:t>ređaja, kamera, mikrofon i sl.)</w:t>
      </w:r>
      <w:r>
        <w:t xml:space="preserve"> ovisno o okolini u kojoj se izvršava. JavaScript je </w:t>
      </w:r>
      <w:r w:rsidR="00BF757E">
        <w:t>u početku</w:t>
      </w:r>
      <w:r>
        <w:t xml:space="preserve"> bio ugrađen samo u web preglednike, a u zadnje su vrijeme mogućnosti za rad s JavaScriptom proširene pa je tako moguće razvijati i </w:t>
      </w:r>
      <w:r w:rsidR="00C7385B">
        <w:t xml:space="preserve">poslužiteljski </w:t>
      </w:r>
      <w:r>
        <w:t>dio web sustava isključivo u JavaScript programskom jeziku</w:t>
      </w:r>
      <w:r w:rsidR="00BF757E">
        <w:t xml:space="preserve"> (npr. s Node JS platformom)</w:t>
      </w:r>
      <w:r w:rsidR="004813A1">
        <w:t xml:space="preserve"> ili programsk</w:t>
      </w:r>
      <w:r w:rsidR="00BF757E">
        <w:t>a proširenja</w:t>
      </w:r>
      <w:r w:rsidR="004813A1">
        <w:t xml:space="preserve"> za druge web i desktop aplikacije</w:t>
      </w:r>
      <w:r w:rsidR="004E7487">
        <w:t xml:space="preserve"> ili operacijske sustave</w:t>
      </w:r>
      <w:r>
        <w:t xml:space="preserve">. </w:t>
      </w:r>
      <w:r w:rsidR="006A33BD">
        <w:t>S obzirom da je JavaScript dostupan na gotovo svim web preglednicima</w:t>
      </w:r>
      <w:r w:rsidR="00BF757E">
        <w:t xml:space="preserve"> (na stolnim i prijenosnim računalima)</w:t>
      </w:r>
      <w:r w:rsidR="006A33BD">
        <w:t xml:space="preserve">, nositelj je tzv. hibridnog </w:t>
      </w:r>
      <w:r w:rsidR="00BF757E">
        <w:t xml:space="preserve">načina </w:t>
      </w:r>
      <w:r w:rsidR="006A33BD">
        <w:t xml:space="preserve">razvoja mobilnih aplikacija koji koristi web tehnologije za </w:t>
      </w:r>
      <w:r w:rsidR="00BF757E">
        <w:t>izgradnju</w:t>
      </w:r>
      <w:r w:rsidR="006A33BD">
        <w:t xml:space="preserve"> mobilnih aplikacija. </w:t>
      </w:r>
      <w:r w:rsidR="00F47385">
        <w:t>Razvojem i</w:t>
      </w:r>
      <w:r w:rsidR="00F47385" w:rsidRPr="00F47385">
        <w:t xml:space="preserve"> </w:t>
      </w:r>
      <w:r w:rsidR="00F47385">
        <w:t xml:space="preserve">uvođenjem naprednih koncepata </w:t>
      </w:r>
      <w:r w:rsidR="00DD6977">
        <w:t xml:space="preserve"> u </w:t>
      </w:r>
      <w:r w:rsidR="00F47385">
        <w:t xml:space="preserve">JavaScript </w:t>
      </w:r>
      <w:r w:rsidR="00DD6977">
        <w:t xml:space="preserve">programski jezik nestala je potreba za drugim tehnologijama i možemo reći kako ih je JavaScript </w:t>
      </w:r>
      <w:r w:rsidR="00DD6977" w:rsidRPr="00DD6977">
        <w:t>"izbacio iz igre"</w:t>
      </w:r>
      <w:r w:rsidR="00DD6977">
        <w:t xml:space="preserve"> (npr. Flash, Java applets)</w:t>
      </w:r>
      <w:r w:rsidR="00210DEA">
        <w:t>.</w:t>
      </w:r>
      <w:r w:rsidR="009E09DD">
        <w:t xml:space="preserve"> JavaScript je danas najpopularniji programski jezik.</w:t>
      </w:r>
      <w:r w:rsidR="00BF757E">
        <w:t xml:space="preserve"> U ovom radu promatrat će se isključivo </w:t>
      </w:r>
      <w:r w:rsidR="001120A2">
        <w:t xml:space="preserve">klijentski </w:t>
      </w:r>
      <w:r w:rsidR="00BF757E">
        <w:t>aspekt JavaScript programskog jezika.</w:t>
      </w:r>
    </w:p>
    <w:p w14:paraId="102462DD" w14:textId="69E2B680" w:rsidR="001A2FF1" w:rsidRPr="00731223" w:rsidRDefault="003263E7" w:rsidP="003263E7">
      <w:pPr>
        <w:pStyle w:val="Tekst"/>
      </w:pPr>
      <w:r>
        <w:t xml:space="preserve">Arhitekti web sustava odabiru koliki će dio poslovne logike prebaciti s poslužitelja na klijent te u skladu s time definiraju zahtjeve za </w:t>
      </w:r>
      <w:r w:rsidR="001120A2">
        <w:t>klijentskim</w:t>
      </w:r>
      <w:r w:rsidR="00347C7B">
        <w:t xml:space="preserve"> tehnologijama. Razvoj tzv. </w:t>
      </w:r>
      <w:r w:rsidR="00347C7B">
        <w:rPr>
          <w:i/>
        </w:rPr>
        <w:t xml:space="preserve">single-page </w:t>
      </w:r>
      <w:r w:rsidR="00347C7B">
        <w:t xml:space="preserve">aplikacija (eng. </w:t>
      </w:r>
      <w:r w:rsidR="00347C7B">
        <w:rPr>
          <w:i/>
        </w:rPr>
        <w:t>single-page application, SPA</w:t>
      </w:r>
      <w:r w:rsidR="00347C7B">
        <w:t>)</w:t>
      </w:r>
      <w:r w:rsidR="00347C7B">
        <w:rPr>
          <w:i/>
        </w:rPr>
        <w:t xml:space="preserve"> </w:t>
      </w:r>
      <w:r w:rsidR="00731223">
        <w:t>omogućava stvaranje potpuno funkcionalnih web sustava u obliku jednog web dokumenta i iskustvom korištenja sličnom desktop aplikacijama (npr. bez kretanja između različitih web dokumenata),</w:t>
      </w:r>
      <w:r w:rsidR="00444787">
        <w:t xml:space="preserve"> kod kojih je sva logika smještena na strani klijenta, a </w:t>
      </w:r>
      <w:r w:rsidR="00C31B48">
        <w:t xml:space="preserve">poslužiteljski </w:t>
      </w:r>
      <w:r w:rsidR="00444787">
        <w:t>dio sustava služi isključivo za dohvaćanje podataka iz baze podataka (najčešće u JSON formatu). Tehnološki lideri, kompanije Facebook i Google, prepoznali su prednosti ovog pristupa kod razvoja dinamičnih web sustava s visokim prometom te su čak i razvili vlastite metodologije i razvojne okvire (React i AngluarJS).</w:t>
      </w:r>
    </w:p>
    <w:p w14:paraId="07193553" w14:textId="69DED5B7" w:rsidR="00E72529" w:rsidRDefault="00E72529" w:rsidP="005B18DE">
      <w:pPr>
        <w:pStyle w:val="FOINaslov3"/>
      </w:pPr>
      <w:bookmarkStart w:id="12" w:name="_Toc365626340"/>
      <w:r>
        <w:t>Razvoj web sustava na strani poslužitelja</w:t>
      </w:r>
      <w:bookmarkEnd w:id="12"/>
    </w:p>
    <w:p w14:paraId="3D5EFC82" w14:textId="693A94DF" w:rsidR="00A11ABA" w:rsidRDefault="006879F4" w:rsidP="00CB08C5">
      <w:pPr>
        <w:pStyle w:val="Tekst"/>
      </w:pPr>
      <w:r>
        <w:lastRenderedPageBreak/>
        <w:t>Tehnologije za razvoj web sustava na strani poslužitelja (</w:t>
      </w:r>
      <w:r w:rsidR="00274B3B">
        <w:t xml:space="preserve">poslužiteljski dio web sustava, eng. </w:t>
      </w:r>
      <w:r w:rsidR="00274B3B" w:rsidRPr="00274B3B">
        <w:rPr>
          <w:i/>
        </w:rPr>
        <w:t>backend</w:t>
      </w:r>
      <w:r>
        <w:t xml:space="preserve">) osnova su razvoja web servisa i web aplikacija. Upravo tehnologije </w:t>
      </w:r>
      <w:r w:rsidR="00785752">
        <w:t xml:space="preserve">za razvoj web sustava na strani poslužitelja </w:t>
      </w:r>
      <w:r>
        <w:t xml:space="preserve">omogućavaju razvoj funkcionalnosti koje se temelje na radu s bazom podataka, pozadinskim servisima i </w:t>
      </w:r>
      <w:r w:rsidR="00BF757E">
        <w:t>asinkronom i/ili</w:t>
      </w:r>
      <w:r>
        <w:t xml:space="preserve"> paralelnom obradom</w:t>
      </w:r>
      <w:r w:rsidR="00BF757E">
        <w:t xml:space="preserve"> podataka</w:t>
      </w:r>
      <w:r>
        <w:t xml:space="preserve">, strojnim učenjem i sl.. Razvoj web sustava drugačiji je u odnosu na ostale računalne sustave zbog svoje </w:t>
      </w:r>
      <w:r>
        <w:rPr>
          <w:i/>
        </w:rPr>
        <w:t>stateless</w:t>
      </w:r>
      <w:r w:rsidR="00BF757E">
        <w:t xml:space="preserve"> prirode -</w:t>
      </w:r>
      <w:r>
        <w:t xml:space="preserve"> </w:t>
      </w:r>
      <w:r w:rsidR="00BF757E">
        <w:t>s</w:t>
      </w:r>
      <w:r>
        <w:t>vaki HTTP zahtjev postoji neovisno o prethodnima</w:t>
      </w:r>
      <w:r w:rsidR="00A11ABA">
        <w:t>, sustavi se ne mogu oslanjati na kontekst, a svaki se HTTP zahtjev pojedinačno obrađuje</w:t>
      </w:r>
      <w:r>
        <w:t>.</w:t>
      </w:r>
      <w:r w:rsidR="00A11ABA">
        <w:t xml:space="preserve"> </w:t>
      </w:r>
    </w:p>
    <w:p w14:paraId="00B47F6B" w14:textId="573D31B5" w:rsidR="006A318C" w:rsidRPr="00947E38" w:rsidRDefault="006A318C" w:rsidP="00CB08C5">
      <w:pPr>
        <w:pStyle w:val="Tekst"/>
        <w:rPr>
          <w:noProof/>
          <w:lang w:val="en-US" w:eastAsia="en-US"/>
        </w:rPr>
      </w:pPr>
      <w:r>
        <w:rPr>
          <w:noProof/>
          <w:lang w:val="en-US" w:eastAsia="en-US"/>
        </w:rPr>
        <w:t>Web sustav zaprima HTTP zahtjev, obrađuje ga t</w:t>
      </w:r>
      <w:r w:rsidR="00947E38">
        <w:rPr>
          <w:noProof/>
          <w:lang w:val="en-US" w:eastAsia="en-US"/>
        </w:rPr>
        <w:t>e generira HTTP odgovor. Moderni programski jezici za razvoj</w:t>
      </w:r>
      <w:r>
        <w:rPr>
          <w:noProof/>
          <w:lang w:val="en-US" w:eastAsia="en-US"/>
        </w:rPr>
        <w:t xml:space="preserve"> </w:t>
      </w:r>
      <w:r w:rsidR="00193AE0">
        <w:rPr>
          <w:noProof/>
          <w:lang w:val="en-US" w:eastAsia="en-US"/>
        </w:rPr>
        <w:t>poslužiteljskog</w:t>
      </w:r>
      <w:r>
        <w:rPr>
          <w:noProof/>
          <w:lang w:val="en-US" w:eastAsia="en-US"/>
        </w:rPr>
        <w:t xml:space="preserve"> </w:t>
      </w:r>
      <w:r w:rsidR="00947E38">
        <w:rPr>
          <w:noProof/>
          <w:lang w:val="en-US" w:eastAsia="en-US"/>
        </w:rPr>
        <w:t xml:space="preserve">dijela web sustava </w:t>
      </w:r>
      <w:r>
        <w:rPr>
          <w:noProof/>
          <w:lang w:val="en-US" w:eastAsia="en-US"/>
        </w:rPr>
        <w:t xml:space="preserve">apstrahiraju obradu izvornog </w:t>
      </w:r>
      <w:r w:rsidRPr="006A318C">
        <w:rPr>
          <w:noProof/>
          <w:lang w:val="en-US" w:eastAsia="en-US"/>
        </w:rPr>
        <w:t>("sirovog")</w:t>
      </w:r>
      <w:r>
        <w:rPr>
          <w:noProof/>
          <w:lang w:val="en-US" w:eastAsia="en-US"/>
        </w:rPr>
        <w:t xml:space="preserve"> HTTP zahtjeva već ga internim mehanizmima transformiraju u objekt. Takav objekt sa sobom nosi atribute HTTP zahtjeva kao što su zaglavlja, tijelo poruke, kolačići i sl. koji čine ulazni skup podataka web sustava. Web sustav tada može primijeniti poslovna pravila, manipulirati resursima (npr. zapisima u bazi podataka ili datotekama na disku) i generirati HTTP odgovor. Moderne tehnologije </w:t>
      </w:r>
      <w:r w:rsidR="00193AE0">
        <w:rPr>
          <w:noProof/>
          <w:lang w:val="en-US" w:eastAsia="en-US"/>
        </w:rPr>
        <w:t xml:space="preserve">razvoja </w:t>
      </w:r>
      <w:r>
        <w:rPr>
          <w:noProof/>
          <w:lang w:val="en-US" w:eastAsia="en-US"/>
        </w:rPr>
        <w:t>pružaju bogat API za rad s HTTP zahtjevima i odgovorima stoga su implementacijski detalji i izvorni tekstualni format skriveni od programera.</w:t>
      </w:r>
      <w:r w:rsidR="002F11D3">
        <w:rPr>
          <w:noProof/>
          <w:lang w:val="en-US" w:eastAsia="en-US"/>
        </w:rPr>
        <w:t xml:space="preserve"> Javna</w:t>
      </w:r>
      <w:r w:rsidR="00947E38">
        <w:rPr>
          <w:noProof/>
          <w:lang w:val="en-US" w:eastAsia="en-US"/>
        </w:rPr>
        <w:t xml:space="preserve"> pristupn</w:t>
      </w:r>
      <w:r w:rsidR="002F11D3">
        <w:rPr>
          <w:noProof/>
          <w:lang w:val="en-US" w:eastAsia="en-US"/>
        </w:rPr>
        <w:t>a točka</w:t>
      </w:r>
      <w:r w:rsidR="00947E38">
        <w:rPr>
          <w:noProof/>
          <w:lang w:val="en-US" w:eastAsia="en-US"/>
        </w:rPr>
        <w:t xml:space="preserve"> </w:t>
      </w:r>
      <w:r w:rsidR="002F11D3">
        <w:t>pozadinskog</w:t>
      </w:r>
      <w:r w:rsidR="00947E38">
        <w:rPr>
          <w:noProof/>
          <w:lang w:val="en-US" w:eastAsia="en-US"/>
        </w:rPr>
        <w:t xml:space="preserve"> dijela web sustava </w:t>
      </w:r>
      <w:r w:rsidR="002F11D3">
        <w:rPr>
          <w:noProof/>
          <w:lang w:val="en-US" w:eastAsia="en-US"/>
        </w:rPr>
        <w:t>nazivaju se</w:t>
      </w:r>
      <w:r w:rsidR="00947E38">
        <w:rPr>
          <w:noProof/>
          <w:lang w:val="en-US" w:eastAsia="en-US"/>
        </w:rPr>
        <w:t xml:space="preserve"> </w:t>
      </w:r>
      <w:r w:rsidR="00947E38">
        <w:rPr>
          <w:i/>
          <w:noProof/>
          <w:lang w:val="en-US" w:eastAsia="en-US"/>
        </w:rPr>
        <w:t>API endpoint</w:t>
      </w:r>
      <w:r w:rsidR="00947E38">
        <w:rPr>
          <w:noProof/>
          <w:lang w:val="en-US" w:eastAsia="en-US"/>
        </w:rPr>
        <w:t>.</w:t>
      </w:r>
    </w:p>
    <w:p w14:paraId="266A90B9" w14:textId="77777777" w:rsidR="00D53EEA" w:rsidRDefault="00D53EEA" w:rsidP="001B5B5D">
      <w:pPr>
        <w:pStyle w:val="Slika"/>
      </w:pPr>
      <w:r>
        <w:rPr>
          <w:noProof/>
          <w:lang w:val="en-US" w:eastAsia="en-US"/>
        </w:rPr>
        <w:drawing>
          <wp:inline distT="0" distB="0" distL="0" distR="0" wp14:anchorId="449ED4C6" wp14:editId="54AC319F">
            <wp:extent cx="2827414" cy="1113155"/>
            <wp:effectExtent l="0" t="0" r="0" b="0"/>
            <wp:docPr id="5" name="Picture 5" descr="Macintosh HD:Users:zoka123:Downloads:backen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backend (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27651" cy="1113248"/>
                    </a:xfrm>
                    <a:prstGeom prst="rect">
                      <a:avLst/>
                    </a:prstGeom>
                    <a:noFill/>
                    <a:ln>
                      <a:noFill/>
                    </a:ln>
                  </pic:spPr>
                </pic:pic>
              </a:graphicData>
            </a:graphic>
          </wp:inline>
        </w:drawing>
      </w:r>
    </w:p>
    <w:p w14:paraId="613EE332" w14:textId="5F316D12" w:rsidR="00D53EEA" w:rsidRPr="002E05ED" w:rsidRDefault="00D53EEA" w:rsidP="001B5B5D">
      <w:pPr>
        <w:pStyle w:val="Caption"/>
        <w:rPr>
          <w:color w:val="FF0000"/>
        </w:rPr>
      </w:pPr>
      <w:r w:rsidRPr="00912E34">
        <w:rPr>
          <w:b/>
        </w:rPr>
        <w:t xml:space="preserve">Slika </w:t>
      </w:r>
      <w:r w:rsidR="0029764E" w:rsidRPr="00912E34">
        <w:rPr>
          <w:b/>
        </w:rPr>
        <w:fldChar w:fldCharType="begin"/>
      </w:r>
      <w:r w:rsidR="0029764E" w:rsidRPr="00912E34">
        <w:rPr>
          <w:b/>
        </w:rPr>
        <w:instrText xml:space="preserve"> SEQ Slika \* ARABIC </w:instrText>
      </w:r>
      <w:r w:rsidR="0029764E" w:rsidRPr="00912E34">
        <w:rPr>
          <w:b/>
        </w:rPr>
        <w:fldChar w:fldCharType="separate"/>
      </w:r>
      <w:r w:rsidR="00405B9F" w:rsidRPr="00912E34">
        <w:rPr>
          <w:b/>
          <w:noProof/>
        </w:rPr>
        <w:t>3</w:t>
      </w:r>
      <w:r w:rsidR="0029764E" w:rsidRPr="00912E34">
        <w:rPr>
          <w:b/>
          <w:noProof/>
        </w:rPr>
        <w:fldChar w:fldCharType="end"/>
      </w:r>
      <w:r w:rsidR="003263E7">
        <w:t xml:space="preserve">: Shematski prikaz </w:t>
      </w:r>
      <w:r w:rsidR="00193AE0">
        <w:t xml:space="preserve">poslužiteljskog </w:t>
      </w:r>
      <w:r>
        <w:t>dijela web sustava</w:t>
      </w:r>
      <w:r w:rsidR="002E05ED">
        <w:br/>
      </w:r>
      <w:r w:rsidR="002E05ED">
        <w:rPr>
          <w:color w:val="FF0000"/>
        </w:rPr>
        <w:t>eliminirati slang</w:t>
      </w:r>
    </w:p>
    <w:p w14:paraId="52FA3ACE" w14:textId="033CB3D3" w:rsidR="00BF1D30" w:rsidRDefault="006A318C" w:rsidP="00D53EEA">
      <w:pPr>
        <w:pStyle w:val="Tekst"/>
      </w:pPr>
      <w:r>
        <w:t xml:space="preserve">HTTP protokol </w:t>
      </w:r>
      <w:r w:rsidR="00947E38">
        <w:t xml:space="preserve">jednoznačno je </w:t>
      </w:r>
      <w:r>
        <w:t xml:space="preserve">definiran i temelji se na porukama u tekstualnom i čitljivom formatu. Pažljivi će čitatelj zaključiti kako tehnologija za razvoj </w:t>
      </w:r>
      <w:r w:rsidR="009F6030">
        <w:t>poslužiteljskog</w:t>
      </w:r>
      <w:r>
        <w:t xml:space="preserve"> dijela web sustava može biti bilo koji programski jezik koji ima mrežnu komponentu</w:t>
      </w:r>
      <w:r w:rsidR="00947E38">
        <w:t xml:space="preserve"> -</w:t>
      </w:r>
      <w:r>
        <w:t xml:space="preserve"> ako programski jezik omogućava stvaranje TCP socketa, moguće je realizirati web sustav. Ne čudi stoga </w:t>
      </w:r>
      <w:r w:rsidR="004405DF">
        <w:t>raznolikost</w:t>
      </w:r>
      <w:r w:rsidR="00947E38">
        <w:t xml:space="preserve"> i broj dostupnih</w:t>
      </w:r>
      <w:r w:rsidR="004405DF">
        <w:t xml:space="preserve"> programskih jezika za razvoj </w:t>
      </w:r>
      <w:r w:rsidR="009F6030">
        <w:t>poslužiteljskog</w:t>
      </w:r>
      <w:r w:rsidR="004405DF">
        <w:t xml:space="preserve"> dijela web sustava, a izbor konkretnog programskog jezika najčešće ovisi o preferencijama programera te specifičnim zahtjevima web sustava. </w:t>
      </w:r>
      <w:r w:rsidR="006D1FF9">
        <w:t xml:space="preserve">U nastavku je </w:t>
      </w:r>
      <w:r w:rsidR="00CF0C09">
        <w:t>prikaz</w:t>
      </w:r>
      <w:r w:rsidR="000E2152">
        <w:t xml:space="preserve"> 15</w:t>
      </w:r>
      <w:r w:rsidR="006D1FF9">
        <w:t xml:space="preserve"> </w:t>
      </w:r>
      <w:r w:rsidR="00CF0C09">
        <w:t>najpopularnijih</w:t>
      </w:r>
      <w:r w:rsidR="006D1FF9">
        <w:t xml:space="preserve"> programskih jezika za razvoj web sustava na strani poslužitelja (prema broju </w:t>
      </w:r>
      <w:r w:rsidR="00CF0C09">
        <w:t xml:space="preserve">predloženih </w:t>
      </w:r>
      <w:r w:rsidR="00CF0C09">
        <w:lastRenderedPageBreak/>
        <w:t xml:space="preserve">izmjena, eng. </w:t>
      </w:r>
      <w:r w:rsidR="00CF0C09">
        <w:rPr>
          <w:i/>
        </w:rPr>
        <w:t>pull request</w:t>
      </w:r>
      <w:r w:rsidR="006D1FF9">
        <w:t xml:space="preserve">), napravljen prema sumarnim podacima najvećeg </w:t>
      </w:r>
      <w:r w:rsidR="006D1FF9">
        <w:rPr>
          <w:i/>
        </w:rPr>
        <w:t>open-source</w:t>
      </w:r>
      <w:r w:rsidR="00CF0C09">
        <w:t xml:space="preserve"> Git repozitorija Github.com</w:t>
      </w:r>
      <w:r w:rsidR="00BF1D30">
        <w:t xml:space="preserve"> </w:t>
      </w:r>
      <w:r w:rsidR="00BF1D30">
        <w:fldChar w:fldCharType="begin" w:fldLock="1"/>
      </w:r>
      <w:r w:rsidR="00B133C2">
        <w:instrText>ADDIN CSL_CITATION { "citationItems" : [ { "id" : "ITEM-1", "itemData" : { "URL" : "https://madnight.github.io/githut/", "accessed" : { "date-parts" : [ [ "2017", "8", "27" ] ] }, "id" : "ITEM-1", "issued" : { "date-parts" : [ [ "2017" ] ] }, "title" : "Github Language Stats", "type" : "webpage" }, "uris" : [ "http://www.mendeley.com/documents/?uuid=c162ed3f-b01d-3ca4-b269-53c146230754" ] } ], "mendeley" : { "formattedCitation" : "(&lt;i&gt;Github Language Stats&lt;/i&gt;, 2017)", "plainTextFormattedCitation" : "(Github Language Stats, 2017)", "previouslyFormattedCitation" : "(&lt;i&gt;Github Language Stats&lt;/i&gt;, 2017)" }, "properties" : { "noteIndex" : 0 }, "schema" : "https://github.com/citation-style-language/schema/raw/master/csl-citation.json" }</w:instrText>
      </w:r>
      <w:r w:rsidR="00BF1D30">
        <w:fldChar w:fldCharType="separate"/>
      </w:r>
      <w:r w:rsidR="00BF1D30" w:rsidRPr="00BF1D30">
        <w:rPr>
          <w:noProof/>
        </w:rPr>
        <w:t>(</w:t>
      </w:r>
      <w:r w:rsidR="00BF1D30" w:rsidRPr="00BF1D30">
        <w:rPr>
          <w:i/>
          <w:noProof/>
        </w:rPr>
        <w:t>Github Language Stats</w:t>
      </w:r>
      <w:r w:rsidR="00BF1D30" w:rsidRPr="00BF1D30">
        <w:rPr>
          <w:noProof/>
        </w:rPr>
        <w:t>, 2017)</w:t>
      </w:r>
      <w:r w:rsidR="00BF1D30">
        <w:fldChar w:fldCharType="end"/>
      </w:r>
      <w:r w:rsidR="00CF0C09">
        <w:t>.</w:t>
      </w:r>
    </w:p>
    <w:tbl>
      <w:tblPr>
        <w:tblStyle w:val="TableGrid"/>
        <w:tblW w:w="0" w:type="auto"/>
        <w:jc w:val="center"/>
        <w:tblLook w:val="04A0" w:firstRow="1" w:lastRow="0" w:firstColumn="1" w:lastColumn="0" w:noHBand="0" w:noVBand="1"/>
      </w:tblPr>
      <w:tblGrid>
        <w:gridCol w:w="705"/>
        <w:gridCol w:w="4253"/>
      </w:tblGrid>
      <w:tr w:rsidR="000E2152" w14:paraId="78A60E23" w14:textId="77777777" w:rsidTr="000E2152">
        <w:trPr>
          <w:jc w:val="center"/>
        </w:trPr>
        <w:tc>
          <w:tcPr>
            <w:tcW w:w="675" w:type="dxa"/>
          </w:tcPr>
          <w:p w14:paraId="1025CB1F" w14:textId="33D3D3AE" w:rsidR="000E2152" w:rsidRPr="00BF1D30" w:rsidRDefault="000E2152" w:rsidP="00BF1D30">
            <w:pPr>
              <w:pStyle w:val="Tablica"/>
              <w:rPr>
                <w:b/>
              </w:rPr>
            </w:pPr>
            <w:r>
              <w:rPr>
                <w:b/>
              </w:rPr>
              <w:t>R</w:t>
            </w:r>
            <w:r w:rsidRPr="00BF1D30">
              <w:rPr>
                <w:b/>
              </w:rPr>
              <w:t>.br.</w:t>
            </w:r>
          </w:p>
        </w:tc>
        <w:tc>
          <w:tcPr>
            <w:tcW w:w="4253" w:type="dxa"/>
          </w:tcPr>
          <w:p w14:paraId="14EE2E72" w14:textId="6CCCCC70" w:rsidR="000E2152" w:rsidRPr="00BF1D30" w:rsidRDefault="000E2152" w:rsidP="00BF1D30">
            <w:pPr>
              <w:pStyle w:val="Tablica"/>
              <w:rPr>
                <w:b/>
              </w:rPr>
            </w:pPr>
            <w:r>
              <w:rPr>
                <w:b/>
              </w:rPr>
              <w:t>P</w:t>
            </w:r>
            <w:r w:rsidRPr="00BF1D30">
              <w:rPr>
                <w:b/>
              </w:rPr>
              <w:t>rogramski jezik</w:t>
            </w:r>
          </w:p>
        </w:tc>
      </w:tr>
      <w:tr w:rsidR="000E2152" w14:paraId="51CABDD8" w14:textId="77777777" w:rsidTr="000E2152">
        <w:trPr>
          <w:jc w:val="center"/>
        </w:trPr>
        <w:tc>
          <w:tcPr>
            <w:tcW w:w="675" w:type="dxa"/>
          </w:tcPr>
          <w:p w14:paraId="5585ED32" w14:textId="264ABA19" w:rsidR="000E2152" w:rsidRPr="00BF1D30" w:rsidRDefault="000E2152" w:rsidP="00BF1D30">
            <w:pPr>
              <w:pStyle w:val="Tablica"/>
            </w:pPr>
            <w:r>
              <w:t>1</w:t>
            </w:r>
          </w:p>
        </w:tc>
        <w:tc>
          <w:tcPr>
            <w:tcW w:w="4253" w:type="dxa"/>
          </w:tcPr>
          <w:p w14:paraId="0DE96F82" w14:textId="75EDD126" w:rsidR="000E2152" w:rsidRDefault="000E2152" w:rsidP="00BF1D30">
            <w:pPr>
              <w:pStyle w:val="Tablica"/>
            </w:pPr>
            <w:r>
              <w:t>JavaS</w:t>
            </w:r>
            <w:r w:rsidRPr="00BF1D30">
              <w:t>cript</w:t>
            </w:r>
          </w:p>
        </w:tc>
      </w:tr>
      <w:tr w:rsidR="000E2152" w14:paraId="47E3CEA7" w14:textId="77777777" w:rsidTr="000E2152">
        <w:trPr>
          <w:jc w:val="center"/>
        </w:trPr>
        <w:tc>
          <w:tcPr>
            <w:tcW w:w="675" w:type="dxa"/>
          </w:tcPr>
          <w:p w14:paraId="560C9F48" w14:textId="097BC473" w:rsidR="000E2152" w:rsidRDefault="000E2152" w:rsidP="00BF1D30">
            <w:pPr>
              <w:pStyle w:val="Tablica"/>
            </w:pPr>
            <w:r>
              <w:t>2</w:t>
            </w:r>
          </w:p>
        </w:tc>
        <w:tc>
          <w:tcPr>
            <w:tcW w:w="4253" w:type="dxa"/>
          </w:tcPr>
          <w:p w14:paraId="3D476C17" w14:textId="6458529F" w:rsidR="000E2152" w:rsidRDefault="000E2152" w:rsidP="00BF1D30">
            <w:pPr>
              <w:pStyle w:val="Tablica"/>
            </w:pPr>
            <w:r>
              <w:t>Python</w:t>
            </w:r>
          </w:p>
        </w:tc>
      </w:tr>
      <w:tr w:rsidR="000E2152" w14:paraId="74B90F56" w14:textId="77777777" w:rsidTr="000E2152">
        <w:trPr>
          <w:jc w:val="center"/>
        </w:trPr>
        <w:tc>
          <w:tcPr>
            <w:tcW w:w="675" w:type="dxa"/>
          </w:tcPr>
          <w:p w14:paraId="36E1F769" w14:textId="5CE0A127" w:rsidR="000E2152" w:rsidRDefault="000E2152" w:rsidP="00BF1D30">
            <w:pPr>
              <w:pStyle w:val="Tablica"/>
            </w:pPr>
            <w:r>
              <w:t>3</w:t>
            </w:r>
          </w:p>
        </w:tc>
        <w:tc>
          <w:tcPr>
            <w:tcW w:w="4253" w:type="dxa"/>
          </w:tcPr>
          <w:p w14:paraId="15DD49B8" w14:textId="2B668936" w:rsidR="000E2152" w:rsidRDefault="000E2152" w:rsidP="00BF1D30">
            <w:pPr>
              <w:pStyle w:val="Tablica"/>
            </w:pPr>
            <w:r>
              <w:t>Java</w:t>
            </w:r>
          </w:p>
        </w:tc>
      </w:tr>
      <w:tr w:rsidR="000E2152" w14:paraId="4FD71FE2" w14:textId="77777777" w:rsidTr="000E2152">
        <w:trPr>
          <w:jc w:val="center"/>
        </w:trPr>
        <w:tc>
          <w:tcPr>
            <w:tcW w:w="675" w:type="dxa"/>
          </w:tcPr>
          <w:p w14:paraId="4E952BA2" w14:textId="1E111CC4" w:rsidR="000E2152" w:rsidRDefault="000E2152" w:rsidP="00BF1D30">
            <w:pPr>
              <w:pStyle w:val="Tablica"/>
            </w:pPr>
            <w:r>
              <w:t>4</w:t>
            </w:r>
          </w:p>
        </w:tc>
        <w:tc>
          <w:tcPr>
            <w:tcW w:w="4253" w:type="dxa"/>
          </w:tcPr>
          <w:p w14:paraId="4BB7CAA1" w14:textId="17AAA23A" w:rsidR="000E2152" w:rsidRDefault="000E2152" w:rsidP="00BF1D30">
            <w:pPr>
              <w:pStyle w:val="Tablica"/>
            </w:pPr>
            <w:r>
              <w:t>PHP</w:t>
            </w:r>
          </w:p>
        </w:tc>
      </w:tr>
      <w:tr w:rsidR="000E2152" w14:paraId="0CA40D68" w14:textId="77777777" w:rsidTr="000E2152">
        <w:trPr>
          <w:jc w:val="center"/>
        </w:trPr>
        <w:tc>
          <w:tcPr>
            <w:tcW w:w="675" w:type="dxa"/>
          </w:tcPr>
          <w:p w14:paraId="314F2715" w14:textId="118948F2" w:rsidR="000E2152" w:rsidRDefault="000E2152" w:rsidP="00BF1D30">
            <w:pPr>
              <w:pStyle w:val="Tablica"/>
            </w:pPr>
            <w:r>
              <w:t>5</w:t>
            </w:r>
          </w:p>
        </w:tc>
        <w:tc>
          <w:tcPr>
            <w:tcW w:w="4253" w:type="dxa"/>
          </w:tcPr>
          <w:p w14:paraId="449B24C6" w14:textId="082264FA" w:rsidR="000E2152" w:rsidRDefault="000E2152" w:rsidP="00BF1D30">
            <w:pPr>
              <w:pStyle w:val="Tablica"/>
            </w:pPr>
            <w:r>
              <w:t>Ruby</w:t>
            </w:r>
          </w:p>
        </w:tc>
      </w:tr>
      <w:tr w:rsidR="000E2152" w14:paraId="420CEA0F" w14:textId="77777777" w:rsidTr="000E2152">
        <w:trPr>
          <w:jc w:val="center"/>
        </w:trPr>
        <w:tc>
          <w:tcPr>
            <w:tcW w:w="675" w:type="dxa"/>
          </w:tcPr>
          <w:p w14:paraId="01103A96" w14:textId="5AC0392A" w:rsidR="000E2152" w:rsidRDefault="000E2152" w:rsidP="00BF1D30">
            <w:pPr>
              <w:pStyle w:val="Tablica"/>
            </w:pPr>
            <w:r>
              <w:t>6</w:t>
            </w:r>
          </w:p>
        </w:tc>
        <w:tc>
          <w:tcPr>
            <w:tcW w:w="4253" w:type="dxa"/>
          </w:tcPr>
          <w:p w14:paraId="66A43FF7" w14:textId="2A889048" w:rsidR="000E2152" w:rsidRDefault="000E2152" w:rsidP="00BF1D30">
            <w:pPr>
              <w:pStyle w:val="Tablica"/>
            </w:pPr>
            <w:r>
              <w:t>Go</w:t>
            </w:r>
          </w:p>
        </w:tc>
      </w:tr>
      <w:tr w:rsidR="000E2152" w14:paraId="7CE2DDBA" w14:textId="77777777" w:rsidTr="000E2152">
        <w:trPr>
          <w:jc w:val="center"/>
        </w:trPr>
        <w:tc>
          <w:tcPr>
            <w:tcW w:w="675" w:type="dxa"/>
          </w:tcPr>
          <w:p w14:paraId="77CF7EEB" w14:textId="1B5DE484" w:rsidR="000E2152" w:rsidRDefault="000E2152" w:rsidP="00BF1D30">
            <w:pPr>
              <w:pStyle w:val="Tablica"/>
            </w:pPr>
            <w:r>
              <w:t>7</w:t>
            </w:r>
          </w:p>
        </w:tc>
        <w:tc>
          <w:tcPr>
            <w:tcW w:w="4253" w:type="dxa"/>
          </w:tcPr>
          <w:p w14:paraId="6E44F195" w14:textId="5413DC3E" w:rsidR="000E2152" w:rsidRDefault="000E2152" w:rsidP="00BF1D30">
            <w:pPr>
              <w:pStyle w:val="Tablica"/>
            </w:pPr>
            <w:r>
              <w:t>C#</w:t>
            </w:r>
          </w:p>
        </w:tc>
      </w:tr>
      <w:tr w:rsidR="000E2152" w14:paraId="5C605A53" w14:textId="77777777" w:rsidTr="000E2152">
        <w:trPr>
          <w:jc w:val="center"/>
        </w:trPr>
        <w:tc>
          <w:tcPr>
            <w:tcW w:w="675" w:type="dxa"/>
          </w:tcPr>
          <w:p w14:paraId="1E921119" w14:textId="7C1450C6" w:rsidR="000E2152" w:rsidRDefault="000E2152" w:rsidP="00BF1D30">
            <w:pPr>
              <w:pStyle w:val="Tablica"/>
            </w:pPr>
            <w:r>
              <w:t>8</w:t>
            </w:r>
          </w:p>
        </w:tc>
        <w:tc>
          <w:tcPr>
            <w:tcW w:w="4253" w:type="dxa"/>
          </w:tcPr>
          <w:p w14:paraId="64A6A6F9" w14:textId="6DE10BD9" w:rsidR="000E2152" w:rsidRDefault="000E2152" w:rsidP="00BF1D30">
            <w:pPr>
              <w:pStyle w:val="Tablica"/>
            </w:pPr>
            <w:r>
              <w:t>TypeScript</w:t>
            </w:r>
          </w:p>
        </w:tc>
      </w:tr>
      <w:tr w:rsidR="000E2152" w14:paraId="4BF8A192" w14:textId="77777777" w:rsidTr="000E2152">
        <w:trPr>
          <w:jc w:val="center"/>
        </w:trPr>
        <w:tc>
          <w:tcPr>
            <w:tcW w:w="675" w:type="dxa"/>
          </w:tcPr>
          <w:p w14:paraId="7DFF6AE8" w14:textId="326BBE4E" w:rsidR="000E2152" w:rsidRDefault="000E2152" w:rsidP="00BF1D30">
            <w:pPr>
              <w:pStyle w:val="Tablica"/>
            </w:pPr>
            <w:r>
              <w:t>9</w:t>
            </w:r>
          </w:p>
        </w:tc>
        <w:tc>
          <w:tcPr>
            <w:tcW w:w="4253" w:type="dxa"/>
          </w:tcPr>
          <w:p w14:paraId="4AB542BD" w14:textId="6D90659C" w:rsidR="000E2152" w:rsidRDefault="000E2152" w:rsidP="00BF1D30">
            <w:pPr>
              <w:pStyle w:val="Tablica"/>
            </w:pPr>
            <w:r>
              <w:t>Scala</w:t>
            </w:r>
          </w:p>
        </w:tc>
      </w:tr>
      <w:tr w:rsidR="000E2152" w14:paraId="1DA88D6D" w14:textId="77777777" w:rsidTr="000E2152">
        <w:trPr>
          <w:jc w:val="center"/>
        </w:trPr>
        <w:tc>
          <w:tcPr>
            <w:tcW w:w="675" w:type="dxa"/>
          </w:tcPr>
          <w:p w14:paraId="048CE355" w14:textId="6A709245" w:rsidR="000E2152" w:rsidRDefault="000E2152" w:rsidP="00BF1D30">
            <w:pPr>
              <w:pStyle w:val="Tablica"/>
            </w:pPr>
            <w:r>
              <w:t>10</w:t>
            </w:r>
          </w:p>
        </w:tc>
        <w:tc>
          <w:tcPr>
            <w:tcW w:w="4253" w:type="dxa"/>
          </w:tcPr>
          <w:p w14:paraId="2BF9D8E5" w14:textId="70119235" w:rsidR="000E2152" w:rsidRDefault="000E2152" w:rsidP="00BF1D30">
            <w:pPr>
              <w:pStyle w:val="Tablica"/>
            </w:pPr>
            <w:r>
              <w:t>Rust</w:t>
            </w:r>
          </w:p>
        </w:tc>
      </w:tr>
      <w:tr w:rsidR="000E2152" w14:paraId="37F90C3A" w14:textId="77777777" w:rsidTr="000E2152">
        <w:trPr>
          <w:jc w:val="center"/>
        </w:trPr>
        <w:tc>
          <w:tcPr>
            <w:tcW w:w="675" w:type="dxa"/>
          </w:tcPr>
          <w:p w14:paraId="6ED6B252" w14:textId="7BA85C65" w:rsidR="000E2152" w:rsidRDefault="000E2152" w:rsidP="00BF1D30">
            <w:pPr>
              <w:pStyle w:val="Tablica"/>
            </w:pPr>
            <w:r>
              <w:t>11</w:t>
            </w:r>
          </w:p>
        </w:tc>
        <w:tc>
          <w:tcPr>
            <w:tcW w:w="4253" w:type="dxa"/>
          </w:tcPr>
          <w:p w14:paraId="3D83DEB6" w14:textId="6D23002D" w:rsidR="000E2152" w:rsidRDefault="000E2152" w:rsidP="00BF1D30">
            <w:pPr>
              <w:pStyle w:val="Tablica"/>
            </w:pPr>
            <w:r>
              <w:t>CoffeeScript</w:t>
            </w:r>
          </w:p>
        </w:tc>
      </w:tr>
      <w:tr w:rsidR="000E2152" w14:paraId="695B567B" w14:textId="77777777" w:rsidTr="000E2152">
        <w:trPr>
          <w:jc w:val="center"/>
        </w:trPr>
        <w:tc>
          <w:tcPr>
            <w:tcW w:w="675" w:type="dxa"/>
          </w:tcPr>
          <w:p w14:paraId="4C4B5317" w14:textId="04ED8E26" w:rsidR="000E2152" w:rsidRDefault="000E2152" w:rsidP="00BF1D30">
            <w:pPr>
              <w:pStyle w:val="Tablica"/>
            </w:pPr>
            <w:r>
              <w:t>12</w:t>
            </w:r>
          </w:p>
        </w:tc>
        <w:tc>
          <w:tcPr>
            <w:tcW w:w="4253" w:type="dxa"/>
          </w:tcPr>
          <w:p w14:paraId="00BF7D3D" w14:textId="72CAA12D" w:rsidR="000E2152" w:rsidRDefault="000E2152" w:rsidP="00BF1D30">
            <w:pPr>
              <w:pStyle w:val="Tablica"/>
            </w:pPr>
            <w:r>
              <w:t>Haskell</w:t>
            </w:r>
          </w:p>
        </w:tc>
      </w:tr>
      <w:tr w:rsidR="000E2152" w14:paraId="04598B2E" w14:textId="77777777" w:rsidTr="000E2152">
        <w:trPr>
          <w:jc w:val="center"/>
        </w:trPr>
        <w:tc>
          <w:tcPr>
            <w:tcW w:w="675" w:type="dxa"/>
          </w:tcPr>
          <w:p w14:paraId="05ED8C43" w14:textId="2872FA3C" w:rsidR="000E2152" w:rsidRDefault="000E2152" w:rsidP="00BF1D30">
            <w:pPr>
              <w:pStyle w:val="Tablica"/>
            </w:pPr>
            <w:r>
              <w:t>13</w:t>
            </w:r>
          </w:p>
        </w:tc>
        <w:tc>
          <w:tcPr>
            <w:tcW w:w="4253" w:type="dxa"/>
          </w:tcPr>
          <w:p w14:paraId="052A9DCA" w14:textId="43D731F6" w:rsidR="000E2152" w:rsidRDefault="000E2152" w:rsidP="00BF1D30">
            <w:pPr>
              <w:pStyle w:val="Tablica"/>
            </w:pPr>
            <w:r>
              <w:t>Lua</w:t>
            </w:r>
          </w:p>
        </w:tc>
      </w:tr>
      <w:tr w:rsidR="000E2152" w14:paraId="6D7BDCEC" w14:textId="77777777" w:rsidTr="000E2152">
        <w:trPr>
          <w:jc w:val="center"/>
        </w:trPr>
        <w:tc>
          <w:tcPr>
            <w:tcW w:w="675" w:type="dxa"/>
          </w:tcPr>
          <w:p w14:paraId="3AD6A5D8" w14:textId="5DF68CA3" w:rsidR="000E2152" w:rsidRDefault="000E2152" w:rsidP="00BF1D30">
            <w:pPr>
              <w:pStyle w:val="Tablica"/>
            </w:pPr>
            <w:r>
              <w:t>14</w:t>
            </w:r>
          </w:p>
        </w:tc>
        <w:tc>
          <w:tcPr>
            <w:tcW w:w="4253" w:type="dxa"/>
          </w:tcPr>
          <w:p w14:paraId="57A51779" w14:textId="31A47752" w:rsidR="000E2152" w:rsidRDefault="000E2152" w:rsidP="00BF1D30">
            <w:pPr>
              <w:pStyle w:val="Tablica"/>
            </w:pPr>
            <w:r>
              <w:t>Perl</w:t>
            </w:r>
          </w:p>
        </w:tc>
      </w:tr>
      <w:tr w:rsidR="000E2152" w14:paraId="5A38F1B8" w14:textId="77777777" w:rsidTr="000E2152">
        <w:trPr>
          <w:jc w:val="center"/>
        </w:trPr>
        <w:tc>
          <w:tcPr>
            <w:tcW w:w="675" w:type="dxa"/>
          </w:tcPr>
          <w:p w14:paraId="7DE4DD7F" w14:textId="567E35EF" w:rsidR="000E2152" w:rsidRDefault="000E2152" w:rsidP="00BF1D30">
            <w:pPr>
              <w:pStyle w:val="Tablica"/>
            </w:pPr>
            <w:r>
              <w:t>15</w:t>
            </w:r>
          </w:p>
        </w:tc>
        <w:tc>
          <w:tcPr>
            <w:tcW w:w="4253" w:type="dxa"/>
          </w:tcPr>
          <w:p w14:paraId="5012522A" w14:textId="559E104F" w:rsidR="000E2152" w:rsidRDefault="000E2152" w:rsidP="000E2152">
            <w:pPr>
              <w:pStyle w:val="Tablica"/>
              <w:keepNext/>
            </w:pPr>
            <w:r>
              <w:t>Elixir</w:t>
            </w:r>
          </w:p>
        </w:tc>
      </w:tr>
    </w:tbl>
    <w:p w14:paraId="46843823" w14:textId="33FFCAA4" w:rsidR="000E2152" w:rsidRDefault="000E2152" w:rsidP="001B5B5D">
      <w:pPr>
        <w:pStyle w:val="Caption"/>
      </w:pPr>
      <w:r w:rsidRPr="00C744D4">
        <w:rPr>
          <w:b/>
        </w:rPr>
        <w:t xml:space="preserve">Tablica </w:t>
      </w:r>
      <w:r w:rsidR="0029764E" w:rsidRPr="00C744D4">
        <w:rPr>
          <w:b/>
        </w:rPr>
        <w:fldChar w:fldCharType="begin"/>
      </w:r>
      <w:r w:rsidR="0029764E" w:rsidRPr="00C744D4">
        <w:rPr>
          <w:b/>
        </w:rPr>
        <w:instrText xml:space="preserve"> SEQ Tablica \* ARABIC </w:instrText>
      </w:r>
      <w:r w:rsidR="0029764E" w:rsidRPr="00C744D4">
        <w:rPr>
          <w:b/>
        </w:rPr>
        <w:fldChar w:fldCharType="separate"/>
      </w:r>
      <w:r w:rsidR="00671FB9">
        <w:rPr>
          <w:b/>
          <w:noProof/>
        </w:rPr>
        <w:t>3</w:t>
      </w:r>
      <w:r w:rsidR="0029764E" w:rsidRPr="00C744D4">
        <w:rPr>
          <w:b/>
          <w:noProof/>
        </w:rPr>
        <w:fldChar w:fldCharType="end"/>
      </w:r>
      <w:r>
        <w:t xml:space="preserve">: </w:t>
      </w:r>
      <w:r w:rsidRPr="000E2152">
        <w:t xml:space="preserve">15 najpopularnijih programskih jezika </w:t>
      </w:r>
      <w:r>
        <w:t xml:space="preserve">često korištenih </w:t>
      </w:r>
      <w:r w:rsidRPr="000E2152">
        <w:t>za razvoj web sustava na strani poslužitelja (prema broju pull request</w:t>
      </w:r>
      <w:r>
        <w:t xml:space="preserve"> unosa</w:t>
      </w:r>
      <w:r w:rsidR="00C744D4">
        <w:t xml:space="preserve"> u sustavu Github.com</w:t>
      </w:r>
      <w:r w:rsidRPr="000E2152">
        <w:t>)</w:t>
      </w:r>
    </w:p>
    <w:p w14:paraId="633C83BD" w14:textId="7AE5856F" w:rsidR="00C548F0" w:rsidRDefault="00C60245" w:rsidP="00ED0AEB">
      <w:pPr>
        <w:pStyle w:val="Tekst"/>
      </w:pPr>
      <w:r>
        <w:t xml:space="preserve">Iako u zadnje vrijeme i </w:t>
      </w:r>
      <w:r w:rsidR="0040516F">
        <w:t xml:space="preserve">tehnologije za razvoj web sustava na strani klijenta </w:t>
      </w:r>
      <w:r w:rsidR="00ED0AEB">
        <w:t xml:space="preserve">sve više koriste </w:t>
      </w:r>
      <w:r w:rsidR="00947E38">
        <w:t xml:space="preserve">vanjske </w:t>
      </w:r>
      <w:r w:rsidR="00ED0AEB">
        <w:t>servise</w:t>
      </w:r>
      <w:r>
        <w:t xml:space="preserve"> (</w:t>
      </w:r>
      <w:r w:rsidR="00947E38">
        <w:t xml:space="preserve">npr. </w:t>
      </w:r>
      <w:r>
        <w:t xml:space="preserve">baza podataka, autorizacijski mehanizmi </w:t>
      </w:r>
      <w:r w:rsidR="00947E38">
        <w:t>i sl.), za koordinaciju i rad sa servisima najčešće je zadužen</w:t>
      </w:r>
      <w:r w:rsidR="003263E7">
        <w:t xml:space="preserve"> </w:t>
      </w:r>
      <w:r w:rsidR="009F6030">
        <w:t>poslužiteljski dio web sustava</w:t>
      </w:r>
      <w:r w:rsidR="00947E38">
        <w:t xml:space="preserve">. Optimizacija performansi i sigurnosti web sustava u najvećoj se mjeri tiče optimizacije </w:t>
      </w:r>
      <w:r w:rsidR="009F6030">
        <w:t xml:space="preserve">poslužiteljskog </w:t>
      </w:r>
      <w:r w:rsidR="00ED0AEB">
        <w:t xml:space="preserve">dijela web sustava. </w:t>
      </w:r>
    </w:p>
    <w:p w14:paraId="398AC79B" w14:textId="77777777" w:rsidR="00C548F0" w:rsidRDefault="00C548F0">
      <w:pPr>
        <w:spacing w:after="200" w:line="276" w:lineRule="auto"/>
      </w:pPr>
      <w:r>
        <w:br w:type="page"/>
      </w:r>
    </w:p>
    <w:p w14:paraId="7EA35B96" w14:textId="3A93A83B" w:rsidR="008A4BB1" w:rsidRDefault="008A4BB1" w:rsidP="008A4BB1">
      <w:pPr>
        <w:pStyle w:val="FOINaslov1"/>
      </w:pPr>
      <w:bookmarkStart w:id="13" w:name="_Toc365626341"/>
      <w:r>
        <w:lastRenderedPageBreak/>
        <w:t>PHP programski jezik</w:t>
      </w:r>
      <w:bookmarkEnd w:id="13"/>
    </w:p>
    <w:p w14:paraId="7A717444" w14:textId="00141939" w:rsidR="00C548F0" w:rsidRDefault="00C548F0" w:rsidP="00C548F0">
      <w:pPr>
        <w:pStyle w:val="Tekst"/>
      </w:pPr>
      <w:r>
        <w:t xml:space="preserve">Današnji programski jezik PHP (PHP je rekurzivni akronim od eng. </w:t>
      </w:r>
      <w:r>
        <w:rPr>
          <w:i/>
        </w:rPr>
        <w:t>H</w:t>
      </w:r>
      <w:r w:rsidRPr="00D5321C">
        <w:rPr>
          <w:i/>
        </w:rPr>
        <w:t xml:space="preserve">ypertext </w:t>
      </w:r>
      <w:r>
        <w:rPr>
          <w:i/>
        </w:rPr>
        <w:t>P</w:t>
      </w:r>
      <w:r w:rsidRPr="00D5321C">
        <w:rPr>
          <w:i/>
        </w:rPr>
        <w:t>reprocessor</w:t>
      </w:r>
      <w:r>
        <w:t xml:space="preserve">) naslijednik je jezika PHP/FI (eng. </w:t>
      </w:r>
      <w:r w:rsidRPr="00F27D38">
        <w:rPr>
          <w:i/>
        </w:rPr>
        <w:t>Perso</w:t>
      </w:r>
      <w:r>
        <w:rPr>
          <w:i/>
        </w:rPr>
        <w:t xml:space="preserve">nal Home </w:t>
      </w:r>
      <w:r w:rsidRPr="00F27D38">
        <w:rPr>
          <w:i/>
        </w:rPr>
        <w:t>Page/Forms Interpreter</w:t>
      </w:r>
      <w:r>
        <w:t>). Rasmus Lerdorf 1994. godine razvio</w:t>
      </w:r>
      <w:r w:rsidRPr="00F27D38">
        <w:t xml:space="preserve"> </w:t>
      </w:r>
      <w:r>
        <w:t xml:space="preserve">je prvu verziju PHP/FI jezika kako bi javno objavio, i pratio posjete svom digitalnom životopisu te je skupinu programskih skripti grupirao pod nazivom </w:t>
      </w:r>
      <w:r w:rsidRPr="00597749">
        <w:t>"</w:t>
      </w:r>
      <w:r w:rsidRPr="00D5321C">
        <w:rPr>
          <w:i/>
        </w:rPr>
        <w:t>Personal Home Page Tools</w:t>
      </w:r>
      <w:r w:rsidRPr="00597749">
        <w:t>"</w:t>
      </w:r>
      <w:r>
        <w:t xml:space="preserve"> ili skraćeno </w:t>
      </w:r>
      <w:r w:rsidRPr="00597749">
        <w:t>"</w:t>
      </w:r>
      <w:r w:rsidRPr="00D5321C">
        <w:rPr>
          <w:i/>
        </w:rPr>
        <w:t>PHP Tools</w:t>
      </w:r>
      <w:r w:rsidRPr="00597749">
        <w:t>"</w:t>
      </w:r>
      <w:r>
        <w:t xml:space="preserve">. Lerdorf je nastavio s razvojem svojih skripti te je u lipnju 1995. javno objavio izvorni kod prve verzije PHP-a s ciljem popularizacije novostvorenog programskog jezika, ali i suradnje te poboljšanja koje bi eventualno drugi programeri izradili </w:t>
      </w:r>
      <w:r>
        <w:fldChar w:fldCharType="begin" w:fldLock="1"/>
      </w:r>
      <w:r>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fldChar w:fldCharType="separate"/>
      </w:r>
      <w:r w:rsidRPr="00AB74B5">
        <w:rPr>
          <w:noProof/>
        </w:rPr>
        <w:t>(The PHP Group, 2017a)</w:t>
      </w:r>
      <w:r>
        <w:fldChar w:fldCharType="end"/>
      </w:r>
      <w:r>
        <w:t xml:space="preserve">. Sam Lerdorf izjavio je kako u svemu tome nije planirao razvoj novog programskog jezika: </w:t>
      </w:r>
    </w:p>
    <w:p w14:paraId="56C2CB7E" w14:textId="6D8642EC" w:rsidR="00C548F0" w:rsidRDefault="00C548F0" w:rsidP="00C548F0">
      <w:pPr>
        <w:pStyle w:val="Tekst"/>
      </w:pPr>
      <w:r w:rsidRPr="005E219E">
        <w:t>"</w:t>
      </w:r>
      <w:r w:rsidRPr="003E2680">
        <w:rPr>
          <w:i/>
        </w:rPr>
        <w:t>Nisam znao kako stati, nije bilo namjere razviti novi pgorgramski jezik... Niti ne znam kako razviti programski jezik, samo sam dodavao elemente koji su mi se logički činili potrebnima</w:t>
      </w:r>
      <w:r w:rsidRPr="005E219E">
        <w:t>"</w:t>
      </w:r>
      <w:r>
        <w:t xml:space="preserve"> </w:t>
      </w:r>
      <w:r>
        <w:fldChar w:fldCharType="begin" w:fldLock="1"/>
      </w:r>
      <w:r>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fldChar w:fldCharType="separate"/>
      </w:r>
      <w:r w:rsidRPr="003E2680">
        <w:rPr>
          <w:noProof/>
        </w:rPr>
        <w:t>(IT Conversations, 2003)</w:t>
      </w:r>
      <w:r>
        <w:fldChar w:fldCharType="end"/>
      </w:r>
      <w:r>
        <w:t>.</w:t>
      </w:r>
    </w:p>
    <w:p w14:paraId="7A72EAD4" w14:textId="12515F54" w:rsidR="00597749" w:rsidRDefault="003A4033" w:rsidP="00C548F0">
      <w:pPr>
        <w:pStyle w:val="FOINaslov2"/>
      </w:pPr>
      <w:bookmarkStart w:id="14" w:name="_Toc365626342"/>
      <w:r>
        <w:t>Razvoj</w:t>
      </w:r>
      <w:r w:rsidR="008A4BB1">
        <w:t xml:space="preserve"> PHP programskog jezika</w:t>
      </w:r>
      <w:bookmarkEnd w:id="14"/>
    </w:p>
    <w:p w14:paraId="30F5F592" w14:textId="684BEB41" w:rsidR="00597749" w:rsidRDefault="00597749" w:rsidP="00597749">
      <w:pPr>
        <w:pStyle w:val="Tekst"/>
      </w:pPr>
      <w:r>
        <w:t xml:space="preserve">PHP je </w:t>
      </w:r>
      <w:r w:rsidR="00D9073B">
        <w:t xml:space="preserve">već u svojim prvim godinama </w:t>
      </w:r>
      <w:r>
        <w:t>doživio nekoliko velikih revizija i izmj</w:t>
      </w:r>
      <w:r w:rsidR="00D9073B">
        <w:t>ena iz temelja, ubrzo su dodane funkcionalnosti potrebne z</w:t>
      </w:r>
      <w:r w:rsidR="00F27D38">
        <w:t xml:space="preserve">a komunikaciju s bazom podataka, a već </w:t>
      </w:r>
      <w:r w:rsidR="00D9073B">
        <w:t>krajem 1998. godine PHP</w:t>
      </w:r>
      <w:r w:rsidR="00F27D38">
        <w:t xml:space="preserve"> je</w:t>
      </w:r>
      <w:r w:rsidR="00D9073B">
        <w:t xml:space="preserve"> </w:t>
      </w:r>
      <w:r w:rsidR="00F27D38">
        <w:t>brojao</w:t>
      </w:r>
      <w:r w:rsidR="00D9073B">
        <w:t xml:space="preserve"> nekoliko tisuća korisnika u svijetu. Istraživanje Netcraft-a pokazalo je kako je u </w:t>
      </w:r>
      <w:r w:rsidR="00F27D38">
        <w:t xml:space="preserve">svibnju 1998. godine više od 60 </w:t>
      </w:r>
      <w:r w:rsidR="00D9073B">
        <w:t xml:space="preserve">000 ili 1% ukupnog broja web stranica </w:t>
      </w:r>
      <w:r w:rsidR="00F27D38">
        <w:t xml:space="preserve">na svijetu bilo </w:t>
      </w:r>
      <w:r w:rsidR="00D9073B">
        <w:t>pokretano na poslužiteljima koji podržavaju PHP</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D9073B">
        <w:t>.</w:t>
      </w:r>
    </w:p>
    <w:p w14:paraId="5D011D31" w14:textId="52539E50" w:rsidR="00D9073B" w:rsidRDefault="00D9073B" w:rsidP="00597749">
      <w:pPr>
        <w:pStyle w:val="Tekst"/>
      </w:pPr>
      <w:r>
        <w:t xml:space="preserve">PHP verzija 3.0 najbliža je PHP-u kakvog danas poznajemo. Programeri </w:t>
      </w:r>
      <w:r w:rsidRPr="00D9073B">
        <w:t xml:space="preserve">Andi Gutmans </w:t>
      </w:r>
      <w:r>
        <w:t>i Zeev Suraski radili su na razvoju</w:t>
      </w:r>
      <w:r w:rsidR="00D5321C">
        <w:t xml:space="preserve"> sustava elektronske trgovine (eng.</w:t>
      </w:r>
      <w:r>
        <w:t xml:space="preserve"> </w:t>
      </w:r>
      <w:r>
        <w:rPr>
          <w:i/>
        </w:rPr>
        <w:t>ecommerce</w:t>
      </w:r>
      <w:r w:rsidR="00D5321C" w:rsidRPr="00D5321C">
        <w:t>)</w:t>
      </w:r>
      <w:r>
        <w:t xml:space="preserve"> baziranog na PHP-u te su uočili brojne nedostatke prethodne verzije </w:t>
      </w:r>
      <w:r w:rsidR="00F27D38">
        <w:t xml:space="preserve">jezika </w:t>
      </w:r>
      <w:r>
        <w:t xml:space="preserve">PHP/FI 2.0. Kontaktirali su Lerdorfa i </w:t>
      </w:r>
      <w:r w:rsidR="00D5321C">
        <w:t>digitalnim kanalima</w:t>
      </w:r>
      <w:r>
        <w:t xml:space="preserve"> raspravljali o poboljšanjima na kojima su Gutmans i Suraski već radili. Konačno, dogovorena je suradnja trojice programera te su zajedno započeli rad na razvoju novog i neovisnog programskog jezika pod novim nazivom </w:t>
      </w:r>
      <w:r w:rsidR="00F27D38" w:rsidRPr="005E219E">
        <w:t>"</w:t>
      </w:r>
      <w:r w:rsidRPr="005B1064">
        <w:rPr>
          <w:i/>
        </w:rPr>
        <w:t>PHP: Hypertext Preprocessor</w:t>
      </w:r>
      <w:r w:rsidR="00F27D38" w:rsidRPr="005E219E">
        <w:t>"</w:t>
      </w:r>
      <w:r>
        <w:t xml:space="preserve"> kako bi se rješili ograničavajućeg prizvuka </w:t>
      </w:r>
      <w:r w:rsidR="00F27D38">
        <w:t>korištenja</w:t>
      </w:r>
      <w:r>
        <w:t xml:space="preserve"> isključivo za osobne potrebe. PHP 3.0 privukao je brojne programere koji </w:t>
      </w:r>
      <w:r w:rsidR="005B1064">
        <w:t>dali svoj doprinos</w:t>
      </w:r>
      <w:r>
        <w:t xml:space="preserve"> razvojem različitih </w:t>
      </w:r>
      <w:r w:rsidR="005B1064">
        <w:t xml:space="preserve">programskih </w:t>
      </w:r>
      <w:r>
        <w:t>modula. Na vrhuncu popularnosti</w:t>
      </w:r>
      <w:r w:rsidR="005B1064">
        <w:t xml:space="preserve"> verziju</w:t>
      </w:r>
      <w:r>
        <w:t xml:space="preserve"> PHP 3.0 podržavalo je približno 10% svih web poslužitelja na svijetu</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p>
    <w:p w14:paraId="00B49FE5" w14:textId="69445ED5" w:rsidR="00D9073B" w:rsidRDefault="00D9073B" w:rsidP="00597749">
      <w:pPr>
        <w:pStyle w:val="Tekst"/>
      </w:pPr>
      <w:r>
        <w:lastRenderedPageBreak/>
        <w:t>U zimu 1998.</w:t>
      </w:r>
      <w:r w:rsidR="005B1064">
        <w:t xml:space="preserve"> godine</w:t>
      </w:r>
      <w:r>
        <w:t>, nedugo nakon službene objave PHP 3.0</w:t>
      </w:r>
      <w:r w:rsidR="005B1064">
        <w:t>,</w:t>
      </w:r>
      <w:r>
        <w:t xml:space="preserve"> Gutmans i Suraski započeli</w:t>
      </w:r>
      <w:r w:rsidR="005B1064">
        <w:t xml:space="preserve"> su</w:t>
      </w:r>
      <w:r>
        <w:t xml:space="preserve"> rad na poboljšanju jezgre PHP-a s ciljem optimizacije performansi kompleksnih aplikacija te poboljšanje modularnosti</w:t>
      </w:r>
      <w:r w:rsidR="005B1064">
        <w:t xml:space="preserve"> izvornog</w:t>
      </w:r>
      <w:r>
        <w:t xml:space="preserve"> koda PHP-a.</w:t>
      </w:r>
      <w:r w:rsidR="005E219E">
        <w:t xml:space="preserve"> Razvili su novi sustav koji je pokretao PHP (eng. engine) i nazvali ga </w:t>
      </w:r>
      <w:r w:rsidR="005E219E" w:rsidRPr="00597749">
        <w:t>"</w:t>
      </w:r>
      <w:r w:rsidR="005E219E" w:rsidRPr="005B1064">
        <w:rPr>
          <w:i/>
        </w:rPr>
        <w:t>Zend Engine</w:t>
      </w:r>
      <w:r w:rsidR="005E219E" w:rsidRPr="00597749">
        <w:t>"</w:t>
      </w:r>
      <w:r w:rsidR="005E219E">
        <w:t xml:space="preserve"> (prema kombinaciji imena autora, Zeev i Andi). PHP 4.0 temeljen na novom sustavu </w:t>
      </w:r>
      <w:r w:rsidR="005E219E" w:rsidRPr="00597749">
        <w:t>"</w:t>
      </w:r>
      <w:r w:rsidR="005E219E" w:rsidRPr="005B1064">
        <w:rPr>
          <w:i/>
        </w:rPr>
        <w:t>Zend Engine</w:t>
      </w:r>
      <w:r w:rsidR="005E219E" w:rsidRPr="00597749">
        <w:t>"</w:t>
      </w:r>
      <w:r w:rsidR="005E219E">
        <w:t xml:space="preserve"> objavljen je u svibnju 2000. godine a nova je verzija podržavala različite web poslužitelje, HTTP sesije, nove programske konstrukte te poboljšane sigurnosne mehanizme</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8C15CA">
        <w:t>.</w:t>
      </w:r>
    </w:p>
    <w:p w14:paraId="03FE949F" w14:textId="694D9D98" w:rsidR="005E219E" w:rsidRDefault="005E219E" w:rsidP="00597749">
      <w:pPr>
        <w:pStyle w:val="Tekst"/>
      </w:pPr>
      <w:r>
        <w:t xml:space="preserve">PHP 5 objavljen je u srpnju 2004. godine nakon nekoliko iteracija razvoja i objavljenih pred-verzija. Nova je verzija PHP-a bila pokretana sustavom </w:t>
      </w:r>
      <w:r w:rsidRPr="00597749">
        <w:t>"</w:t>
      </w:r>
      <w:r w:rsidRPr="001C2023">
        <w:rPr>
          <w:i/>
        </w:rPr>
        <w:t>Zend Engine 2.0</w:t>
      </w:r>
      <w:r w:rsidRPr="00597749">
        <w:t>"</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r w:rsidR="008C15CA">
        <w:t xml:space="preserve"> Nova je verzija programskog jezika donijela brojne funkcionalnosti i poboljšala podršku za objektno-orjentirano programiranje u PHP-u, "PHP Data Objects</w:t>
      </w:r>
      <w:r w:rsidR="008C15CA" w:rsidRPr="008C15CA">
        <w:t>"</w:t>
      </w:r>
      <w:r w:rsidR="008C15CA">
        <w:t xml:space="preserve"> </w:t>
      </w:r>
      <w:r w:rsidR="008C15CA" w:rsidRPr="008C15CA">
        <w:t>(PDO)</w:t>
      </w:r>
      <w:r w:rsidR="008C15CA">
        <w:t xml:space="preserve"> ekstenzija omogućila je jednostavnije i sigurnije pristupanje bazama podataka a performansna poboljšanja omogućila su razvoj kompleksnih web sustava u PHP-u </w:t>
      </w:r>
      <w:r w:rsidR="003A4033">
        <w:fldChar w:fldCharType="begin" w:fldLock="1"/>
      </w:r>
      <w:r w:rsidR="003A4033">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fldChar w:fldCharType="separate"/>
      </w:r>
      <w:r w:rsidR="003A4033" w:rsidRPr="003A4033">
        <w:rPr>
          <w:noProof/>
        </w:rPr>
        <w:t>(Trachtenberg, 2004)</w:t>
      </w:r>
      <w:r w:rsidR="003A4033">
        <w:fldChar w:fldCharType="end"/>
      </w:r>
      <w:r w:rsidR="008C15CA">
        <w:t xml:space="preserve">. </w:t>
      </w:r>
      <w:r w:rsidR="003A4033">
        <w:t xml:space="preserve">U kolovozu 2014. godine objavljena je verzija PHP 5.6 koja je donijela značajna poboljšanja i  pristupačniju sintaksu a u kolovozu 2017. godine PHP 5.6 je najkorištenija </w:t>
      </w:r>
      <w:r w:rsidR="00665F8F">
        <w:t>pod</w:t>
      </w:r>
      <w:r w:rsidR="003A4033">
        <w:t>verzija PHP programskog jezika</w:t>
      </w:r>
      <w:r w:rsidR="00665F8F">
        <w:t xml:space="preserve"> verzije 5</w:t>
      </w:r>
      <w:r w:rsidR="003A4033">
        <w:t xml:space="preserve"> s gotovo 30% tržišnog udjela </w:t>
      </w:r>
      <w:r w:rsidR="003A4033">
        <w:fldChar w:fldCharType="begin" w:fldLock="1"/>
      </w:r>
      <w:r w:rsidR="002D1630">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fldChar w:fldCharType="separate"/>
      </w:r>
      <w:r w:rsidR="003A4033" w:rsidRPr="003A4033">
        <w:rPr>
          <w:noProof/>
        </w:rPr>
        <w:t>(W3Techs, 2017a)</w:t>
      </w:r>
      <w:r w:rsidR="003A4033">
        <w:fldChar w:fldCharType="end"/>
      </w:r>
      <w:r w:rsidR="003A4033">
        <w:t>.</w:t>
      </w:r>
      <w:r w:rsidR="00665F8F">
        <w:t xml:space="preserve"> PHP verzija 5 koristi se na 91,9%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65F8F">
        <w:t>.</w:t>
      </w:r>
    </w:p>
    <w:p w14:paraId="6C489550" w14:textId="290D55AD" w:rsidR="002828EE" w:rsidRDefault="002828EE" w:rsidP="00597749">
      <w:pPr>
        <w:pStyle w:val="Tekst"/>
      </w:pPr>
      <w:r>
        <w:t xml:space="preserve">PHP je često bio na meti kritika zbog nedostatka podrške za </w:t>
      </w:r>
      <w:r w:rsidRPr="002828EE">
        <w:rPr>
          <w:i/>
        </w:rPr>
        <w:t>unicode</w:t>
      </w:r>
      <w:r>
        <w:t xml:space="preserve"> način enkodiranja tekstualnih podataka (PHP je podržavao samo tzv. </w:t>
      </w:r>
      <w:r>
        <w:rPr>
          <w:i/>
        </w:rPr>
        <w:t>byte strings</w:t>
      </w:r>
      <w:r w:rsidRPr="002828EE">
        <w:t>)</w:t>
      </w:r>
      <w:r>
        <w:t xml:space="preserve">. Andrei Mievski započeo je rad na uvođenju nativne podrške za </w:t>
      </w:r>
      <w:r>
        <w:rPr>
          <w:i/>
        </w:rPr>
        <w:t>unicode</w:t>
      </w:r>
      <w:r>
        <w:t xml:space="preserve"> način enkodiranja 2005. godine kroz ugradnju </w:t>
      </w:r>
      <w:r w:rsidRPr="002828EE">
        <w:t>"International Components for Unicode" (ICU)</w:t>
      </w:r>
      <w:r>
        <w:t xml:space="preserve"> biblioteke i enkodiranje tekstualnih podataka UTF-16 načinom kodiranja. Značajnost promjene koju bi objava nove verzije programskog jezika donijela nalagala je da se izmjena uvede kroz novu verziju programskog jezika – PHP 6 (tzv. </w:t>
      </w:r>
      <w:r>
        <w:rPr>
          <w:i/>
        </w:rPr>
        <w:t>major release</w:t>
      </w:r>
      <w:r w:rsidRPr="002828EE">
        <w:t>)</w:t>
      </w:r>
      <w:r>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t xml:space="preserve"> </w:t>
      </w:r>
      <w:r w:rsidR="002D1630">
        <w:fldChar w:fldCharType="begin" w:fldLock="1"/>
      </w:r>
      <w:r w:rsidR="002D1630">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fldChar w:fldCharType="separate"/>
      </w:r>
      <w:r w:rsidR="002D1630" w:rsidRPr="002D1630">
        <w:rPr>
          <w:noProof/>
        </w:rPr>
        <w:t>(Zmievski, 2005, 2011)</w:t>
      </w:r>
      <w:r w:rsidR="002D1630">
        <w:fldChar w:fldCharType="end"/>
      </w:r>
      <w:r>
        <w:t>.</w:t>
      </w:r>
    </w:p>
    <w:p w14:paraId="0B233780" w14:textId="4BB57F1A" w:rsidR="002D1630" w:rsidRDefault="002D1630" w:rsidP="00597749">
      <w:pPr>
        <w:pStyle w:val="Tekst"/>
      </w:pPr>
      <w:r>
        <w:t xml:space="preserve">Tijekom 2014. i 2015. godine razvijena je nova značajna (eng. </w:t>
      </w:r>
      <w:r>
        <w:rPr>
          <w:i/>
        </w:rPr>
        <w:t>major</w:t>
      </w:r>
      <w:r>
        <w:t xml:space="preserve">) verzija PHP programskog jezika – PHP 7. Imenovanje nove verzije uzrokovalo je brojne debate. Postojale </w:t>
      </w:r>
      <w:r>
        <w:lastRenderedPageBreak/>
        <w:t xml:space="preserve">su dvije struje, jedna koja se zalagala za objavu nove verzije pod nazivom PHP 6 budući da nije postojala službena verzija s tim nazivom i druga koja se zalagala za preskakanje verzije i objavu nove verzije programskog jezika pod nazivom PHP 7. Radna verzija PHP 6 iako nikada nije bila javno objavljena, bila je dostupna u repozitoriju koda i poznata (i očekivana) u programerskim krugovima. Zanimljiva je činjenica da su izdavači stručnih knjiga već objavili nekoliko izdanja koja su referencirala PHP verziju 6, što bi objavom nove verzije pod nazivom PHP 6 stvorilo nesporazum. Na kraju je za službeni naziv verzije odabran   PHP 7 a diskusija oko konačne odluke traje i danas </w:t>
      </w:r>
      <w:r>
        <w:fldChar w:fldCharType="begin" w:fldLock="1"/>
      </w:r>
      <w:r w:rsidR="004F0731">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fldChar w:fldCharType="separate"/>
      </w:r>
      <w:r w:rsidRPr="002D1630">
        <w:rPr>
          <w:noProof/>
        </w:rPr>
        <w:t>(Sturgeon, 2014)</w:t>
      </w:r>
      <w:r>
        <w:fldChar w:fldCharType="end"/>
      </w:r>
      <w:r>
        <w:t>.</w:t>
      </w:r>
      <w:r w:rsidR="004F0731">
        <w:t xml:space="preserve"> Tim programera </w:t>
      </w:r>
      <w:r w:rsidR="004F0731" w:rsidRPr="004F0731">
        <w:t xml:space="preserve">Dmitry Stogov, Xinchen Hui </w:t>
      </w:r>
      <w:r w:rsidR="004F0731">
        <w:t>i</w:t>
      </w:r>
      <w:r w:rsidR="004F0731" w:rsidRPr="004F0731">
        <w:t xml:space="preserve"> Nikita Popov</w:t>
      </w:r>
      <w:r w:rsidR="004F0731">
        <w:t xml:space="preserve"> razvili su novu verziju programskog jezika sa značajno poboljšanim performansama koje su postigli doradom sustava </w:t>
      </w:r>
      <w:r w:rsidR="004F0731" w:rsidRPr="004F0731">
        <w:t>"</w:t>
      </w:r>
      <w:r w:rsidR="004F0731">
        <w:t>Zend Engine</w:t>
      </w:r>
      <w:r w:rsidR="004F0731" w:rsidRPr="004F0731">
        <w:t>"</w:t>
      </w:r>
      <w:r w:rsidR="004F0731">
        <w:t xml:space="preserve">. </w:t>
      </w:r>
      <w:r w:rsidR="001C7B81">
        <w:t xml:space="preserve">Performnansa </w:t>
      </w:r>
      <w:r w:rsidR="004F0731">
        <w:t>mjerenja</w:t>
      </w:r>
      <w:r w:rsidR="00357AEA">
        <w:t xml:space="preserve"> (eng. </w:t>
      </w:r>
      <w:r w:rsidR="00357AEA">
        <w:rPr>
          <w:i/>
        </w:rPr>
        <w:t>benchmark</w:t>
      </w:r>
      <w:r w:rsidR="00357AEA">
        <w:t>)</w:t>
      </w:r>
      <w:r w:rsidR="004F0731">
        <w:t xml:space="preserve"> pokazala su 100% poboljšanje performansi u novoj verziji PHP 7</w:t>
      </w:r>
      <w:r w:rsidR="001C7B81">
        <w:t xml:space="preserve"> u odnosu na prethodnu verziju</w:t>
      </w:r>
      <w:r w:rsidR="004F0731">
        <w:t xml:space="preserve">. Izmjene u sustavu </w:t>
      </w:r>
      <w:r w:rsidR="004F0731" w:rsidRPr="004F0731">
        <w:t>"</w:t>
      </w:r>
      <w:r w:rsidR="004F0731">
        <w:t>Zend Engine</w:t>
      </w:r>
      <w:r w:rsidR="004F0731" w:rsidRPr="004F0731">
        <w:t>"</w:t>
      </w:r>
      <w:r w:rsidR="004F0731">
        <w:t xml:space="preserve"> objavljene su pod nazivom </w:t>
      </w:r>
      <w:r w:rsidR="004F0731" w:rsidRPr="004F0731">
        <w:t>"</w:t>
      </w:r>
      <w:r w:rsidR="004F0731">
        <w:t>Zend Engine 3</w:t>
      </w:r>
      <w:r w:rsidR="004F0731" w:rsidRPr="004F0731">
        <w:t>"</w:t>
      </w:r>
      <w:r w:rsidR="004F0731">
        <w:t xml:space="preserve"> koji je naslijedio </w:t>
      </w:r>
      <w:r w:rsidR="004F0731" w:rsidRPr="004F0731">
        <w:t>"</w:t>
      </w:r>
      <w:r w:rsidR="004F0731">
        <w:t>Zend Engine 2</w:t>
      </w:r>
      <w:r w:rsidR="004F0731" w:rsidRPr="004F0731">
        <w:t>"</w:t>
      </w:r>
      <w:r w:rsidR="004F0731">
        <w:t xml:space="preserve"> </w:t>
      </w:r>
      <w:r w:rsidR="004032AF">
        <w:t>korišten</w:t>
      </w:r>
      <w:r w:rsidR="004F0731">
        <w:t xml:space="preserve"> u verziji PHP 5. Osim performansnih </w:t>
      </w:r>
      <w:r w:rsidR="004032AF">
        <w:t>poboljšanja</w:t>
      </w:r>
      <w:r w:rsidR="004F0731">
        <w:t xml:space="preserve"> i dorad</w:t>
      </w:r>
      <w:r w:rsidR="004032AF">
        <w:t>a</w:t>
      </w:r>
      <w:r w:rsidR="004F0731">
        <w:t xml:space="preserve"> izvornog koda, PHP 7 donio je nove</w:t>
      </w:r>
      <w:r w:rsidR="004032AF">
        <w:t xml:space="preserve"> programske</w:t>
      </w:r>
      <w:r w:rsidR="004F0731">
        <w:t xml:space="preserve"> konstrukte u PHP programski jezik kao što su definiranje povratnog tipa podataka funkcije i definiranje tipa podataka argumenta funkcija </w:t>
      </w:r>
      <w:r w:rsidR="004F0731">
        <w:fldChar w:fldCharType="begin" w:fldLock="1"/>
      </w:r>
      <w:r w:rsidR="00AB74B5">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fldChar w:fldCharType="separate"/>
      </w:r>
      <w:r w:rsidR="004F0731" w:rsidRPr="004F0731">
        <w:rPr>
          <w:noProof/>
        </w:rPr>
        <w:t>(Stogov and Suraski, 2014)</w:t>
      </w:r>
      <w:r w:rsidR="004F0731">
        <w:fldChar w:fldCharType="end"/>
      </w:r>
      <w:r w:rsidR="004F0731">
        <w:t>.</w:t>
      </w:r>
      <w:r w:rsidR="00665F8F">
        <w:t xml:space="preserve"> PHP verzija 7 koristi se na 7,2%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A02BD">
        <w:t>.</w:t>
      </w:r>
    </w:p>
    <w:p w14:paraId="25F0A1A9" w14:textId="1330671A" w:rsidR="006A02BD" w:rsidRDefault="006A02BD" w:rsidP="006A02BD">
      <w:pPr>
        <w:pStyle w:val="Tekst"/>
      </w:pPr>
      <w:r>
        <w:t xml:space="preserve">Iako PHP programski jezik nema službene standarde, zajednica </w:t>
      </w:r>
      <w:r w:rsidRPr="006A02BD">
        <w:t>"</w:t>
      </w:r>
      <w:r>
        <w:t xml:space="preserve">PHP </w:t>
      </w:r>
      <w:r w:rsidRPr="006A02BD">
        <w:t>Framework Interoperability Group"</w:t>
      </w:r>
      <w:r>
        <w:t xml:space="preserve"> (PHP-FIG) </w:t>
      </w:r>
      <w:r w:rsidR="00F54484">
        <w:t xml:space="preserve">sastavljena od </w:t>
      </w:r>
      <w:r>
        <w:t>voditelj</w:t>
      </w:r>
      <w:r w:rsidR="00F54484">
        <w:t>a</w:t>
      </w:r>
      <w:r>
        <w:t xml:space="preserve"> značajnih projekata bazi</w:t>
      </w:r>
      <w:r w:rsidR="00F54484">
        <w:t xml:space="preserve">ranih na PHP programskom jeziku </w:t>
      </w:r>
      <w:r>
        <w:t>s ciljem poboljšanja kompatibilnosti projekata otvorenog koda te standardizacije razvoja u PHP programskom jeziku</w:t>
      </w:r>
      <w:r w:rsidR="002F386B">
        <w:t xml:space="preserve"> </w:t>
      </w:r>
      <w:r w:rsidR="002F386B">
        <w:fldChar w:fldCharType="begin" w:fldLock="1"/>
      </w:r>
      <w:r w:rsidR="002F386B">
        <w:instrText>ADDIN CSL_CITATION { "citationItems" : [ { "id" : "ITEM-1", "itemData" : { "URL" : "http://www.php-fig.org/faqs/", "accessed" : { "date-parts" : [ [ "2017", "8", "30" ] ] }, "author" : [ { "dropping-particle" : "", "family" : "PHP-FIG", "given" : "", "non-dropping-particle" : "", "parse-names" : false, "suffix" : "" } ], "id" : "ITEM-1", "issued" : { "date-parts" : [ [ "2016" ] ] }, "title" : "Frequently Asked Questions - PHP-FIG", "type" : "webpage" }, "uris" : [ "http://www.mendeley.com/documents/?uuid=9d5e52da-b53a-33c7-8c9f-fe7eca366c41" ] } ], "mendeley" : { "formattedCitation" : "(PHP-FIG, 2016)", "plainTextFormattedCitation" : "(PHP-FIG, 2016)", "previouslyFormattedCitation" : "(PHP-FIG, 2016)" }, "properties" : { "noteIndex" : 0 }, "schema" : "https://github.com/citation-style-language/schema/raw/master/csl-citation.json" }</w:instrText>
      </w:r>
      <w:r w:rsidR="002F386B">
        <w:fldChar w:fldCharType="separate"/>
      </w:r>
      <w:r w:rsidR="002F386B" w:rsidRPr="002F386B">
        <w:rPr>
          <w:i/>
          <w:noProof/>
        </w:rPr>
        <w:t>(PHP-FIG, 2016)</w:t>
      </w:r>
      <w:r w:rsidR="002F386B">
        <w:fldChar w:fldCharType="end"/>
      </w:r>
      <w:r w:rsidR="00F54484">
        <w:t xml:space="preserve"> do </w:t>
      </w:r>
      <w:r>
        <w:t xml:space="preserve">sada je objavila 9 </w:t>
      </w:r>
      <w:r w:rsidR="00F54484">
        <w:t xml:space="preserve">PHP </w:t>
      </w:r>
      <w:r>
        <w:t xml:space="preserve">prijedloga standarda (eng. </w:t>
      </w:r>
      <w:r w:rsidRPr="006A02BD">
        <w:rPr>
          <w:i/>
        </w:rPr>
        <w:t>PHP Standards Recommendations, PSR</w:t>
      </w:r>
      <w:r w:rsidR="002F386B">
        <w:t>).</w:t>
      </w:r>
    </w:p>
    <w:tbl>
      <w:tblPr>
        <w:tblStyle w:val="TableGrid"/>
        <w:tblW w:w="9939" w:type="dxa"/>
        <w:tblLook w:val="04A0" w:firstRow="1" w:lastRow="0" w:firstColumn="1" w:lastColumn="0" w:noHBand="0" w:noVBand="1"/>
      </w:tblPr>
      <w:tblGrid>
        <w:gridCol w:w="865"/>
        <w:gridCol w:w="2787"/>
        <w:gridCol w:w="2552"/>
        <w:gridCol w:w="1843"/>
        <w:gridCol w:w="1892"/>
      </w:tblGrid>
      <w:tr w:rsidR="002F386B" w:rsidRPr="00546BA5" w14:paraId="49D35A71" w14:textId="77777777" w:rsidTr="002F386B">
        <w:tc>
          <w:tcPr>
            <w:tcW w:w="865" w:type="dxa"/>
            <w:vAlign w:val="center"/>
          </w:tcPr>
          <w:p w14:paraId="332AD275" w14:textId="723EB2E0" w:rsidR="002F386B" w:rsidRPr="00546BA5" w:rsidRDefault="002F386B" w:rsidP="002F386B">
            <w:pPr>
              <w:pStyle w:val="Tablica"/>
              <w:rPr>
                <w:b/>
              </w:rPr>
            </w:pPr>
            <w:r w:rsidRPr="00546BA5">
              <w:rPr>
                <w:b/>
              </w:rPr>
              <w:t>R. br.</w:t>
            </w:r>
          </w:p>
        </w:tc>
        <w:tc>
          <w:tcPr>
            <w:tcW w:w="2787" w:type="dxa"/>
            <w:vAlign w:val="center"/>
          </w:tcPr>
          <w:p w14:paraId="0CD8A6A7" w14:textId="3ABD75BB" w:rsidR="002F386B" w:rsidRPr="00546BA5" w:rsidRDefault="002F386B" w:rsidP="002F386B">
            <w:pPr>
              <w:pStyle w:val="Tablica"/>
              <w:rPr>
                <w:b/>
              </w:rPr>
            </w:pPr>
            <w:r w:rsidRPr="00546BA5">
              <w:rPr>
                <w:b/>
              </w:rPr>
              <w:t>Naziv prijedloga standarda</w:t>
            </w:r>
          </w:p>
        </w:tc>
        <w:tc>
          <w:tcPr>
            <w:tcW w:w="2552" w:type="dxa"/>
            <w:vAlign w:val="center"/>
          </w:tcPr>
          <w:p w14:paraId="6E7E0778" w14:textId="115A5982" w:rsidR="002F386B" w:rsidRPr="00546BA5" w:rsidRDefault="002F386B" w:rsidP="002F386B">
            <w:pPr>
              <w:pStyle w:val="Tablica"/>
              <w:rPr>
                <w:b/>
              </w:rPr>
            </w:pPr>
            <w:r w:rsidRPr="00546BA5">
              <w:rPr>
                <w:b/>
              </w:rPr>
              <w:t>Urednik</w:t>
            </w:r>
          </w:p>
        </w:tc>
        <w:tc>
          <w:tcPr>
            <w:tcW w:w="1843" w:type="dxa"/>
            <w:vAlign w:val="center"/>
          </w:tcPr>
          <w:p w14:paraId="73F16646" w14:textId="52288A25" w:rsidR="002F386B" w:rsidRPr="00546BA5" w:rsidRDefault="002F386B" w:rsidP="002F386B">
            <w:pPr>
              <w:pStyle w:val="Tablica"/>
              <w:rPr>
                <w:b/>
              </w:rPr>
            </w:pPr>
            <w:r w:rsidRPr="00546BA5">
              <w:rPr>
                <w:b/>
              </w:rPr>
              <w:t>Koordinator</w:t>
            </w:r>
          </w:p>
        </w:tc>
        <w:tc>
          <w:tcPr>
            <w:tcW w:w="1892" w:type="dxa"/>
            <w:vAlign w:val="center"/>
          </w:tcPr>
          <w:p w14:paraId="0EED89FD" w14:textId="784896F0" w:rsidR="002F386B" w:rsidRPr="00546BA5" w:rsidRDefault="002F386B" w:rsidP="002F386B">
            <w:pPr>
              <w:pStyle w:val="Tablica"/>
              <w:rPr>
                <w:b/>
              </w:rPr>
            </w:pPr>
            <w:r w:rsidRPr="00546BA5">
              <w:rPr>
                <w:b/>
              </w:rPr>
              <w:t>Sponzor</w:t>
            </w:r>
          </w:p>
        </w:tc>
      </w:tr>
      <w:tr w:rsidR="002F386B" w:rsidRPr="00546BA5" w14:paraId="2C3F838B" w14:textId="77777777" w:rsidTr="002F386B">
        <w:tc>
          <w:tcPr>
            <w:tcW w:w="865" w:type="dxa"/>
            <w:vAlign w:val="center"/>
          </w:tcPr>
          <w:p w14:paraId="4C418F58" w14:textId="0C8DAEEC" w:rsidR="002F386B" w:rsidRPr="00546BA5" w:rsidRDefault="002F386B" w:rsidP="002F386B">
            <w:pPr>
              <w:pStyle w:val="Tablica"/>
            </w:pPr>
            <w:r w:rsidRPr="00546BA5">
              <w:rPr>
                <w:rFonts w:ascii="inherit" w:hAnsi="inherit"/>
              </w:rPr>
              <w:t>1</w:t>
            </w:r>
          </w:p>
        </w:tc>
        <w:tc>
          <w:tcPr>
            <w:tcW w:w="2787" w:type="dxa"/>
            <w:vAlign w:val="center"/>
          </w:tcPr>
          <w:p w14:paraId="0A250B33" w14:textId="4BF13587" w:rsidR="002F386B" w:rsidRPr="00546BA5" w:rsidRDefault="002F386B" w:rsidP="002F386B">
            <w:pPr>
              <w:pStyle w:val="Tablica"/>
            </w:pPr>
            <w:r w:rsidRPr="00546BA5">
              <w:rPr>
                <w:rFonts w:ascii="inherit" w:hAnsi="inherit"/>
                <w:bdr w:val="none" w:sz="0" w:space="0" w:color="auto" w:frame="1"/>
              </w:rPr>
              <w:t>Basic Coding Standard</w:t>
            </w:r>
          </w:p>
        </w:tc>
        <w:tc>
          <w:tcPr>
            <w:tcW w:w="2552" w:type="dxa"/>
            <w:vAlign w:val="center"/>
          </w:tcPr>
          <w:p w14:paraId="4A2B4A0A" w14:textId="670F19E8" w:rsidR="002F386B" w:rsidRPr="00546BA5" w:rsidRDefault="002F386B" w:rsidP="002F386B">
            <w:pPr>
              <w:pStyle w:val="Tablica"/>
            </w:pPr>
            <w:r w:rsidRPr="00546BA5">
              <w:rPr>
                <w:rFonts w:ascii="inherit" w:hAnsi="inherit"/>
              </w:rPr>
              <w:t>Paul M. Jones</w:t>
            </w:r>
          </w:p>
        </w:tc>
        <w:tc>
          <w:tcPr>
            <w:tcW w:w="1843" w:type="dxa"/>
            <w:vAlign w:val="center"/>
          </w:tcPr>
          <w:p w14:paraId="79C44968" w14:textId="13D36BCD" w:rsidR="002F386B" w:rsidRPr="00546BA5" w:rsidRDefault="002F386B" w:rsidP="002F386B">
            <w:pPr>
              <w:pStyle w:val="Tablica"/>
            </w:pPr>
          </w:p>
        </w:tc>
        <w:tc>
          <w:tcPr>
            <w:tcW w:w="1892" w:type="dxa"/>
            <w:vAlign w:val="center"/>
          </w:tcPr>
          <w:p w14:paraId="7A410A92" w14:textId="6AF07A41" w:rsidR="002F386B" w:rsidRPr="00546BA5" w:rsidRDefault="002F386B" w:rsidP="002F386B">
            <w:pPr>
              <w:pStyle w:val="Tablica"/>
            </w:pPr>
          </w:p>
        </w:tc>
      </w:tr>
      <w:tr w:rsidR="002F386B" w:rsidRPr="00546BA5" w14:paraId="64987CD3" w14:textId="77777777" w:rsidTr="002F386B">
        <w:tc>
          <w:tcPr>
            <w:tcW w:w="865" w:type="dxa"/>
            <w:vAlign w:val="center"/>
          </w:tcPr>
          <w:p w14:paraId="1BA632C1" w14:textId="325CCB0F" w:rsidR="002F386B" w:rsidRPr="00546BA5" w:rsidRDefault="002F386B" w:rsidP="002F386B">
            <w:pPr>
              <w:pStyle w:val="Tablica"/>
            </w:pPr>
            <w:r w:rsidRPr="00546BA5">
              <w:rPr>
                <w:rFonts w:ascii="inherit" w:hAnsi="inherit"/>
              </w:rPr>
              <w:t>2</w:t>
            </w:r>
          </w:p>
        </w:tc>
        <w:tc>
          <w:tcPr>
            <w:tcW w:w="2787" w:type="dxa"/>
            <w:vAlign w:val="center"/>
          </w:tcPr>
          <w:p w14:paraId="51F5E5FC" w14:textId="1F862714" w:rsidR="002F386B" w:rsidRPr="00546BA5" w:rsidRDefault="002F386B" w:rsidP="002F386B">
            <w:pPr>
              <w:pStyle w:val="Tablica"/>
            </w:pPr>
            <w:r w:rsidRPr="00546BA5">
              <w:rPr>
                <w:rFonts w:ascii="inherit" w:hAnsi="inherit"/>
                <w:bdr w:val="none" w:sz="0" w:space="0" w:color="auto" w:frame="1"/>
              </w:rPr>
              <w:t>Coding Style Guide</w:t>
            </w:r>
          </w:p>
        </w:tc>
        <w:tc>
          <w:tcPr>
            <w:tcW w:w="2552" w:type="dxa"/>
            <w:vAlign w:val="center"/>
          </w:tcPr>
          <w:p w14:paraId="6184E683" w14:textId="2F68FC08" w:rsidR="002F386B" w:rsidRPr="00546BA5" w:rsidRDefault="002F386B" w:rsidP="002F386B">
            <w:pPr>
              <w:pStyle w:val="Tablica"/>
            </w:pPr>
            <w:r w:rsidRPr="00546BA5">
              <w:rPr>
                <w:rFonts w:ascii="inherit" w:hAnsi="inherit"/>
              </w:rPr>
              <w:t>Paul M. Jones</w:t>
            </w:r>
          </w:p>
        </w:tc>
        <w:tc>
          <w:tcPr>
            <w:tcW w:w="1843" w:type="dxa"/>
            <w:vAlign w:val="center"/>
          </w:tcPr>
          <w:p w14:paraId="428C13FE" w14:textId="6015967C" w:rsidR="002F386B" w:rsidRPr="00546BA5" w:rsidRDefault="002F386B" w:rsidP="002F386B">
            <w:pPr>
              <w:pStyle w:val="Tablica"/>
            </w:pPr>
          </w:p>
        </w:tc>
        <w:tc>
          <w:tcPr>
            <w:tcW w:w="1892" w:type="dxa"/>
            <w:vAlign w:val="center"/>
          </w:tcPr>
          <w:p w14:paraId="12E7E067" w14:textId="268EF67E" w:rsidR="002F386B" w:rsidRPr="00546BA5" w:rsidRDefault="002F386B" w:rsidP="002F386B">
            <w:pPr>
              <w:pStyle w:val="Tablica"/>
            </w:pPr>
          </w:p>
        </w:tc>
      </w:tr>
      <w:tr w:rsidR="002F386B" w:rsidRPr="00546BA5" w14:paraId="747A1418" w14:textId="77777777" w:rsidTr="002F386B">
        <w:tc>
          <w:tcPr>
            <w:tcW w:w="865" w:type="dxa"/>
            <w:vAlign w:val="center"/>
          </w:tcPr>
          <w:p w14:paraId="48F98757" w14:textId="300E1B07" w:rsidR="002F386B" w:rsidRPr="00546BA5" w:rsidRDefault="002F386B" w:rsidP="002F386B">
            <w:pPr>
              <w:pStyle w:val="Tablica"/>
            </w:pPr>
            <w:r w:rsidRPr="00546BA5">
              <w:rPr>
                <w:rFonts w:ascii="inherit" w:hAnsi="inherit"/>
              </w:rPr>
              <w:t>3</w:t>
            </w:r>
          </w:p>
        </w:tc>
        <w:tc>
          <w:tcPr>
            <w:tcW w:w="2787" w:type="dxa"/>
            <w:vAlign w:val="center"/>
          </w:tcPr>
          <w:p w14:paraId="27C9E288" w14:textId="2806D818" w:rsidR="002F386B" w:rsidRPr="00546BA5" w:rsidRDefault="002F386B" w:rsidP="002F386B">
            <w:pPr>
              <w:pStyle w:val="Tablica"/>
            </w:pPr>
            <w:r w:rsidRPr="00546BA5">
              <w:rPr>
                <w:rFonts w:ascii="inherit" w:hAnsi="inherit"/>
                <w:bdr w:val="none" w:sz="0" w:space="0" w:color="auto" w:frame="1"/>
              </w:rPr>
              <w:t>Logger Interface</w:t>
            </w:r>
          </w:p>
        </w:tc>
        <w:tc>
          <w:tcPr>
            <w:tcW w:w="2552" w:type="dxa"/>
            <w:vAlign w:val="center"/>
          </w:tcPr>
          <w:p w14:paraId="070451A7" w14:textId="48628CE1" w:rsidR="002F386B" w:rsidRPr="00546BA5" w:rsidRDefault="002F386B" w:rsidP="002F386B">
            <w:pPr>
              <w:pStyle w:val="Tablica"/>
            </w:pPr>
            <w:r w:rsidRPr="00546BA5">
              <w:rPr>
                <w:rFonts w:ascii="inherit" w:hAnsi="inherit"/>
              </w:rPr>
              <w:t>Jordi Boggiano</w:t>
            </w:r>
          </w:p>
        </w:tc>
        <w:tc>
          <w:tcPr>
            <w:tcW w:w="1843" w:type="dxa"/>
            <w:vAlign w:val="center"/>
          </w:tcPr>
          <w:p w14:paraId="4BBD29C4" w14:textId="680D44CF" w:rsidR="002F386B" w:rsidRPr="00546BA5" w:rsidRDefault="002F386B" w:rsidP="002F386B">
            <w:pPr>
              <w:pStyle w:val="Tablica"/>
            </w:pPr>
          </w:p>
        </w:tc>
        <w:tc>
          <w:tcPr>
            <w:tcW w:w="1892" w:type="dxa"/>
            <w:vAlign w:val="center"/>
          </w:tcPr>
          <w:p w14:paraId="32F82397" w14:textId="441B580A" w:rsidR="002F386B" w:rsidRPr="00546BA5" w:rsidRDefault="002F386B" w:rsidP="002F386B">
            <w:pPr>
              <w:pStyle w:val="Tablica"/>
            </w:pPr>
          </w:p>
        </w:tc>
      </w:tr>
      <w:tr w:rsidR="002F386B" w:rsidRPr="00546BA5" w14:paraId="1B38DCFD" w14:textId="77777777" w:rsidTr="002F386B">
        <w:tc>
          <w:tcPr>
            <w:tcW w:w="865" w:type="dxa"/>
            <w:vAlign w:val="center"/>
          </w:tcPr>
          <w:p w14:paraId="0A61DE6C" w14:textId="0EFCD574" w:rsidR="002F386B" w:rsidRPr="00546BA5" w:rsidRDefault="002F386B" w:rsidP="002F386B">
            <w:pPr>
              <w:pStyle w:val="Tablica"/>
            </w:pPr>
            <w:r w:rsidRPr="00546BA5">
              <w:rPr>
                <w:rFonts w:ascii="inherit" w:hAnsi="inherit"/>
              </w:rPr>
              <w:t>4</w:t>
            </w:r>
          </w:p>
        </w:tc>
        <w:tc>
          <w:tcPr>
            <w:tcW w:w="2787" w:type="dxa"/>
            <w:vAlign w:val="center"/>
          </w:tcPr>
          <w:p w14:paraId="679E98E4" w14:textId="01CE596C" w:rsidR="002F386B" w:rsidRPr="00546BA5" w:rsidRDefault="002F386B" w:rsidP="002F386B">
            <w:pPr>
              <w:pStyle w:val="Tablica"/>
            </w:pPr>
            <w:r w:rsidRPr="00546BA5">
              <w:rPr>
                <w:rFonts w:ascii="inherit" w:hAnsi="inherit"/>
                <w:bdr w:val="none" w:sz="0" w:space="0" w:color="auto" w:frame="1"/>
              </w:rPr>
              <w:t>Autoloading Standard</w:t>
            </w:r>
          </w:p>
        </w:tc>
        <w:tc>
          <w:tcPr>
            <w:tcW w:w="2552" w:type="dxa"/>
            <w:vAlign w:val="center"/>
          </w:tcPr>
          <w:p w14:paraId="4A5C63DB" w14:textId="4322B205" w:rsidR="002F386B" w:rsidRPr="00546BA5" w:rsidRDefault="002F386B" w:rsidP="002F386B">
            <w:pPr>
              <w:pStyle w:val="Tablica"/>
            </w:pPr>
            <w:r w:rsidRPr="00546BA5">
              <w:rPr>
                <w:rFonts w:ascii="inherit" w:hAnsi="inherit"/>
              </w:rPr>
              <w:t>Paul M. Jones</w:t>
            </w:r>
          </w:p>
        </w:tc>
        <w:tc>
          <w:tcPr>
            <w:tcW w:w="1843" w:type="dxa"/>
            <w:vAlign w:val="center"/>
          </w:tcPr>
          <w:p w14:paraId="556F9A28" w14:textId="251452A5" w:rsidR="002F386B" w:rsidRPr="00546BA5" w:rsidRDefault="002F386B" w:rsidP="002F386B">
            <w:pPr>
              <w:pStyle w:val="Tablica"/>
            </w:pPr>
            <w:r w:rsidRPr="00546BA5">
              <w:rPr>
                <w:rFonts w:ascii="inherit" w:hAnsi="inherit"/>
              </w:rPr>
              <w:t>Phil Sturgeon</w:t>
            </w:r>
          </w:p>
        </w:tc>
        <w:tc>
          <w:tcPr>
            <w:tcW w:w="1892" w:type="dxa"/>
            <w:vAlign w:val="center"/>
          </w:tcPr>
          <w:p w14:paraId="3579C2F4" w14:textId="17B33BD7" w:rsidR="002F386B" w:rsidRPr="00546BA5" w:rsidRDefault="002F386B" w:rsidP="002F386B">
            <w:pPr>
              <w:pStyle w:val="Tablica"/>
            </w:pPr>
            <w:r w:rsidRPr="00546BA5">
              <w:rPr>
                <w:rFonts w:ascii="inherit" w:hAnsi="inherit"/>
              </w:rPr>
              <w:t>Larry Garfield</w:t>
            </w:r>
          </w:p>
        </w:tc>
      </w:tr>
      <w:tr w:rsidR="002F386B" w:rsidRPr="00546BA5" w14:paraId="36D6C547" w14:textId="77777777" w:rsidTr="002F386B">
        <w:tc>
          <w:tcPr>
            <w:tcW w:w="865" w:type="dxa"/>
            <w:vAlign w:val="center"/>
          </w:tcPr>
          <w:p w14:paraId="6F82A149" w14:textId="520B6DE9" w:rsidR="002F386B" w:rsidRPr="00546BA5" w:rsidRDefault="002F386B" w:rsidP="002F386B">
            <w:pPr>
              <w:pStyle w:val="Tablica"/>
            </w:pPr>
            <w:r w:rsidRPr="00546BA5">
              <w:rPr>
                <w:rFonts w:ascii="inherit" w:hAnsi="inherit"/>
              </w:rPr>
              <w:t>6</w:t>
            </w:r>
          </w:p>
        </w:tc>
        <w:tc>
          <w:tcPr>
            <w:tcW w:w="2787" w:type="dxa"/>
            <w:vAlign w:val="center"/>
          </w:tcPr>
          <w:p w14:paraId="01726363" w14:textId="6680E316" w:rsidR="002F386B" w:rsidRPr="00546BA5" w:rsidRDefault="002F386B" w:rsidP="002F386B">
            <w:pPr>
              <w:pStyle w:val="Tablica"/>
            </w:pPr>
            <w:r w:rsidRPr="00546BA5">
              <w:rPr>
                <w:rFonts w:ascii="inherit" w:hAnsi="inherit"/>
                <w:bdr w:val="none" w:sz="0" w:space="0" w:color="auto" w:frame="1"/>
              </w:rPr>
              <w:t>Caching Interface</w:t>
            </w:r>
          </w:p>
        </w:tc>
        <w:tc>
          <w:tcPr>
            <w:tcW w:w="2552" w:type="dxa"/>
            <w:vAlign w:val="center"/>
          </w:tcPr>
          <w:p w14:paraId="1C5B75CE" w14:textId="43C064A7" w:rsidR="002F386B" w:rsidRPr="00546BA5" w:rsidRDefault="002F386B" w:rsidP="002F386B">
            <w:pPr>
              <w:pStyle w:val="Tablica"/>
            </w:pPr>
            <w:r w:rsidRPr="00546BA5">
              <w:rPr>
                <w:rFonts w:ascii="inherit" w:hAnsi="inherit"/>
              </w:rPr>
              <w:t>Larry Garfield</w:t>
            </w:r>
          </w:p>
        </w:tc>
        <w:tc>
          <w:tcPr>
            <w:tcW w:w="1843" w:type="dxa"/>
            <w:vAlign w:val="center"/>
          </w:tcPr>
          <w:p w14:paraId="7BC31316" w14:textId="46E23CD3" w:rsidR="002F386B" w:rsidRPr="00546BA5" w:rsidRDefault="002F386B" w:rsidP="002F386B">
            <w:pPr>
              <w:pStyle w:val="Tablica"/>
            </w:pPr>
            <w:r w:rsidRPr="00546BA5">
              <w:rPr>
                <w:rFonts w:ascii="inherit" w:hAnsi="inherit"/>
              </w:rPr>
              <w:t>Paul Dragoonis</w:t>
            </w:r>
          </w:p>
        </w:tc>
        <w:tc>
          <w:tcPr>
            <w:tcW w:w="1892" w:type="dxa"/>
            <w:vAlign w:val="center"/>
          </w:tcPr>
          <w:p w14:paraId="05C021A1" w14:textId="7044428A" w:rsidR="002F386B" w:rsidRPr="00546BA5" w:rsidRDefault="002F386B" w:rsidP="002F386B">
            <w:pPr>
              <w:pStyle w:val="Tablica"/>
            </w:pPr>
            <w:r w:rsidRPr="00546BA5">
              <w:rPr>
                <w:rFonts w:ascii="inherit" w:hAnsi="inherit"/>
              </w:rPr>
              <w:t>Robert Hafner</w:t>
            </w:r>
          </w:p>
        </w:tc>
      </w:tr>
      <w:tr w:rsidR="002F386B" w:rsidRPr="00546BA5" w14:paraId="74440845" w14:textId="77777777" w:rsidTr="002F386B">
        <w:tc>
          <w:tcPr>
            <w:tcW w:w="865" w:type="dxa"/>
            <w:vAlign w:val="center"/>
          </w:tcPr>
          <w:p w14:paraId="685AF993" w14:textId="05B9AAD0" w:rsidR="002F386B" w:rsidRPr="00546BA5" w:rsidRDefault="002F386B" w:rsidP="002F386B">
            <w:pPr>
              <w:pStyle w:val="Tablica"/>
            </w:pPr>
            <w:r w:rsidRPr="00546BA5">
              <w:rPr>
                <w:rFonts w:ascii="inherit" w:hAnsi="inherit"/>
              </w:rPr>
              <w:t>7</w:t>
            </w:r>
          </w:p>
        </w:tc>
        <w:tc>
          <w:tcPr>
            <w:tcW w:w="2787" w:type="dxa"/>
            <w:vAlign w:val="center"/>
          </w:tcPr>
          <w:p w14:paraId="052572DE" w14:textId="560680E7" w:rsidR="002F386B" w:rsidRPr="00546BA5" w:rsidRDefault="002F386B" w:rsidP="002F386B">
            <w:pPr>
              <w:pStyle w:val="Tablica"/>
            </w:pPr>
            <w:r w:rsidRPr="00546BA5">
              <w:rPr>
                <w:rFonts w:ascii="inherit" w:hAnsi="inherit"/>
                <w:bdr w:val="none" w:sz="0" w:space="0" w:color="auto" w:frame="1"/>
              </w:rPr>
              <w:t>HTTP Message Interface</w:t>
            </w:r>
          </w:p>
        </w:tc>
        <w:tc>
          <w:tcPr>
            <w:tcW w:w="2552" w:type="dxa"/>
            <w:vAlign w:val="center"/>
          </w:tcPr>
          <w:p w14:paraId="08B468CC" w14:textId="631EDCCA" w:rsidR="002F386B" w:rsidRPr="00546BA5" w:rsidRDefault="002F386B" w:rsidP="002F386B">
            <w:pPr>
              <w:pStyle w:val="Tablica"/>
            </w:pPr>
            <w:r w:rsidRPr="00546BA5">
              <w:rPr>
                <w:rFonts w:ascii="inherit" w:hAnsi="inherit"/>
              </w:rPr>
              <w:t>Matthew Weier O’Phinney</w:t>
            </w:r>
          </w:p>
        </w:tc>
        <w:tc>
          <w:tcPr>
            <w:tcW w:w="1843" w:type="dxa"/>
            <w:vAlign w:val="center"/>
          </w:tcPr>
          <w:p w14:paraId="0C250BCA" w14:textId="32090BF9" w:rsidR="002F386B" w:rsidRPr="00546BA5" w:rsidRDefault="002F386B" w:rsidP="002F386B">
            <w:pPr>
              <w:pStyle w:val="Tablica"/>
            </w:pPr>
            <w:r w:rsidRPr="00546BA5">
              <w:rPr>
                <w:rFonts w:ascii="inherit" w:hAnsi="inherit"/>
              </w:rPr>
              <w:t>Beau Simensen</w:t>
            </w:r>
          </w:p>
        </w:tc>
        <w:tc>
          <w:tcPr>
            <w:tcW w:w="1892" w:type="dxa"/>
            <w:vAlign w:val="center"/>
          </w:tcPr>
          <w:p w14:paraId="04420846" w14:textId="201D1A16" w:rsidR="002F386B" w:rsidRPr="00546BA5" w:rsidRDefault="002F386B" w:rsidP="002F386B">
            <w:pPr>
              <w:pStyle w:val="Tablica"/>
            </w:pPr>
            <w:r w:rsidRPr="00546BA5">
              <w:rPr>
                <w:rFonts w:ascii="inherit" w:hAnsi="inherit"/>
              </w:rPr>
              <w:t>Paul M. Jones</w:t>
            </w:r>
          </w:p>
        </w:tc>
      </w:tr>
      <w:tr w:rsidR="002F386B" w:rsidRPr="00546BA5" w14:paraId="728BA4D0" w14:textId="77777777" w:rsidTr="002F386B">
        <w:tc>
          <w:tcPr>
            <w:tcW w:w="865" w:type="dxa"/>
            <w:vAlign w:val="center"/>
          </w:tcPr>
          <w:p w14:paraId="70FE2AA9" w14:textId="177E948A" w:rsidR="002F386B" w:rsidRPr="00546BA5" w:rsidRDefault="002F386B" w:rsidP="002F386B">
            <w:pPr>
              <w:pStyle w:val="Tablica"/>
            </w:pPr>
            <w:r w:rsidRPr="00546BA5">
              <w:rPr>
                <w:rFonts w:ascii="inherit" w:hAnsi="inherit"/>
              </w:rPr>
              <w:t>11</w:t>
            </w:r>
          </w:p>
        </w:tc>
        <w:tc>
          <w:tcPr>
            <w:tcW w:w="2787" w:type="dxa"/>
            <w:vAlign w:val="center"/>
          </w:tcPr>
          <w:p w14:paraId="61B78F4D" w14:textId="5FF45067" w:rsidR="002F386B" w:rsidRPr="00546BA5" w:rsidRDefault="002F386B" w:rsidP="002F386B">
            <w:pPr>
              <w:pStyle w:val="Tablica"/>
            </w:pPr>
            <w:r w:rsidRPr="00546BA5">
              <w:rPr>
                <w:rFonts w:ascii="inherit" w:hAnsi="inherit"/>
                <w:bdr w:val="none" w:sz="0" w:space="0" w:color="auto" w:frame="1"/>
              </w:rPr>
              <w:t>Container Interface</w:t>
            </w:r>
          </w:p>
        </w:tc>
        <w:tc>
          <w:tcPr>
            <w:tcW w:w="2552" w:type="dxa"/>
            <w:vAlign w:val="center"/>
          </w:tcPr>
          <w:p w14:paraId="5A016B31" w14:textId="373AF25B" w:rsidR="002F386B" w:rsidRPr="00546BA5" w:rsidRDefault="002F386B" w:rsidP="002F386B">
            <w:pPr>
              <w:pStyle w:val="Tablica"/>
            </w:pPr>
            <w:r w:rsidRPr="00546BA5">
              <w:rPr>
                <w:rFonts w:ascii="inherit" w:hAnsi="inherit"/>
              </w:rPr>
              <w:t xml:space="preserve">Matthieu Napoli, </w:t>
            </w:r>
            <w:r w:rsidRPr="00546BA5">
              <w:rPr>
                <w:rFonts w:ascii="inherit" w:hAnsi="inherit"/>
              </w:rPr>
              <w:br/>
            </w:r>
            <w:r w:rsidRPr="00546BA5">
              <w:rPr>
                <w:rFonts w:ascii="inherit" w:hAnsi="inherit"/>
              </w:rPr>
              <w:lastRenderedPageBreak/>
              <w:t>David Négrier</w:t>
            </w:r>
          </w:p>
        </w:tc>
        <w:tc>
          <w:tcPr>
            <w:tcW w:w="1843" w:type="dxa"/>
            <w:vAlign w:val="center"/>
          </w:tcPr>
          <w:p w14:paraId="037A1810" w14:textId="41B5D1EA" w:rsidR="002F386B" w:rsidRPr="00546BA5" w:rsidRDefault="002F386B" w:rsidP="002F386B">
            <w:pPr>
              <w:pStyle w:val="Tablica"/>
            </w:pPr>
            <w:r w:rsidRPr="00546BA5">
              <w:rPr>
                <w:rFonts w:ascii="inherit" w:hAnsi="inherit"/>
              </w:rPr>
              <w:lastRenderedPageBreak/>
              <w:t xml:space="preserve">Matthew Weier </w:t>
            </w:r>
            <w:r w:rsidRPr="00546BA5">
              <w:rPr>
                <w:rFonts w:ascii="inherit" w:hAnsi="inherit"/>
              </w:rPr>
              <w:lastRenderedPageBreak/>
              <w:t>O’Phinney</w:t>
            </w:r>
          </w:p>
        </w:tc>
        <w:tc>
          <w:tcPr>
            <w:tcW w:w="1892" w:type="dxa"/>
            <w:vAlign w:val="center"/>
          </w:tcPr>
          <w:p w14:paraId="7DF9C871" w14:textId="7742D239" w:rsidR="002F386B" w:rsidRPr="00546BA5" w:rsidRDefault="002F386B" w:rsidP="002F386B">
            <w:pPr>
              <w:pStyle w:val="Tablica"/>
              <w:keepNext/>
            </w:pPr>
            <w:r w:rsidRPr="00546BA5">
              <w:rPr>
                <w:rFonts w:ascii="inherit" w:hAnsi="inherit"/>
              </w:rPr>
              <w:lastRenderedPageBreak/>
              <w:t>Korvin Szanto</w:t>
            </w:r>
          </w:p>
        </w:tc>
      </w:tr>
    </w:tbl>
    <w:p w14:paraId="7444C886" w14:textId="3ABBC1A8" w:rsidR="006A02BD" w:rsidRPr="006A02BD" w:rsidRDefault="002F386B" w:rsidP="002F386B">
      <w:pPr>
        <w:pStyle w:val="Caption"/>
      </w:pPr>
      <w:r w:rsidRPr="00017B06">
        <w:rPr>
          <w:b/>
        </w:rPr>
        <w:lastRenderedPageBreak/>
        <w:t xml:space="preserve">Tablica </w:t>
      </w:r>
      <w:r w:rsidRPr="00017B06">
        <w:rPr>
          <w:b/>
        </w:rPr>
        <w:fldChar w:fldCharType="begin"/>
      </w:r>
      <w:r w:rsidRPr="00017B06">
        <w:rPr>
          <w:b/>
        </w:rPr>
        <w:instrText xml:space="preserve"> SEQ Tablica \* ARABIC </w:instrText>
      </w:r>
      <w:r w:rsidRPr="00017B06">
        <w:rPr>
          <w:b/>
        </w:rPr>
        <w:fldChar w:fldCharType="separate"/>
      </w:r>
      <w:r w:rsidR="00671FB9">
        <w:rPr>
          <w:b/>
          <w:noProof/>
        </w:rPr>
        <w:t>4</w:t>
      </w:r>
      <w:r w:rsidRPr="00017B06">
        <w:rPr>
          <w:b/>
        </w:rPr>
        <w:fldChar w:fldCharType="end"/>
      </w:r>
      <w:r>
        <w:t xml:space="preserve">: Prihvaćeni prijedlozi standarda grupe PHP-FIG </w:t>
      </w:r>
      <w:r>
        <w:fldChar w:fldCharType="begin" w:fldLock="1"/>
      </w:r>
      <w:r w:rsidR="00671FB9">
        <w:instrText>ADDIN CSL_CITATION { "citationItems" : [ { "id" : "ITEM-1", "itemData" : { "URL" : "http://www.php-fig.org/psr/", "accessed" : { "date-parts" : [ [ "2017", "8", "30" ] ] }, "author" : [ { "dropping-particle" : "", "family" : "PHP-FIG", "given" : "", "non-dropping-particle" : "", "parse-names" : false, "suffix" : "" } ], "id" : "ITEM-1", "issued" : { "date-parts" : [ [ "2017" ] ] }, "title" : "PHP Standards Recommendations - PHP-FIG", "type" : "webpage" }, "uris" : [ "http://www.mendeley.com/documents/?uuid=f53b2dec-495e-3c94-b34f-6316ac667b80" ] } ], "mendeley" : { "formattedCitation" : "(PHP-FIG, 2017)", "plainTextFormattedCitation" : "(PHP-FIG, 2017)", "previouslyFormattedCitation" : "(PHP-FIG, 2017)" }, "properties" : { "noteIndex" : 0 }, "schema" : "https://github.com/citation-style-language/schema/raw/master/csl-citation.json" }</w:instrText>
      </w:r>
      <w:r>
        <w:fldChar w:fldCharType="separate"/>
      </w:r>
      <w:r w:rsidRPr="002F386B">
        <w:rPr>
          <w:i w:val="0"/>
          <w:noProof/>
        </w:rPr>
        <w:t>(PHP-FIG, 2017)</w:t>
      </w:r>
      <w:r>
        <w:fldChar w:fldCharType="end"/>
      </w:r>
    </w:p>
    <w:p w14:paraId="634FB12C" w14:textId="77D96C99" w:rsidR="00AB74B5" w:rsidRDefault="00FC2AD8" w:rsidP="00597749">
      <w:pPr>
        <w:pStyle w:val="Tekst"/>
      </w:pPr>
      <w:r>
        <w:t xml:space="preserve">U nastavku </w:t>
      </w:r>
      <w:r w:rsidR="002F386B">
        <w:t xml:space="preserve">rada slijedi </w:t>
      </w:r>
      <w:r>
        <w:t>pregled do sada objavljenih verzija programskog jezika PHP s kratkim opisom novosti pojedine verzije te stanjem podrške za pojedinu verziju.</w:t>
      </w:r>
    </w:p>
    <w:p w14:paraId="60BF6123" w14:textId="77777777" w:rsidR="00AB74B5" w:rsidRDefault="00AB74B5">
      <w:pPr>
        <w:spacing w:after="200" w:line="276" w:lineRule="auto"/>
      </w:pPr>
      <w:r>
        <w:br w:type="page"/>
      </w:r>
    </w:p>
    <w:tbl>
      <w:tblPr>
        <w:tblW w:w="9137"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77"/>
      </w:tblGrid>
      <w:tr w:rsidR="00FC2AD8" w:rsidRPr="003750FC" w14:paraId="003A0F9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3750FC" w:rsidRDefault="00FC2AD8" w:rsidP="00D10D34">
            <w:pPr>
              <w:pStyle w:val="Tablica"/>
              <w:rPr>
                <w:b/>
              </w:rPr>
            </w:pPr>
            <w:r w:rsidRPr="003750FC">
              <w:rPr>
                <w:b/>
                <w:sz w:val="22"/>
                <w:szCs w:val="22"/>
              </w:rPr>
              <w:lastRenderedPageBreak/>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3750FC" w:rsidRDefault="00FC2AD8" w:rsidP="00D10D34">
            <w:pPr>
              <w:pStyle w:val="Tablica"/>
              <w:rPr>
                <w:b/>
              </w:rPr>
            </w:pPr>
            <w:r w:rsidRPr="003750FC">
              <w:rPr>
                <w:b/>
                <w:sz w:val="22"/>
                <w:szCs w:val="22"/>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3750FC" w:rsidRDefault="00FC2AD8" w:rsidP="00D10D34">
            <w:pPr>
              <w:pStyle w:val="Tablica"/>
              <w:rPr>
                <w:b/>
              </w:rPr>
            </w:pPr>
            <w:r w:rsidRPr="003750FC">
              <w:rPr>
                <w:b/>
                <w:sz w:val="22"/>
                <w:szCs w:val="22"/>
              </w:rPr>
              <w:t>Podrška do</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3750FC" w:rsidRDefault="00FC2AD8" w:rsidP="00D10D34">
            <w:pPr>
              <w:pStyle w:val="Tablica"/>
              <w:rPr>
                <w:b/>
              </w:rPr>
            </w:pPr>
            <w:r w:rsidRPr="003750FC">
              <w:rPr>
                <w:b/>
                <w:sz w:val="22"/>
                <w:szCs w:val="22"/>
              </w:rPr>
              <w:t>Opis</w:t>
            </w:r>
          </w:p>
        </w:tc>
      </w:tr>
      <w:tr w:rsidR="00126EDB" w:rsidRPr="003750FC" w14:paraId="1CAD7738" w14:textId="77777777" w:rsidTr="00D10D34">
        <w:tc>
          <w:tcPr>
            <w:tcW w:w="9137"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3750FC" w:rsidRDefault="00126EDB" w:rsidP="00D10D34">
            <w:pPr>
              <w:pStyle w:val="Tablica"/>
              <w:rPr>
                <w:i/>
                <w:lang w:val="en-US"/>
              </w:rPr>
            </w:pPr>
            <w:r w:rsidRPr="003750FC">
              <w:rPr>
                <w:b/>
                <w:i/>
                <w:sz w:val="22"/>
                <w:szCs w:val="22"/>
              </w:rPr>
              <w:t>Legenda</w:t>
            </w:r>
            <w:r w:rsidRPr="003750FC">
              <w:rPr>
                <w:i/>
                <w:sz w:val="22"/>
                <w:szCs w:val="22"/>
              </w:rPr>
              <w:t xml:space="preserve">: </w:t>
            </w:r>
            <w:r w:rsidRPr="003750FC">
              <w:rPr>
                <w:i/>
                <w:color w:val="FF0000"/>
                <w:sz w:val="22"/>
                <w:szCs w:val="22"/>
                <w:lang w:val="en-US"/>
              </w:rPr>
              <w:t>■</w:t>
            </w:r>
            <w:r w:rsidRPr="003750FC">
              <w:rPr>
                <w:i/>
                <w:sz w:val="22"/>
                <w:szCs w:val="22"/>
                <w:lang w:val="en-US"/>
              </w:rPr>
              <w:t xml:space="preserve"> </w:t>
            </w:r>
            <w:r w:rsidRPr="003750FC">
              <w:rPr>
                <w:i/>
                <w:sz w:val="22"/>
                <w:szCs w:val="22"/>
              </w:rPr>
              <w:t xml:space="preserve">Neaktivno izdanje, </w:t>
            </w:r>
            <w:r w:rsidRPr="003750FC">
              <w:rPr>
                <w:i/>
                <w:color w:val="FABF8F" w:themeColor="accent6" w:themeTint="99"/>
                <w:sz w:val="22"/>
                <w:szCs w:val="22"/>
                <w:lang w:val="en-US"/>
              </w:rPr>
              <w:t>■</w:t>
            </w:r>
            <w:r w:rsidRPr="003750FC">
              <w:rPr>
                <w:i/>
                <w:color w:val="FF0000"/>
                <w:sz w:val="22"/>
                <w:szCs w:val="22"/>
                <w:lang w:val="en-US"/>
              </w:rPr>
              <w:t xml:space="preserve"> </w:t>
            </w:r>
            <w:r w:rsidRPr="003750FC">
              <w:rPr>
                <w:i/>
                <w:sz w:val="22"/>
                <w:szCs w:val="22"/>
              </w:rPr>
              <w:t xml:space="preserve">Stabilno izdanje s doradama sigurnosnih propusta, </w:t>
            </w:r>
            <w:r w:rsidRPr="003750FC">
              <w:rPr>
                <w:i/>
                <w:color w:val="008000"/>
                <w:sz w:val="22"/>
                <w:szCs w:val="22"/>
                <w:lang w:val="en-US"/>
              </w:rPr>
              <w:t>■</w:t>
            </w:r>
            <w:r w:rsidRPr="003750FC">
              <w:rPr>
                <w:i/>
                <w:color w:val="FF0000"/>
                <w:sz w:val="22"/>
                <w:szCs w:val="22"/>
                <w:lang w:val="en-US"/>
              </w:rPr>
              <w:t xml:space="preserve"> </w:t>
            </w:r>
            <w:r w:rsidRPr="003750FC">
              <w:rPr>
                <w:i/>
                <w:sz w:val="22"/>
                <w:szCs w:val="22"/>
              </w:rPr>
              <w:t xml:space="preserve">stabilno izdanje s doradama bugova i sigurnosnih propusta, </w:t>
            </w:r>
            <w:r w:rsidRPr="003750FC">
              <w:rPr>
                <w:i/>
                <w:color w:val="0000FF"/>
                <w:sz w:val="22"/>
                <w:szCs w:val="22"/>
                <w:lang w:val="en-US"/>
              </w:rPr>
              <w:t>■</w:t>
            </w:r>
            <w:r w:rsidRPr="003750FC">
              <w:rPr>
                <w:i/>
                <w:color w:val="FF0000"/>
                <w:sz w:val="22"/>
                <w:szCs w:val="22"/>
                <w:lang w:val="en-US"/>
              </w:rPr>
              <w:t xml:space="preserve"> </w:t>
            </w:r>
            <w:r w:rsidRPr="003750FC">
              <w:rPr>
                <w:i/>
                <w:sz w:val="22"/>
                <w:szCs w:val="22"/>
              </w:rPr>
              <w:t>planirano (buduće izdanje)</w:t>
            </w:r>
          </w:p>
        </w:tc>
      </w:tr>
      <w:tr w:rsidR="00FC2AD8" w:rsidRPr="003750FC" w14:paraId="2C61AA36"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3750FC" w:rsidRDefault="00FC2AD8" w:rsidP="00D10D34">
            <w:pPr>
              <w:pStyle w:val="Tablica"/>
            </w:pPr>
            <w:r w:rsidRPr="003750FC">
              <w:rPr>
                <w:sz w:val="22"/>
                <w:szCs w:val="22"/>
              </w:rPr>
              <w:t>1.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3750FC" w:rsidRDefault="00FC2AD8" w:rsidP="00D10D34">
            <w:pPr>
              <w:pStyle w:val="Tablica"/>
            </w:pPr>
            <w:r w:rsidRPr="003750FC">
              <w:rPr>
                <w:sz w:val="22"/>
                <w:szCs w:val="22"/>
              </w:rPr>
              <w:t>8. lipnja 199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3750FC" w:rsidRDefault="0008236A" w:rsidP="00D10D34">
            <w:pPr>
              <w:pStyle w:val="Tablica"/>
              <w:rPr>
                <w:i/>
              </w:rPr>
            </w:pPr>
            <w:r w:rsidRPr="003750FC">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2E3B5EDF" w:rsidR="00FC2AD8" w:rsidRPr="003750FC" w:rsidRDefault="00126EDB" w:rsidP="00D10D34">
            <w:pPr>
              <w:pStyle w:val="Tablica"/>
            </w:pPr>
            <w:r w:rsidRPr="003750FC">
              <w:rPr>
                <w:sz w:val="22"/>
                <w:szCs w:val="22"/>
              </w:rPr>
              <w:t xml:space="preserve">Prvi puta korišten naziv PHP – službeni naziv: </w:t>
            </w:r>
            <w:r w:rsidR="00FC2AD8" w:rsidRPr="003750FC">
              <w:rPr>
                <w:sz w:val="22"/>
                <w:szCs w:val="22"/>
              </w:rPr>
              <w:t>"Personal Home Page Tools (PHP Tools)"</w:t>
            </w:r>
            <w:r w:rsidR="0093726C" w:rsidRPr="003750FC">
              <w:rPr>
                <w:sz w:val="22"/>
                <w:szCs w:val="22"/>
              </w:rPr>
              <w:t>.</w:t>
            </w:r>
          </w:p>
        </w:tc>
      </w:tr>
      <w:tr w:rsidR="00FC2AD8" w:rsidRPr="003750FC" w14:paraId="65F5E43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3750FC" w:rsidRDefault="00FC2AD8" w:rsidP="00D10D34">
            <w:pPr>
              <w:pStyle w:val="Tablica"/>
            </w:pPr>
            <w:r w:rsidRPr="003750FC">
              <w:rPr>
                <w:sz w:val="22"/>
                <w:szCs w:val="22"/>
              </w:rPr>
              <w:t>2.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3750FC" w:rsidRDefault="00FC2AD8" w:rsidP="00D10D34">
            <w:pPr>
              <w:pStyle w:val="Tablica"/>
            </w:pPr>
            <w:r w:rsidRPr="003750FC">
              <w:rPr>
                <w:sz w:val="22"/>
                <w:szCs w:val="22"/>
              </w:rPr>
              <w:t>1. studenoga 199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3750FC" w:rsidRDefault="0008236A" w:rsidP="00D10D34">
            <w:pPr>
              <w:pStyle w:val="Tablica"/>
            </w:pPr>
            <w:r w:rsidRPr="003750FC">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1253675" w:rsidR="00FC2AD8" w:rsidRPr="003750FC" w:rsidRDefault="00126EDB" w:rsidP="00DB4203">
            <w:pPr>
              <w:pStyle w:val="Tablica"/>
            </w:pPr>
            <w:r w:rsidRPr="003750FC">
              <w:rPr>
                <w:sz w:val="22"/>
                <w:szCs w:val="22"/>
              </w:rPr>
              <w:t>Službeni naziv</w:t>
            </w:r>
            <w:r w:rsidR="00FC2AD8" w:rsidRPr="003750FC">
              <w:rPr>
                <w:sz w:val="22"/>
                <w:szCs w:val="22"/>
              </w:rPr>
              <w:t xml:space="preserve"> "PHP/FI 2.0". </w:t>
            </w:r>
            <w:r w:rsidRPr="003750FC">
              <w:rPr>
                <w:sz w:val="22"/>
                <w:szCs w:val="22"/>
              </w:rPr>
              <w:t>Prva verzija samostalnog programskog jezika u punom smislu</w:t>
            </w:r>
            <w:r w:rsidR="0093726C" w:rsidRPr="003750FC">
              <w:rPr>
                <w:sz w:val="22"/>
                <w:szCs w:val="22"/>
              </w:rPr>
              <w:t>.</w:t>
            </w:r>
          </w:p>
        </w:tc>
      </w:tr>
      <w:tr w:rsidR="00FC2AD8" w:rsidRPr="003750FC" w14:paraId="2C855BD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3750FC" w:rsidRDefault="00FC2AD8" w:rsidP="00D10D34">
            <w:pPr>
              <w:pStyle w:val="Tablica"/>
            </w:pPr>
            <w:r w:rsidRPr="003750FC">
              <w:rPr>
                <w:sz w:val="22"/>
                <w:szCs w:val="22"/>
              </w:rPr>
              <w:t>3.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3750FC" w:rsidRDefault="00FC2AD8" w:rsidP="00D10D34">
            <w:pPr>
              <w:pStyle w:val="Tablica"/>
            </w:pPr>
            <w:r w:rsidRPr="003750FC">
              <w:rPr>
                <w:sz w:val="22"/>
                <w:szCs w:val="22"/>
              </w:rPr>
              <w:t>6. lipnja 1998.</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3750FC" w:rsidRDefault="00FC2AD8" w:rsidP="00D10D34">
            <w:pPr>
              <w:pStyle w:val="Tablica"/>
            </w:pPr>
            <w:r w:rsidRPr="003750FC">
              <w:rPr>
                <w:sz w:val="22"/>
                <w:szCs w:val="22"/>
              </w:rPr>
              <w:t>20</w:t>
            </w:r>
            <w:r w:rsidR="0008236A" w:rsidRPr="003750FC">
              <w:rPr>
                <w:sz w:val="22"/>
                <w:szCs w:val="22"/>
              </w:rPr>
              <w:t>. listopada 2000.</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78CDFB0E" w:rsidR="00FC2AD8" w:rsidRPr="003750FC" w:rsidRDefault="00126EDB" w:rsidP="00DB4203">
            <w:pPr>
              <w:pStyle w:val="Tablica"/>
            </w:pPr>
            <w:r w:rsidRPr="003750FC">
              <w:rPr>
                <w:sz w:val="22"/>
                <w:szCs w:val="22"/>
              </w:rPr>
              <w:t xml:space="preserve">Proširenje razvojnog tima - </w:t>
            </w:r>
            <w:r w:rsidR="00FC2AD8" w:rsidRPr="003750FC">
              <w:rPr>
                <w:sz w:val="22"/>
                <w:szCs w:val="22"/>
              </w:rPr>
              <w:t xml:space="preserve">Zeev Suraski </w:t>
            </w:r>
            <w:r w:rsidRPr="003750FC">
              <w:rPr>
                <w:sz w:val="22"/>
                <w:szCs w:val="22"/>
              </w:rPr>
              <w:t>i</w:t>
            </w:r>
            <w:r w:rsidR="00FC2AD8" w:rsidRPr="003750FC">
              <w:rPr>
                <w:sz w:val="22"/>
                <w:szCs w:val="22"/>
              </w:rPr>
              <w:t xml:space="preserve"> Andi Gutmans</w:t>
            </w:r>
            <w:r w:rsidR="0093726C" w:rsidRPr="003750FC">
              <w:rPr>
                <w:sz w:val="22"/>
                <w:szCs w:val="22"/>
              </w:rPr>
              <w:t>.</w:t>
            </w:r>
          </w:p>
        </w:tc>
      </w:tr>
      <w:tr w:rsidR="00FC2AD8" w:rsidRPr="003750FC" w14:paraId="09A3B0D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3750FC" w:rsidRDefault="00FC2AD8" w:rsidP="00D10D34">
            <w:pPr>
              <w:pStyle w:val="Tablica"/>
            </w:pPr>
            <w:r w:rsidRPr="003750FC">
              <w:rPr>
                <w:sz w:val="22"/>
                <w:szCs w:val="22"/>
              </w:rPr>
              <w:t>4.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3750FC" w:rsidRDefault="00FC2AD8" w:rsidP="00D10D34">
            <w:pPr>
              <w:pStyle w:val="Tablica"/>
            </w:pPr>
            <w:r w:rsidRPr="003750FC">
              <w:rPr>
                <w:sz w:val="22"/>
                <w:szCs w:val="22"/>
              </w:rPr>
              <w:t>22. svibnja 2000.</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3750FC" w:rsidRDefault="0008236A" w:rsidP="00D10D34">
            <w:pPr>
              <w:pStyle w:val="Tablica"/>
            </w:pPr>
            <w:r w:rsidRPr="003750FC">
              <w:rPr>
                <w:sz w:val="22"/>
                <w:szCs w:val="22"/>
              </w:rPr>
              <w:t>23. lipnja 2001.</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36B34EAE" w:rsidR="00FC2AD8" w:rsidRPr="003750FC" w:rsidRDefault="00EA2255" w:rsidP="00EA2255">
            <w:pPr>
              <w:pStyle w:val="Tablica"/>
            </w:pPr>
            <w:r w:rsidRPr="003750FC">
              <w:rPr>
                <w:sz w:val="22"/>
                <w:szCs w:val="22"/>
              </w:rPr>
              <w:t xml:space="preserve">Uvođenje sustava obrade i izvođenja </w:t>
            </w:r>
            <w:r w:rsidR="00FC2AD8" w:rsidRPr="003750FC">
              <w:rPr>
                <w:sz w:val="22"/>
                <w:szCs w:val="22"/>
              </w:rPr>
              <w:t xml:space="preserve">Zend </w:t>
            </w:r>
            <w:r w:rsidRPr="003750FC">
              <w:rPr>
                <w:sz w:val="22"/>
                <w:szCs w:val="22"/>
              </w:rPr>
              <w:t>E</w:t>
            </w:r>
            <w:r w:rsidR="00FC2AD8" w:rsidRPr="003750FC">
              <w:rPr>
                <w:sz w:val="22"/>
                <w:szCs w:val="22"/>
              </w:rPr>
              <w:t>ngine</w:t>
            </w:r>
            <w:r w:rsidR="0093726C" w:rsidRPr="003750FC">
              <w:rPr>
                <w:sz w:val="22"/>
                <w:szCs w:val="22"/>
              </w:rPr>
              <w:t>.</w:t>
            </w:r>
          </w:p>
        </w:tc>
      </w:tr>
      <w:tr w:rsidR="00FC2AD8" w:rsidRPr="003750FC" w14:paraId="6354BD8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3750FC" w:rsidRDefault="00FC2AD8" w:rsidP="00D10D34">
            <w:pPr>
              <w:pStyle w:val="Tablica"/>
            </w:pPr>
            <w:r w:rsidRPr="003750FC">
              <w:rPr>
                <w:sz w:val="22"/>
                <w:szCs w:val="22"/>
              </w:rPr>
              <w:t>4.1</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3750FC" w:rsidRDefault="00FC2AD8" w:rsidP="00D10D34">
            <w:pPr>
              <w:pStyle w:val="Tablica"/>
            </w:pPr>
            <w:r w:rsidRPr="003750FC">
              <w:rPr>
                <w:sz w:val="22"/>
                <w:szCs w:val="22"/>
              </w:rPr>
              <w:t>10. prosinca 2001.</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3750FC" w:rsidRDefault="00FB1E9B" w:rsidP="00D10D34">
            <w:pPr>
              <w:pStyle w:val="Tablica"/>
            </w:pPr>
            <w:r w:rsidRPr="003750FC">
              <w:rPr>
                <w:sz w:val="22"/>
                <w:szCs w:val="22"/>
              </w:rPr>
              <w:t>12. ožujka 2002.</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17DE2F7F" w:rsidR="00FC2AD8" w:rsidRPr="003750FC" w:rsidRDefault="00EA2255" w:rsidP="00EA2255">
            <w:pPr>
              <w:pStyle w:val="Tablica"/>
            </w:pPr>
            <w:r w:rsidRPr="003750FC">
              <w:rPr>
                <w:sz w:val="22"/>
                <w:szCs w:val="22"/>
              </w:rPr>
              <w:t xml:space="preserve">Uvođenje superglobalnih </w:t>
            </w:r>
            <w:r w:rsidR="00126EDB" w:rsidRPr="003750FC">
              <w:rPr>
                <w:sz w:val="22"/>
                <w:szCs w:val="22"/>
              </w:rPr>
              <w:t>varijabl</w:t>
            </w:r>
            <w:r w:rsidRPr="003750FC">
              <w:rPr>
                <w:sz w:val="22"/>
                <w:szCs w:val="22"/>
              </w:rPr>
              <w:t>i</w:t>
            </w:r>
            <w:r w:rsidR="0093726C" w:rsidRPr="003750FC">
              <w:rPr>
                <w:sz w:val="22"/>
                <w:szCs w:val="22"/>
              </w:rPr>
              <w:t>.</w:t>
            </w:r>
          </w:p>
        </w:tc>
      </w:tr>
      <w:tr w:rsidR="00FC2AD8" w:rsidRPr="003750FC" w14:paraId="7E17DF7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3750FC" w:rsidRDefault="00FC2AD8" w:rsidP="00D10D34">
            <w:pPr>
              <w:pStyle w:val="Tablica"/>
            </w:pPr>
            <w:r w:rsidRPr="003750FC">
              <w:rPr>
                <w:sz w:val="22"/>
                <w:szCs w:val="22"/>
              </w:rPr>
              <w:t>4.2</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3750FC" w:rsidRDefault="00FC2AD8" w:rsidP="00D10D34">
            <w:pPr>
              <w:pStyle w:val="Tablica"/>
            </w:pPr>
            <w:r w:rsidRPr="003750FC">
              <w:rPr>
                <w:sz w:val="22"/>
                <w:szCs w:val="22"/>
              </w:rPr>
              <w:t>22. travnj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3750FC" w:rsidRDefault="00FB1E9B" w:rsidP="00D10D34">
            <w:pPr>
              <w:pStyle w:val="Tablica"/>
            </w:pPr>
            <w:r w:rsidRPr="003750FC">
              <w:rPr>
                <w:sz w:val="22"/>
                <w:szCs w:val="22"/>
              </w:rPr>
              <w:t xml:space="preserve">6. rujna </w:t>
            </w:r>
            <w:r w:rsidR="00FC2AD8" w:rsidRPr="003750FC">
              <w:rPr>
                <w:sz w:val="22"/>
                <w:szCs w:val="22"/>
              </w:rPr>
              <w:t>2002</w:t>
            </w:r>
            <w:r w:rsidRPr="003750FC">
              <w:rPr>
                <w:sz w:val="22"/>
                <w:szCs w:val="22"/>
              </w:rPr>
              <w:t>.</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41D0DD26" w:rsidR="00FC2AD8" w:rsidRPr="003750FC" w:rsidRDefault="00126EDB" w:rsidP="00D10D34">
            <w:pPr>
              <w:pStyle w:val="Tablica"/>
            </w:pPr>
            <w:r w:rsidRPr="003750FC">
              <w:rPr>
                <w:sz w:val="22"/>
                <w:szCs w:val="22"/>
              </w:rPr>
              <w:t>Sigurnosna poboljšanja</w:t>
            </w:r>
            <w:r w:rsidR="0093726C" w:rsidRPr="003750FC">
              <w:rPr>
                <w:sz w:val="22"/>
                <w:szCs w:val="22"/>
              </w:rPr>
              <w:t>.</w:t>
            </w:r>
          </w:p>
        </w:tc>
      </w:tr>
      <w:tr w:rsidR="00FC2AD8" w:rsidRPr="003750FC" w14:paraId="22794D9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3750FC" w:rsidRDefault="00FC2AD8" w:rsidP="00D10D34">
            <w:pPr>
              <w:pStyle w:val="Tablica"/>
            </w:pPr>
            <w:r w:rsidRPr="003750FC">
              <w:rPr>
                <w:sz w:val="22"/>
                <w:szCs w:val="22"/>
              </w:rPr>
              <w:t>4.3</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3750FC" w:rsidRDefault="00FC2AD8" w:rsidP="00D10D34">
            <w:pPr>
              <w:pStyle w:val="Tablica"/>
            </w:pPr>
            <w:r w:rsidRPr="003750FC">
              <w:rPr>
                <w:sz w:val="22"/>
                <w:szCs w:val="22"/>
              </w:rPr>
              <w:t>27. prosinc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3750FC" w:rsidRDefault="00FC2AD8" w:rsidP="00D10D34">
            <w:pPr>
              <w:pStyle w:val="Tablica"/>
            </w:pPr>
            <w:r w:rsidRPr="003750FC">
              <w:rPr>
                <w:sz w:val="22"/>
                <w:szCs w:val="22"/>
              </w:rPr>
              <w:t>31</w:t>
            </w:r>
            <w:r w:rsidR="00FB1E9B" w:rsidRPr="003750FC">
              <w:rPr>
                <w:sz w:val="22"/>
                <w:szCs w:val="22"/>
              </w:rPr>
              <w:t xml:space="preserve">. ožujka 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04C0D59F" w:rsidR="00FC2AD8" w:rsidRPr="003750FC" w:rsidRDefault="00067E4F" w:rsidP="00D10D34">
            <w:pPr>
              <w:pStyle w:val="Tablica"/>
            </w:pPr>
            <w:r w:rsidRPr="003750FC">
              <w:rPr>
                <w:sz w:val="22"/>
                <w:szCs w:val="22"/>
              </w:rPr>
              <w:t>Uvođenje konzolnog sučelja (</w:t>
            </w:r>
            <w:r w:rsidR="00126EDB" w:rsidRPr="003750FC">
              <w:rPr>
                <w:sz w:val="22"/>
                <w:szCs w:val="22"/>
              </w:rPr>
              <w:t>CLI</w:t>
            </w:r>
            <w:r w:rsidRPr="003750FC">
              <w:rPr>
                <w:sz w:val="22"/>
                <w:szCs w:val="22"/>
              </w:rPr>
              <w:t>)</w:t>
            </w:r>
            <w:r w:rsidR="0093726C" w:rsidRPr="003750FC">
              <w:rPr>
                <w:sz w:val="22"/>
                <w:szCs w:val="22"/>
              </w:rPr>
              <w:t>.</w:t>
            </w:r>
          </w:p>
        </w:tc>
      </w:tr>
      <w:tr w:rsidR="00FC2AD8" w:rsidRPr="003750FC" w14:paraId="04750A5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3750FC" w:rsidRDefault="00FC2AD8" w:rsidP="00D10D34">
            <w:pPr>
              <w:pStyle w:val="Tablica"/>
            </w:pPr>
            <w:r w:rsidRPr="003750FC">
              <w:rPr>
                <w:sz w:val="22"/>
                <w:szCs w:val="22"/>
              </w:rPr>
              <w:t>4.4</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3750FC" w:rsidRDefault="00FC2AD8" w:rsidP="00D10D34">
            <w:pPr>
              <w:pStyle w:val="Tablica"/>
            </w:pPr>
            <w:r w:rsidRPr="003750FC">
              <w:rPr>
                <w:sz w:val="22"/>
                <w:szCs w:val="22"/>
              </w:rPr>
              <w:t>11. srpnj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3750FC" w:rsidRDefault="00FC2AD8" w:rsidP="00D10D34">
            <w:pPr>
              <w:pStyle w:val="Tablica"/>
            </w:pPr>
            <w:r w:rsidRPr="003750FC">
              <w:rPr>
                <w:sz w:val="22"/>
                <w:szCs w:val="22"/>
              </w:rPr>
              <w:t>7</w:t>
            </w:r>
            <w:r w:rsidR="00FB1E9B" w:rsidRPr="003750FC">
              <w:rPr>
                <w:sz w:val="22"/>
                <w:szCs w:val="22"/>
              </w:rPr>
              <w:t xml:space="preserve">. kolovoza 200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74CFEDEE" w:rsidR="00FC2AD8" w:rsidRPr="003750FC" w:rsidRDefault="00EA2255" w:rsidP="00EA2255">
            <w:pPr>
              <w:pStyle w:val="Tablica"/>
            </w:pPr>
            <w:r w:rsidRPr="003750FC">
              <w:rPr>
                <w:sz w:val="22"/>
                <w:szCs w:val="22"/>
              </w:rPr>
              <w:t xml:space="preserve">Poboljšanja sustava i ispravljanje problema </w:t>
            </w:r>
            <w:r w:rsidR="00126EDB" w:rsidRPr="003750FC">
              <w:rPr>
                <w:sz w:val="22"/>
                <w:szCs w:val="22"/>
              </w:rPr>
              <w:t>u radu s memorijom</w:t>
            </w:r>
            <w:r w:rsidR="0093726C" w:rsidRPr="003750FC">
              <w:rPr>
                <w:sz w:val="22"/>
                <w:szCs w:val="22"/>
              </w:rPr>
              <w:t>.</w:t>
            </w:r>
          </w:p>
        </w:tc>
      </w:tr>
      <w:tr w:rsidR="00FC2AD8" w:rsidRPr="003750FC" w14:paraId="332A9F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3750FC" w:rsidRDefault="00FC2AD8" w:rsidP="00D10D34">
            <w:pPr>
              <w:pStyle w:val="Tablica"/>
            </w:pPr>
            <w:r w:rsidRPr="003750FC">
              <w:rPr>
                <w:sz w:val="22"/>
                <w:szCs w:val="22"/>
              </w:rPr>
              <w:t>5.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3750FC" w:rsidRDefault="00FC2AD8" w:rsidP="00D10D34">
            <w:pPr>
              <w:pStyle w:val="Tablica"/>
            </w:pPr>
            <w:r w:rsidRPr="003750FC">
              <w:rPr>
                <w:sz w:val="22"/>
                <w:szCs w:val="22"/>
              </w:rPr>
              <w:t>13. srpnja 200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3750FC" w:rsidRDefault="00FC2AD8" w:rsidP="00D10D34">
            <w:pPr>
              <w:pStyle w:val="Tablica"/>
            </w:pPr>
            <w:r w:rsidRPr="003750FC">
              <w:rPr>
                <w:sz w:val="22"/>
                <w:szCs w:val="22"/>
              </w:rPr>
              <w:t>5</w:t>
            </w:r>
            <w:r w:rsidR="00FB1E9B" w:rsidRPr="003750FC">
              <w:rPr>
                <w:sz w:val="22"/>
                <w:szCs w:val="22"/>
              </w:rPr>
              <w:t>. rujna</w:t>
            </w:r>
            <w:r w:rsidRPr="003750FC">
              <w:rPr>
                <w:sz w:val="22"/>
                <w:szCs w:val="22"/>
              </w:rPr>
              <w:t xml:space="preserve"> </w:t>
            </w:r>
            <w:r w:rsidR="00FB1E9B" w:rsidRPr="003750FC">
              <w:rPr>
                <w:sz w:val="22"/>
                <w:szCs w:val="22"/>
              </w:rPr>
              <w:t xml:space="preserve">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67E7B400" w:rsidR="00FC2AD8" w:rsidRPr="003750FC" w:rsidRDefault="00067E4F" w:rsidP="00067E4F">
            <w:pPr>
              <w:pStyle w:val="Tablica"/>
            </w:pPr>
            <w:r w:rsidRPr="003750FC">
              <w:rPr>
                <w:sz w:val="22"/>
                <w:szCs w:val="22"/>
              </w:rPr>
              <w:t xml:space="preserve">Uvođenje sustava </w:t>
            </w:r>
            <w:r w:rsidR="00FC2AD8" w:rsidRPr="003750FC">
              <w:rPr>
                <w:sz w:val="22"/>
                <w:szCs w:val="22"/>
              </w:rPr>
              <w:t xml:space="preserve">Zend Engine </w:t>
            </w:r>
            <w:r w:rsidR="00126EDB" w:rsidRPr="003750FC">
              <w:rPr>
                <w:sz w:val="22"/>
                <w:szCs w:val="22"/>
              </w:rPr>
              <w:t>2 s novim objektnim modelom</w:t>
            </w:r>
            <w:r w:rsidR="0093726C" w:rsidRPr="003750FC">
              <w:rPr>
                <w:sz w:val="22"/>
                <w:szCs w:val="22"/>
              </w:rPr>
              <w:t>.</w:t>
            </w:r>
          </w:p>
        </w:tc>
      </w:tr>
      <w:tr w:rsidR="00FC2AD8" w:rsidRPr="003750FC" w14:paraId="3B895CB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3750FC" w:rsidRDefault="00FC2AD8" w:rsidP="00D10D34">
            <w:pPr>
              <w:pStyle w:val="Tablica"/>
            </w:pPr>
            <w:r w:rsidRPr="003750FC">
              <w:rPr>
                <w:sz w:val="22"/>
                <w:szCs w:val="22"/>
              </w:rPr>
              <w:t>5.1</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3750FC" w:rsidRDefault="00FC2AD8" w:rsidP="00D10D34">
            <w:pPr>
              <w:pStyle w:val="Tablica"/>
            </w:pPr>
            <w:r w:rsidRPr="003750FC">
              <w:rPr>
                <w:sz w:val="22"/>
                <w:szCs w:val="22"/>
              </w:rPr>
              <w:t>24. studenog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3750FC" w:rsidRDefault="00FC2AD8" w:rsidP="00D10D34">
            <w:pPr>
              <w:pStyle w:val="Tablica"/>
            </w:pPr>
            <w:r w:rsidRPr="003750FC">
              <w:rPr>
                <w:sz w:val="22"/>
                <w:szCs w:val="22"/>
              </w:rPr>
              <w:t>24</w:t>
            </w:r>
            <w:r w:rsidR="00FB1E9B" w:rsidRPr="003750FC">
              <w:rPr>
                <w:sz w:val="22"/>
                <w:szCs w:val="22"/>
              </w:rPr>
              <w:t xml:space="preserve">. kolovoza </w:t>
            </w:r>
            <w:r w:rsidRPr="003750FC">
              <w:rPr>
                <w:sz w:val="22"/>
                <w:szCs w:val="22"/>
              </w:rPr>
              <w:t>200</w:t>
            </w:r>
            <w:r w:rsidR="00FB1E9B" w:rsidRPr="003750FC">
              <w:rPr>
                <w:sz w:val="22"/>
                <w:szCs w:val="22"/>
              </w:rPr>
              <w:t>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4CA0FBF1" w:rsidR="00FC2AD8" w:rsidRPr="003750FC" w:rsidRDefault="00AB74B5" w:rsidP="00067E4F">
            <w:pPr>
              <w:pStyle w:val="Tablica"/>
            </w:pPr>
            <w:r w:rsidRPr="003750FC">
              <w:rPr>
                <w:sz w:val="22"/>
                <w:szCs w:val="22"/>
              </w:rPr>
              <w:t xml:space="preserve">Performansna poboljšanja, uvođenje PHP Data </w:t>
            </w:r>
            <w:r w:rsidR="00067E4F" w:rsidRPr="003750FC">
              <w:rPr>
                <w:sz w:val="22"/>
                <w:szCs w:val="22"/>
              </w:rPr>
              <w:t>Object</w:t>
            </w:r>
            <w:r w:rsidR="00FC2AD8" w:rsidRPr="003750FC">
              <w:rPr>
                <w:sz w:val="22"/>
                <w:szCs w:val="22"/>
              </w:rPr>
              <w:t xml:space="preserve"> (PDO)</w:t>
            </w:r>
            <w:r w:rsidRPr="003750FC">
              <w:rPr>
                <w:sz w:val="22"/>
                <w:szCs w:val="22"/>
              </w:rPr>
              <w:t xml:space="preserve"> konzistentnog sučelja za rad s bazama podataka</w:t>
            </w:r>
            <w:r w:rsidR="0093726C" w:rsidRPr="003750FC">
              <w:rPr>
                <w:sz w:val="22"/>
                <w:szCs w:val="22"/>
              </w:rPr>
              <w:t>.</w:t>
            </w:r>
          </w:p>
        </w:tc>
      </w:tr>
      <w:tr w:rsidR="00FC2AD8" w:rsidRPr="003750FC" w14:paraId="4D3515DF"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3750FC" w:rsidRDefault="00FC2AD8" w:rsidP="00D10D34">
            <w:pPr>
              <w:pStyle w:val="Tablica"/>
            </w:pPr>
            <w:r w:rsidRPr="003750FC">
              <w:rPr>
                <w:sz w:val="22"/>
                <w:szCs w:val="22"/>
              </w:rPr>
              <w:t>5.2</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3750FC" w:rsidRDefault="00FC2AD8" w:rsidP="00D10D34">
            <w:pPr>
              <w:pStyle w:val="Tablica"/>
            </w:pPr>
            <w:r w:rsidRPr="003750FC">
              <w:rPr>
                <w:sz w:val="22"/>
                <w:szCs w:val="22"/>
              </w:rPr>
              <w:t>2. studenoga 200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3750FC" w:rsidRDefault="00FC2AD8" w:rsidP="00D10D34">
            <w:pPr>
              <w:pStyle w:val="Tablica"/>
            </w:pPr>
            <w:r w:rsidRPr="003750FC">
              <w:rPr>
                <w:sz w:val="22"/>
                <w:szCs w:val="22"/>
              </w:rPr>
              <w:t>6</w:t>
            </w:r>
            <w:r w:rsidR="00FB1E9B" w:rsidRPr="003750FC">
              <w:rPr>
                <w:sz w:val="22"/>
                <w:szCs w:val="22"/>
              </w:rPr>
              <w:t xml:space="preserve">. siječnja 2011.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56EE3753" w:rsidR="00FC2AD8" w:rsidRPr="003750FC" w:rsidRDefault="00067E4F" w:rsidP="00067E4F">
            <w:pPr>
              <w:pStyle w:val="Tablica"/>
            </w:pPr>
            <w:r w:rsidRPr="003750FC">
              <w:rPr>
                <w:sz w:val="22"/>
                <w:szCs w:val="22"/>
              </w:rPr>
              <w:t>Uvođenje nativne</w:t>
            </w:r>
            <w:r w:rsidR="00AB74B5" w:rsidRPr="003750FC">
              <w:rPr>
                <w:sz w:val="22"/>
                <w:szCs w:val="22"/>
              </w:rPr>
              <w:t xml:space="preserve"> podršk</w:t>
            </w:r>
            <w:r w:rsidRPr="003750FC">
              <w:rPr>
                <w:sz w:val="22"/>
                <w:szCs w:val="22"/>
              </w:rPr>
              <w:t>e</w:t>
            </w:r>
            <w:r w:rsidR="00AB74B5" w:rsidRPr="003750FC">
              <w:rPr>
                <w:sz w:val="22"/>
                <w:szCs w:val="22"/>
              </w:rPr>
              <w:t xml:space="preserve"> za JSON</w:t>
            </w:r>
            <w:r w:rsidR="0093726C" w:rsidRPr="003750FC">
              <w:rPr>
                <w:sz w:val="22"/>
                <w:szCs w:val="22"/>
              </w:rPr>
              <w:t>.</w:t>
            </w:r>
          </w:p>
        </w:tc>
      </w:tr>
      <w:tr w:rsidR="00FC2AD8" w:rsidRPr="003750FC" w14:paraId="6AA655E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3750FC" w:rsidRDefault="00FC2AD8" w:rsidP="00D10D34">
            <w:pPr>
              <w:pStyle w:val="Tablica"/>
            </w:pPr>
            <w:r w:rsidRPr="003750FC">
              <w:rPr>
                <w:sz w:val="22"/>
                <w:szCs w:val="22"/>
              </w:rPr>
              <w:t>5.3</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3750FC" w:rsidRDefault="00FC2AD8" w:rsidP="00D10D34">
            <w:pPr>
              <w:pStyle w:val="Tablica"/>
            </w:pPr>
            <w:r w:rsidRPr="003750FC">
              <w:rPr>
                <w:sz w:val="22"/>
                <w:szCs w:val="22"/>
              </w:rPr>
              <w:t>30. lipnja 2009.</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3750FC" w:rsidRDefault="00FC2AD8" w:rsidP="00D10D34">
            <w:pPr>
              <w:pStyle w:val="Tablica"/>
            </w:pPr>
            <w:r w:rsidRPr="003750FC">
              <w:rPr>
                <w:sz w:val="22"/>
                <w:szCs w:val="22"/>
              </w:rPr>
              <w:t>14</w:t>
            </w:r>
            <w:r w:rsidR="00FB1E9B" w:rsidRPr="003750FC">
              <w:rPr>
                <w:sz w:val="22"/>
                <w:szCs w:val="22"/>
              </w:rPr>
              <w:t xml:space="preserve">. kolovoza 2014.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61A03D27" w:rsidR="00FC2AD8" w:rsidRPr="003750FC" w:rsidRDefault="00EA2255" w:rsidP="00EA2255">
            <w:pPr>
              <w:pStyle w:val="Tablica"/>
            </w:pPr>
            <w:r w:rsidRPr="003750FC">
              <w:rPr>
                <w:sz w:val="22"/>
                <w:szCs w:val="22"/>
              </w:rPr>
              <w:t>Uvođenje podrške za prostor imena (</w:t>
            </w:r>
            <w:r w:rsidR="00AB74B5" w:rsidRPr="003750FC">
              <w:rPr>
                <w:i/>
                <w:sz w:val="22"/>
                <w:szCs w:val="22"/>
              </w:rPr>
              <w:t>namespace</w:t>
            </w:r>
            <w:r w:rsidRPr="003750FC">
              <w:rPr>
                <w:sz w:val="22"/>
                <w:szCs w:val="22"/>
              </w:rPr>
              <w:t xml:space="preserve">) i koncepata </w:t>
            </w:r>
            <w:r w:rsidR="00AB74B5" w:rsidRPr="003750FC">
              <w:rPr>
                <w:sz w:val="22"/>
                <w:szCs w:val="22"/>
              </w:rPr>
              <w:t>kasno</w:t>
            </w:r>
            <w:r w:rsidRPr="003750FC">
              <w:rPr>
                <w:sz w:val="22"/>
                <w:szCs w:val="22"/>
              </w:rPr>
              <w:t>g</w:t>
            </w:r>
            <w:r w:rsidR="00AB74B5" w:rsidRPr="003750FC">
              <w:rPr>
                <w:sz w:val="22"/>
                <w:szCs w:val="22"/>
              </w:rPr>
              <w:t xml:space="preserve"> statičko</w:t>
            </w:r>
            <w:r w:rsidRPr="003750FC">
              <w:rPr>
                <w:sz w:val="22"/>
                <w:szCs w:val="22"/>
              </w:rPr>
              <w:t>g</w:t>
            </w:r>
            <w:r w:rsidR="00AB74B5" w:rsidRPr="003750FC">
              <w:rPr>
                <w:sz w:val="22"/>
                <w:szCs w:val="22"/>
              </w:rPr>
              <w:t xml:space="preserve"> povezivanj</w:t>
            </w:r>
            <w:r w:rsidRPr="003750FC">
              <w:rPr>
                <w:sz w:val="22"/>
                <w:szCs w:val="22"/>
              </w:rPr>
              <w:t>a</w:t>
            </w:r>
            <w:r w:rsidR="00AB74B5" w:rsidRPr="003750FC">
              <w:rPr>
                <w:sz w:val="22"/>
                <w:szCs w:val="22"/>
              </w:rPr>
              <w:t xml:space="preserve"> </w:t>
            </w:r>
            <w:r w:rsidRPr="003750FC">
              <w:rPr>
                <w:sz w:val="22"/>
                <w:szCs w:val="22"/>
              </w:rPr>
              <w:t>(</w:t>
            </w:r>
            <w:r w:rsidR="00AB74B5" w:rsidRPr="003750FC">
              <w:rPr>
                <w:i/>
                <w:sz w:val="22"/>
                <w:szCs w:val="22"/>
              </w:rPr>
              <w:t>late static binding</w:t>
            </w:r>
            <w:r w:rsidR="00AB74B5" w:rsidRPr="003750FC">
              <w:rPr>
                <w:sz w:val="22"/>
                <w:szCs w:val="22"/>
              </w:rPr>
              <w:t>)</w:t>
            </w:r>
            <w:r w:rsidRPr="003750FC">
              <w:rPr>
                <w:sz w:val="22"/>
                <w:szCs w:val="22"/>
              </w:rPr>
              <w:t>, anonimnih funkcija i PHP arhiva</w:t>
            </w:r>
            <w:r w:rsidR="00AB74B5" w:rsidRPr="003750FC">
              <w:rPr>
                <w:sz w:val="22"/>
                <w:szCs w:val="22"/>
              </w:rPr>
              <w:t>.</w:t>
            </w:r>
          </w:p>
        </w:tc>
      </w:tr>
      <w:tr w:rsidR="00FC2AD8" w:rsidRPr="003750FC" w14:paraId="6003223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3750FC" w:rsidRDefault="00FC2AD8" w:rsidP="00D10D34">
            <w:pPr>
              <w:pStyle w:val="Tablica"/>
            </w:pPr>
            <w:r w:rsidRPr="003750FC">
              <w:rPr>
                <w:sz w:val="22"/>
                <w:szCs w:val="22"/>
              </w:rPr>
              <w:t>5.4</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3750FC" w:rsidRDefault="00FC2AD8" w:rsidP="00D10D34">
            <w:pPr>
              <w:pStyle w:val="Tablica"/>
            </w:pPr>
            <w:r w:rsidRPr="003750FC">
              <w:rPr>
                <w:sz w:val="22"/>
                <w:szCs w:val="22"/>
              </w:rPr>
              <w:t>1. ožujka 201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3750FC" w:rsidRDefault="00FC2AD8" w:rsidP="00D10D34">
            <w:pPr>
              <w:pStyle w:val="Tablica"/>
            </w:pPr>
            <w:r w:rsidRPr="003750FC">
              <w:rPr>
                <w:sz w:val="22"/>
                <w:szCs w:val="22"/>
              </w:rPr>
              <w:t>3</w:t>
            </w:r>
            <w:r w:rsidR="00FB1E9B" w:rsidRPr="003750FC">
              <w:rPr>
                <w:sz w:val="22"/>
                <w:szCs w:val="22"/>
              </w:rPr>
              <w:t>. rujna 2015.</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1747990E" w:rsidR="00FC2AD8" w:rsidRPr="003750FC" w:rsidRDefault="00EA2255" w:rsidP="00EA2255">
            <w:pPr>
              <w:pStyle w:val="Tablica"/>
            </w:pPr>
            <w:r w:rsidRPr="003750FC">
              <w:rPr>
                <w:sz w:val="22"/>
                <w:szCs w:val="22"/>
              </w:rPr>
              <w:t xml:space="preserve">Uvođenje </w:t>
            </w:r>
            <w:r w:rsidR="00AB74B5" w:rsidRPr="003750FC">
              <w:rPr>
                <w:sz w:val="22"/>
                <w:szCs w:val="22"/>
              </w:rPr>
              <w:t xml:space="preserve">trait </w:t>
            </w:r>
            <w:r w:rsidRPr="003750FC">
              <w:rPr>
                <w:sz w:val="22"/>
                <w:szCs w:val="22"/>
              </w:rPr>
              <w:t>mehanizma</w:t>
            </w:r>
            <w:r w:rsidR="00AB74B5" w:rsidRPr="003750FC">
              <w:rPr>
                <w:sz w:val="22"/>
                <w:szCs w:val="22"/>
              </w:rPr>
              <w:t xml:space="preserve">, </w:t>
            </w:r>
            <w:r w:rsidRPr="003750FC">
              <w:rPr>
                <w:sz w:val="22"/>
                <w:szCs w:val="22"/>
              </w:rPr>
              <w:t>sintaksnih dorada</w:t>
            </w:r>
            <w:r w:rsidR="00AB74B5" w:rsidRPr="003750FC">
              <w:rPr>
                <w:sz w:val="22"/>
                <w:szCs w:val="22"/>
              </w:rPr>
              <w:t xml:space="preserve">, </w:t>
            </w:r>
            <w:r w:rsidRPr="003750FC">
              <w:rPr>
                <w:sz w:val="22"/>
                <w:szCs w:val="22"/>
              </w:rPr>
              <w:t xml:space="preserve">ugrađenog </w:t>
            </w:r>
            <w:r w:rsidR="00AB74B5" w:rsidRPr="003750FC">
              <w:rPr>
                <w:sz w:val="22"/>
                <w:szCs w:val="22"/>
              </w:rPr>
              <w:t>web poslužitelj</w:t>
            </w:r>
            <w:r w:rsidRPr="003750FC">
              <w:rPr>
                <w:sz w:val="22"/>
                <w:szCs w:val="22"/>
              </w:rPr>
              <w:t>a</w:t>
            </w:r>
            <w:r w:rsidR="00AB74B5" w:rsidRPr="003750FC">
              <w:rPr>
                <w:sz w:val="22"/>
                <w:szCs w:val="22"/>
              </w:rPr>
              <w:t xml:space="preserve"> </w:t>
            </w:r>
            <w:r w:rsidRPr="003750FC">
              <w:rPr>
                <w:sz w:val="22"/>
                <w:szCs w:val="22"/>
              </w:rPr>
              <w:t>i performansnih</w:t>
            </w:r>
            <w:r w:rsidR="00AB74B5" w:rsidRPr="003750FC">
              <w:rPr>
                <w:sz w:val="22"/>
                <w:szCs w:val="22"/>
              </w:rPr>
              <w:t xml:space="preserve"> poboljšanja.</w:t>
            </w:r>
          </w:p>
        </w:tc>
      </w:tr>
      <w:tr w:rsidR="00FC2AD8" w:rsidRPr="003750FC" w14:paraId="5E0E4DB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3750FC" w:rsidRDefault="00FC2AD8" w:rsidP="00D10D34">
            <w:pPr>
              <w:pStyle w:val="Tablica"/>
            </w:pPr>
            <w:r w:rsidRPr="003750FC">
              <w:rPr>
                <w:sz w:val="22"/>
                <w:szCs w:val="22"/>
              </w:rPr>
              <w:t>5.5</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3750FC" w:rsidRDefault="00FC2AD8" w:rsidP="00D10D34">
            <w:pPr>
              <w:pStyle w:val="Tablica"/>
            </w:pPr>
            <w:r w:rsidRPr="003750FC">
              <w:rPr>
                <w:sz w:val="22"/>
                <w:szCs w:val="22"/>
              </w:rPr>
              <w:t>20. lipnja 2013.</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3750FC" w:rsidRDefault="00FC2AD8" w:rsidP="00D10D34">
            <w:pPr>
              <w:pStyle w:val="Tablica"/>
            </w:pPr>
            <w:r w:rsidRPr="003750FC">
              <w:rPr>
                <w:sz w:val="22"/>
                <w:szCs w:val="22"/>
              </w:rPr>
              <w:t>21</w:t>
            </w:r>
            <w:r w:rsidR="00FB1E9B" w:rsidRPr="003750FC">
              <w:rPr>
                <w:sz w:val="22"/>
                <w:szCs w:val="22"/>
              </w:rPr>
              <w:t>.</w:t>
            </w:r>
            <w:r w:rsidRPr="003750FC">
              <w:rPr>
                <w:sz w:val="22"/>
                <w:szCs w:val="22"/>
              </w:rPr>
              <w:t xml:space="preserve"> </w:t>
            </w:r>
            <w:r w:rsidR="00FB1E9B" w:rsidRPr="003750FC">
              <w:rPr>
                <w:sz w:val="22"/>
                <w:szCs w:val="22"/>
              </w:rPr>
              <w:t>srpnja 201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0BCD3EC7" w:rsidR="00FC2AD8" w:rsidRPr="003750FC" w:rsidRDefault="00EA2255" w:rsidP="00EA2255">
            <w:pPr>
              <w:pStyle w:val="Tablica"/>
            </w:pPr>
            <w:r w:rsidRPr="003750FC">
              <w:rPr>
                <w:sz w:val="22"/>
                <w:szCs w:val="22"/>
              </w:rPr>
              <w:t xml:space="preserve">Uvođenje generatora i poboljšanje </w:t>
            </w:r>
            <w:r w:rsidRPr="003750FC">
              <w:rPr>
                <w:sz w:val="22"/>
                <w:szCs w:val="22"/>
              </w:rPr>
              <w:lastRenderedPageBreak/>
              <w:t>upravljanja iznimkama</w:t>
            </w:r>
            <w:r w:rsidR="0093726C" w:rsidRPr="003750FC">
              <w:rPr>
                <w:sz w:val="22"/>
                <w:szCs w:val="22"/>
              </w:rPr>
              <w:t>.</w:t>
            </w:r>
          </w:p>
        </w:tc>
      </w:tr>
      <w:tr w:rsidR="00FC2AD8" w:rsidRPr="003750FC" w14:paraId="28086FDA"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3750FC" w:rsidRDefault="00FC2AD8" w:rsidP="00D10D34">
            <w:pPr>
              <w:pStyle w:val="Tablica"/>
            </w:pPr>
            <w:r w:rsidRPr="003750FC">
              <w:rPr>
                <w:sz w:val="22"/>
                <w:szCs w:val="22"/>
              </w:rPr>
              <w:lastRenderedPageBreak/>
              <w:t>5.6</w:t>
            </w:r>
            <w:r w:rsidR="00126EDB" w:rsidRPr="003750FC">
              <w:rPr>
                <w:sz w:val="22"/>
                <w:szCs w:val="22"/>
              </w:rPr>
              <w:t xml:space="preserve"> </w:t>
            </w:r>
            <w:r w:rsidR="00126EDB" w:rsidRPr="003750FC">
              <w:rPr>
                <w:color w:val="FABF8F" w:themeColor="accent6" w:themeTint="99"/>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3750FC" w:rsidRDefault="00FC2AD8" w:rsidP="00D10D34">
            <w:pPr>
              <w:pStyle w:val="Tablica"/>
            </w:pPr>
            <w:r w:rsidRPr="003750FC">
              <w:rPr>
                <w:sz w:val="22"/>
                <w:szCs w:val="22"/>
              </w:rPr>
              <w:t>28. kolovoza 201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3750FC" w:rsidRDefault="00FC2AD8" w:rsidP="00D10D34">
            <w:pPr>
              <w:pStyle w:val="Tablica"/>
            </w:pPr>
            <w:r w:rsidRPr="003750FC">
              <w:rPr>
                <w:sz w:val="22"/>
                <w:szCs w:val="22"/>
              </w:rPr>
              <w:t>31</w:t>
            </w:r>
            <w:r w:rsidR="00FB1E9B" w:rsidRPr="003750FC">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61ADA5D5" w:rsidR="00FC2AD8" w:rsidRPr="003750FC" w:rsidRDefault="00DB4203" w:rsidP="00DB4203">
            <w:pPr>
              <w:pStyle w:val="Tablica"/>
            </w:pPr>
            <w:r w:rsidRPr="003750FC">
              <w:rPr>
                <w:sz w:val="22"/>
                <w:szCs w:val="22"/>
              </w:rPr>
              <w:t>Poboljšanje koncepta konstanti, uvođenje funkcija</w:t>
            </w:r>
            <w:r w:rsidR="00AB74B5" w:rsidRPr="003750FC">
              <w:rPr>
                <w:sz w:val="22"/>
                <w:szCs w:val="22"/>
              </w:rPr>
              <w:t xml:space="preserve"> s neograničenim brojem argumenata, operator</w:t>
            </w:r>
            <w:r w:rsidRPr="003750FC">
              <w:rPr>
                <w:sz w:val="22"/>
                <w:szCs w:val="22"/>
              </w:rPr>
              <w:t>a</w:t>
            </w:r>
            <w:r w:rsidR="00AB74B5" w:rsidRPr="003750FC">
              <w:rPr>
                <w:sz w:val="22"/>
                <w:szCs w:val="22"/>
              </w:rPr>
              <w:t xml:space="preserve"> potenciranja</w:t>
            </w:r>
            <w:r w:rsidRPr="003750FC">
              <w:rPr>
                <w:sz w:val="22"/>
                <w:szCs w:val="22"/>
              </w:rPr>
              <w:t xml:space="preserve"> i razvojnih alata.</w:t>
            </w:r>
          </w:p>
        </w:tc>
      </w:tr>
      <w:tr w:rsidR="00FC2AD8" w:rsidRPr="003750FC" w14:paraId="4F767DA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3750FC" w:rsidRDefault="00FC2AD8" w:rsidP="00D10D34">
            <w:pPr>
              <w:pStyle w:val="Tablica"/>
            </w:pPr>
            <w:r w:rsidRPr="003750FC">
              <w:rPr>
                <w:sz w:val="22"/>
                <w:szCs w:val="22"/>
              </w:rPr>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3750FC" w:rsidRDefault="00FC2AD8" w:rsidP="00D10D34">
            <w:pPr>
              <w:pStyle w:val="Tablica"/>
              <w:rPr>
                <w:i/>
                <w:color w:val="2C2C2C"/>
              </w:rPr>
            </w:pPr>
            <w:r w:rsidRPr="003750FC">
              <w:rPr>
                <w:i/>
                <w:color w:val="2C2C2C"/>
                <w:sz w:val="22"/>
                <w:szCs w:val="22"/>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3750FC" w:rsidRDefault="00FC2AD8" w:rsidP="00D10D34">
            <w:pPr>
              <w:pStyle w:val="Tablica"/>
              <w:rPr>
                <w:color w:val="2C2C2C"/>
              </w:rPr>
            </w:pP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399D0107" w:rsidR="00FC2AD8" w:rsidRPr="003750FC" w:rsidRDefault="00AB74B5" w:rsidP="00D10D34">
            <w:pPr>
              <w:pStyle w:val="Tablica"/>
            </w:pPr>
            <w:r w:rsidRPr="003750FC">
              <w:rPr>
                <w:sz w:val="22"/>
                <w:szCs w:val="22"/>
              </w:rPr>
              <w:t>Napuštena verzija koja je trebala uvesti podršku za unicode način kodiranja</w:t>
            </w:r>
            <w:r w:rsidR="00F7526C" w:rsidRPr="003750FC">
              <w:rPr>
                <w:sz w:val="22"/>
                <w:szCs w:val="22"/>
              </w:rPr>
              <w:t>.</w:t>
            </w:r>
          </w:p>
        </w:tc>
      </w:tr>
      <w:tr w:rsidR="00FC2AD8" w:rsidRPr="003750FC" w14:paraId="57CF028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3750FC" w:rsidRDefault="00FC2AD8" w:rsidP="00D10D34">
            <w:pPr>
              <w:pStyle w:val="Tablica"/>
            </w:pPr>
            <w:r w:rsidRPr="003750FC">
              <w:rPr>
                <w:sz w:val="22"/>
                <w:szCs w:val="22"/>
              </w:rPr>
              <w:t>7.0</w:t>
            </w:r>
            <w:r w:rsidR="00126EDB" w:rsidRPr="003750FC">
              <w:rPr>
                <w:sz w:val="22"/>
                <w:szCs w:val="22"/>
              </w:rPr>
              <w:t xml:space="preserve"> </w:t>
            </w:r>
            <w:r w:rsidR="00126EDB" w:rsidRPr="003750FC">
              <w:rPr>
                <w:color w:val="008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3750FC" w:rsidRDefault="00FC2AD8" w:rsidP="00D10D34">
            <w:pPr>
              <w:pStyle w:val="Tablica"/>
            </w:pPr>
            <w:r w:rsidRPr="003750FC">
              <w:rPr>
                <w:sz w:val="22"/>
                <w:szCs w:val="22"/>
              </w:rPr>
              <w:t>3. prosinca 201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3750FC" w:rsidRDefault="00FC2AD8" w:rsidP="00D10D34">
            <w:pPr>
              <w:pStyle w:val="Tablica"/>
            </w:pPr>
            <w:r w:rsidRPr="003750FC">
              <w:rPr>
                <w:sz w:val="22"/>
                <w:szCs w:val="22"/>
              </w:rPr>
              <w:t>3</w:t>
            </w:r>
            <w:r w:rsidR="00FB1E9B" w:rsidRPr="003750FC">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573D36F1" w:rsidR="00FC2AD8" w:rsidRPr="003750FC" w:rsidRDefault="00EA2255" w:rsidP="00F7526C">
            <w:pPr>
              <w:pStyle w:val="Tablica"/>
            </w:pPr>
            <w:r w:rsidRPr="003750FC">
              <w:rPr>
                <w:sz w:val="22"/>
                <w:szCs w:val="22"/>
              </w:rPr>
              <w:t xml:space="preserve">Uvođenje </w:t>
            </w:r>
            <w:r w:rsidR="00AB74B5" w:rsidRPr="003750FC">
              <w:rPr>
                <w:sz w:val="22"/>
                <w:szCs w:val="22"/>
              </w:rPr>
              <w:t>sustav</w:t>
            </w:r>
            <w:r w:rsidRPr="003750FC">
              <w:rPr>
                <w:sz w:val="22"/>
                <w:szCs w:val="22"/>
              </w:rPr>
              <w:t>a</w:t>
            </w:r>
            <w:r w:rsidR="00AB74B5" w:rsidRPr="003750FC">
              <w:rPr>
                <w:sz w:val="22"/>
                <w:szCs w:val="22"/>
              </w:rPr>
              <w:t xml:space="preserve"> </w:t>
            </w:r>
            <w:r w:rsidR="00FC2AD8" w:rsidRPr="003750FC">
              <w:rPr>
                <w:sz w:val="22"/>
                <w:szCs w:val="22"/>
              </w:rPr>
              <w:t xml:space="preserve">Zend Engine 3 </w:t>
            </w:r>
            <w:r w:rsidR="00F7526C" w:rsidRPr="003750FC">
              <w:rPr>
                <w:sz w:val="22"/>
                <w:szCs w:val="22"/>
              </w:rPr>
              <w:t>s poboljšanim performansama</w:t>
            </w:r>
            <w:r w:rsidR="00AB74B5" w:rsidRPr="003750FC">
              <w:rPr>
                <w:sz w:val="22"/>
                <w:szCs w:val="22"/>
              </w:rPr>
              <w:t xml:space="preserve">, </w:t>
            </w:r>
            <w:r w:rsidR="00F7526C" w:rsidRPr="003750FC">
              <w:rPr>
                <w:sz w:val="22"/>
                <w:szCs w:val="22"/>
              </w:rPr>
              <w:t>nove sintakse i novih operatora</w:t>
            </w:r>
            <w:r w:rsidR="00AB74B5" w:rsidRPr="003750FC">
              <w:rPr>
                <w:sz w:val="22"/>
                <w:szCs w:val="22"/>
              </w:rPr>
              <w:t>.</w:t>
            </w:r>
          </w:p>
        </w:tc>
      </w:tr>
      <w:tr w:rsidR="00FC2AD8" w:rsidRPr="003750FC" w14:paraId="33D407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3750FC" w:rsidRDefault="00FC2AD8" w:rsidP="00D10D34">
            <w:pPr>
              <w:pStyle w:val="Tablica"/>
            </w:pPr>
            <w:r w:rsidRPr="003750FC">
              <w:rPr>
                <w:sz w:val="22"/>
                <w:szCs w:val="22"/>
              </w:rPr>
              <w:t>7.1</w:t>
            </w:r>
            <w:r w:rsidR="00126EDB" w:rsidRPr="003750FC">
              <w:rPr>
                <w:sz w:val="22"/>
                <w:szCs w:val="22"/>
              </w:rPr>
              <w:t xml:space="preserve"> </w:t>
            </w:r>
            <w:r w:rsidR="00126EDB" w:rsidRPr="003750FC">
              <w:rPr>
                <w:color w:val="008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3750FC" w:rsidRDefault="00FC2AD8" w:rsidP="00D10D34">
            <w:pPr>
              <w:pStyle w:val="Tablica"/>
            </w:pPr>
            <w:r w:rsidRPr="003750FC">
              <w:rPr>
                <w:sz w:val="22"/>
                <w:szCs w:val="22"/>
              </w:rPr>
              <w:t>1.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3750FC" w:rsidRDefault="00FC2AD8" w:rsidP="00D10D34">
            <w:pPr>
              <w:pStyle w:val="Tablica"/>
            </w:pPr>
            <w:r w:rsidRPr="003750FC">
              <w:rPr>
                <w:sz w:val="22"/>
                <w:szCs w:val="22"/>
              </w:rPr>
              <w:t>1</w:t>
            </w:r>
            <w:r w:rsidR="00FB1E9B" w:rsidRPr="003750FC">
              <w:rPr>
                <w:sz w:val="22"/>
                <w:szCs w:val="22"/>
              </w:rPr>
              <w:t>. prosinca 2019.</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3750FC" w:rsidRDefault="00AB74B5" w:rsidP="00D10D34">
            <w:pPr>
              <w:pStyle w:val="Tablica"/>
            </w:pPr>
            <w:r w:rsidRPr="003750FC">
              <w:rPr>
                <w:sz w:val="22"/>
                <w:szCs w:val="22"/>
              </w:rPr>
              <w:t xml:space="preserve">Uvođenje nedefiniranog (eng. </w:t>
            </w:r>
            <w:r w:rsidRPr="003750FC">
              <w:rPr>
                <w:i/>
                <w:sz w:val="22"/>
                <w:szCs w:val="22"/>
              </w:rPr>
              <w:t>void</w:t>
            </w:r>
            <w:r w:rsidRPr="003750FC">
              <w:rPr>
                <w:sz w:val="22"/>
                <w:szCs w:val="22"/>
              </w:rPr>
              <w:t>) povratnog tipa, bolje upravljanje iznimkama i druge dorade.</w:t>
            </w:r>
          </w:p>
        </w:tc>
      </w:tr>
      <w:tr w:rsidR="00FC2AD8" w:rsidRPr="003750FC" w14:paraId="6D0F684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3750FC" w:rsidRDefault="00FC2AD8" w:rsidP="00D10D34">
            <w:pPr>
              <w:pStyle w:val="Tablica"/>
            </w:pPr>
            <w:r w:rsidRPr="003750FC">
              <w:rPr>
                <w:sz w:val="22"/>
                <w:szCs w:val="22"/>
              </w:rPr>
              <w:t>7.2</w:t>
            </w:r>
            <w:r w:rsidR="00126EDB" w:rsidRPr="003750FC">
              <w:rPr>
                <w:sz w:val="22"/>
                <w:szCs w:val="22"/>
              </w:rPr>
              <w:t xml:space="preserve"> </w:t>
            </w:r>
            <w:r w:rsidR="00126EDB" w:rsidRPr="003750FC">
              <w:rPr>
                <w:color w:val="0000FF"/>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3750FC" w:rsidRDefault="00FC2AD8" w:rsidP="00D10D34">
            <w:pPr>
              <w:pStyle w:val="Tablica"/>
            </w:pPr>
            <w:r w:rsidRPr="003750FC">
              <w:rPr>
                <w:sz w:val="22"/>
                <w:szCs w:val="22"/>
              </w:rPr>
              <w:t>30.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3750FC" w:rsidRDefault="00FC2AD8" w:rsidP="00D10D34">
            <w:pPr>
              <w:pStyle w:val="Tablica"/>
            </w:pPr>
            <w:r w:rsidRPr="003750FC">
              <w:rPr>
                <w:sz w:val="22"/>
                <w:szCs w:val="22"/>
              </w:rPr>
              <w:t>30. studenoga 202</w:t>
            </w:r>
            <w:r w:rsidR="0008236A" w:rsidRPr="003750FC">
              <w:rPr>
                <w:sz w:val="22"/>
                <w:szCs w:val="22"/>
              </w:rPr>
              <w:t>0.</w:t>
            </w:r>
          </w:p>
        </w:tc>
        <w:tc>
          <w:tcPr>
            <w:tcW w:w="3877" w:type="dxa"/>
            <w:shd w:val="clear" w:color="auto" w:fill="auto"/>
            <w:vAlign w:val="center"/>
            <w:hideMark/>
          </w:tcPr>
          <w:p w14:paraId="0D4A0E33" w14:textId="77777777" w:rsidR="00FC2AD8" w:rsidRPr="003750FC" w:rsidRDefault="00FC2AD8" w:rsidP="00D10D34">
            <w:pPr>
              <w:pStyle w:val="Tablica"/>
            </w:pPr>
          </w:p>
        </w:tc>
      </w:tr>
    </w:tbl>
    <w:p w14:paraId="69F8E165" w14:textId="35C4DE59" w:rsidR="00FC2AD8" w:rsidRPr="002D1630" w:rsidRDefault="00AB74B5" w:rsidP="001B5B5D">
      <w:pPr>
        <w:pStyle w:val="Caption"/>
      </w:pPr>
      <w:r w:rsidRPr="00017B06">
        <w:rPr>
          <w:b/>
        </w:rPr>
        <w:t xml:space="preserve">Tablica </w:t>
      </w:r>
      <w:r w:rsidR="0029764E" w:rsidRPr="00017B06">
        <w:rPr>
          <w:b/>
        </w:rPr>
        <w:fldChar w:fldCharType="begin"/>
      </w:r>
      <w:r w:rsidR="0029764E" w:rsidRPr="00017B06">
        <w:rPr>
          <w:b/>
        </w:rPr>
        <w:instrText xml:space="preserve"> SEQ Tablica \* ARABIC </w:instrText>
      </w:r>
      <w:r w:rsidR="0029764E" w:rsidRPr="00017B06">
        <w:rPr>
          <w:b/>
        </w:rPr>
        <w:fldChar w:fldCharType="separate"/>
      </w:r>
      <w:r w:rsidR="00671FB9">
        <w:rPr>
          <w:b/>
          <w:noProof/>
        </w:rPr>
        <w:t>5</w:t>
      </w:r>
      <w:r w:rsidR="0029764E" w:rsidRPr="00017B06">
        <w:rPr>
          <w:b/>
          <w:noProof/>
        </w:rPr>
        <w:fldChar w:fldCharType="end"/>
      </w:r>
      <w:r w:rsidRPr="00D10D34">
        <w:t xml:space="preserve">: Povijest </w:t>
      </w:r>
      <w:r w:rsidR="008A7327">
        <w:t xml:space="preserve">razvoja </w:t>
      </w:r>
      <w:r w:rsidRPr="00D10D34">
        <w:t xml:space="preserve">verzija programskog jezika PHP </w:t>
      </w:r>
      <w:r w:rsidR="003750FC">
        <w:br/>
      </w:r>
      <w:r w:rsidRPr="00D10D34">
        <w:t xml:space="preserve">prema </w:t>
      </w:r>
      <w:r w:rsidRPr="00D10D34">
        <w:fldChar w:fldCharType="begin" w:fldLock="1"/>
      </w:r>
      <w:r w:rsidR="00AC264E">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D10D34">
        <w:fldChar w:fldCharType="separate"/>
      </w:r>
      <w:r w:rsidRPr="00D10D34">
        <w:rPr>
          <w:noProof/>
        </w:rPr>
        <w:t>(The PHP Group, 2017b, 2017c)</w:t>
      </w:r>
      <w:r w:rsidRPr="00D10D34">
        <w:fldChar w:fldCharType="end"/>
      </w:r>
      <w:r w:rsidR="00D10D34">
        <w:t>.</w:t>
      </w:r>
    </w:p>
    <w:p w14:paraId="5147C77C" w14:textId="77777777" w:rsidR="00D10D34" w:rsidRDefault="00D10D34">
      <w:pPr>
        <w:spacing w:after="200" w:line="276" w:lineRule="auto"/>
        <w:rPr>
          <w:b/>
          <w:sz w:val="32"/>
        </w:rPr>
      </w:pPr>
      <w:r>
        <w:br w:type="page"/>
      </w:r>
    </w:p>
    <w:p w14:paraId="00A2068E" w14:textId="1A29D11B" w:rsidR="008A4BB1" w:rsidRDefault="008A4BB1" w:rsidP="008A4BB1">
      <w:pPr>
        <w:pStyle w:val="FOINaslov2"/>
      </w:pPr>
      <w:bookmarkStart w:id="15" w:name="_Toc365626343"/>
      <w:r>
        <w:lastRenderedPageBreak/>
        <w:t xml:space="preserve">Razvoj suvremenih </w:t>
      </w:r>
      <w:r w:rsidR="00E72529">
        <w:t xml:space="preserve">web sustava </w:t>
      </w:r>
      <w:r>
        <w:t>u PHP programskom jeziku</w:t>
      </w:r>
      <w:bookmarkEnd w:id="15"/>
    </w:p>
    <w:p w14:paraId="03F55484" w14:textId="2DE19619" w:rsidR="00EB00A2" w:rsidRDefault="00EB00A2" w:rsidP="00EB00A2">
      <w:pPr>
        <w:pStyle w:val="Tekst"/>
      </w:pPr>
      <w:r>
        <w:t xml:space="preserve">Suvremeni se web sustavi najčešće sastoje od javnog (eng. </w:t>
      </w:r>
      <w:r>
        <w:rPr>
          <w:i/>
        </w:rPr>
        <w:t>public</w:t>
      </w:r>
      <w:r>
        <w:t xml:space="preserve">) i privatnog (eng. </w:t>
      </w:r>
      <w:r>
        <w:rPr>
          <w:i/>
        </w:rPr>
        <w:t>private</w:t>
      </w:r>
      <w:r>
        <w:t xml:space="preserve">) dijela. Javni je dio web sustava dostupan svim korisnicima, a najčešće sadrži početnu stranicu (eng. </w:t>
      </w:r>
      <w:r>
        <w:rPr>
          <w:i/>
        </w:rPr>
        <w:t>home page, landing page</w:t>
      </w:r>
      <w:r>
        <w:t xml:space="preserve">), opisne stranice te sučelja za registraciju i prijavu. Nakon uspješne prijave, korisnicima je omogućen pristup privatnom dijelu web sustava, uz ograničenja definirana korisničkim ulogama. Performanse web sustava degradiraju se s vremenom u ovisnosti o broju korisnika, intenzitetu korištenja, količini sadržaja i geolokacijskom rasporedu korisnika. Web sustavi najčešće su smješteni na nekoliko web poslužitelja, poslužitelji baza podataka su replicirani, podaci se pohranjuju u poslužitelje za privremenu pohranu podataka grupirane u klaster, statičke se datoteke poslužuju kroz mrežu distribuiranih poslužitelja za isporuku sadržaja (eng. </w:t>
      </w:r>
      <w:r w:rsidRPr="00EB00A2">
        <w:rPr>
          <w:i/>
        </w:rPr>
        <w:t>content delivery network, CDN</w:t>
      </w:r>
      <w:r>
        <w:t xml:space="preserve">) a u slučajevima visoke posjećenosti (eng. </w:t>
      </w:r>
      <w:r w:rsidRPr="00EB00A2">
        <w:rPr>
          <w:i/>
        </w:rPr>
        <w:t>peak</w:t>
      </w:r>
      <w:r>
        <w:t xml:space="preserve">) sustavi se mogu automatski skalirati i osiguravati razinu usluge. Dijagram u nastavku prikazuje </w:t>
      </w:r>
      <w:r w:rsidR="00972149">
        <w:t>primjer</w:t>
      </w:r>
      <w:r>
        <w:t xml:space="preserve"> arhitektur</w:t>
      </w:r>
      <w:r w:rsidR="00972149">
        <w:t>e</w:t>
      </w:r>
      <w:r>
        <w:t xml:space="preserve"> suvremenog web sustava.</w:t>
      </w:r>
    </w:p>
    <w:p w14:paraId="19062CDB" w14:textId="77777777" w:rsidR="00F728F5" w:rsidRDefault="00F728F5" w:rsidP="001B5B5D">
      <w:pPr>
        <w:pStyle w:val="Slika"/>
      </w:pPr>
      <w:r>
        <w:rPr>
          <w:noProof/>
          <w:lang w:val="en-US" w:eastAsia="en-US"/>
        </w:rPr>
        <w:drawing>
          <wp:inline distT="0" distB="0" distL="0" distR="0" wp14:anchorId="196FF824" wp14:editId="3C98A680">
            <wp:extent cx="4868001" cy="3973527"/>
            <wp:effectExtent l="0" t="0" r="0" b="0"/>
            <wp:docPr id="8" name="Picture 8" descr="Macintosh HD:Users:zoka123:Downloads:web sustav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oka123:Downloads:web sustav (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68355" cy="3973816"/>
                    </a:xfrm>
                    <a:prstGeom prst="rect">
                      <a:avLst/>
                    </a:prstGeom>
                    <a:noFill/>
                    <a:ln>
                      <a:noFill/>
                    </a:ln>
                  </pic:spPr>
                </pic:pic>
              </a:graphicData>
            </a:graphic>
          </wp:inline>
        </w:drawing>
      </w:r>
    </w:p>
    <w:p w14:paraId="46B2CAF9" w14:textId="4516D08D" w:rsidR="00EB00A2" w:rsidRDefault="00F728F5" w:rsidP="001B5B5D">
      <w:pPr>
        <w:pStyle w:val="Caption"/>
      </w:pPr>
      <w:r w:rsidRPr="00017B06">
        <w:rPr>
          <w:b/>
        </w:rPr>
        <w:t xml:space="preserve">Slika </w:t>
      </w:r>
      <w:r w:rsidR="0029764E" w:rsidRPr="00017B06">
        <w:rPr>
          <w:b/>
        </w:rPr>
        <w:fldChar w:fldCharType="begin"/>
      </w:r>
      <w:r w:rsidR="0029764E" w:rsidRPr="00017B06">
        <w:rPr>
          <w:b/>
        </w:rPr>
        <w:instrText xml:space="preserve"> SEQ Slika \* ARABIC </w:instrText>
      </w:r>
      <w:r w:rsidR="0029764E" w:rsidRPr="00017B06">
        <w:rPr>
          <w:b/>
        </w:rPr>
        <w:fldChar w:fldCharType="separate"/>
      </w:r>
      <w:r w:rsidR="00405B9F" w:rsidRPr="00017B06">
        <w:rPr>
          <w:b/>
          <w:noProof/>
        </w:rPr>
        <w:t>4</w:t>
      </w:r>
      <w:r w:rsidR="0029764E" w:rsidRPr="00017B06">
        <w:rPr>
          <w:b/>
          <w:noProof/>
        </w:rPr>
        <w:fldChar w:fldCharType="end"/>
      </w:r>
      <w:r>
        <w:t>: Primjer arhitekture suvremenog web sustava</w:t>
      </w:r>
    </w:p>
    <w:p w14:paraId="23A8ECF6" w14:textId="36039FA7" w:rsidR="00EB00A2" w:rsidRDefault="00F728F5" w:rsidP="00EB00A2">
      <w:pPr>
        <w:pStyle w:val="Tekst"/>
      </w:pPr>
      <w:r>
        <w:t xml:space="preserve">Suvremeni se web sustav sastoji od nekoliko logičkih grupa (klastera) manjih sustava: Web poslužitelji (eng. </w:t>
      </w:r>
      <w:r w:rsidRPr="00F728F5">
        <w:rPr>
          <w:i/>
        </w:rPr>
        <w:t>web servers</w:t>
      </w:r>
      <w:r w:rsidRPr="00F728F5">
        <w:t>)</w:t>
      </w:r>
      <w:r>
        <w:t xml:space="preserve">, poslužitelji baze podataka (eng. </w:t>
      </w:r>
      <w:r>
        <w:rPr>
          <w:i/>
        </w:rPr>
        <w:t>database</w:t>
      </w:r>
      <w:r w:rsidRPr="00F728F5">
        <w:rPr>
          <w:i/>
        </w:rPr>
        <w:t xml:space="preserve"> servers</w:t>
      </w:r>
      <w:r>
        <w:rPr>
          <w:i/>
        </w:rPr>
        <w:t xml:space="preserve">, DB </w:t>
      </w:r>
      <w:r>
        <w:rPr>
          <w:i/>
        </w:rPr>
        <w:lastRenderedPageBreak/>
        <w:t>servers</w:t>
      </w:r>
      <w:r w:rsidRPr="00F728F5">
        <w:t>)</w:t>
      </w:r>
      <w:r>
        <w:t xml:space="preserve">, poslužitelja za privremenu pohranu podataka (eng. </w:t>
      </w:r>
      <w:r>
        <w:rPr>
          <w:i/>
        </w:rPr>
        <w:t>cache</w:t>
      </w:r>
      <w:r w:rsidRPr="00F728F5">
        <w:rPr>
          <w:i/>
        </w:rPr>
        <w:t xml:space="preserve"> servers</w:t>
      </w:r>
      <w:r w:rsidRPr="00F728F5">
        <w:t>)</w:t>
      </w:r>
      <w:r>
        <w:t xml:space="preserve"> te sustava za obradu radnih zadataka (eng. </w:t>
      </w:r>
      <w:r>
        <w:rPr>
          <w:i/>
        </w:rPr>
        <w:t>job</w:t>
      </w:r>
      <w:r w:rsidRPr="00F728F5">
        <w:rPr>
          <w:i/>
        </w:rPr>
        <w:t xml:space="preserve"> servers</w:t>
      </w:r>
      <w:r w:rsidRPr="00F728F5">
        <w:t>)</w:t>
      </w:r>
      <w:r>
        <w:t xml:space="preserve">. Svaki se klaster sastoji od gotovo identičnih jedinica te nadzorne jedinice zadužene za koordinaciju i raspored prometa (eng. </w:t>
      </w:r>
      <w:r>
        <w:rPr>
          <w:i/>
        </w:rPr>
        <w:t>load balancer</w:t>
      </w:r>
      <w:r>
        <w:t xml:space="preserve">). Tako primjerice load balancer klastera web poslužitelja raspoređuje HTTP zahtjeve na odgovarajući web poslužitelj (npr. prema kriteriju prostornog razmještaja odabire se najbliži poslužitelj kako bi se maksimizirala brzina posluživanja), a load balancer cache klastera temeljem ključa (eng. </w:t>
      </w:r>
      <w:r w:rsidRPr="00F728F5">
        <w:rPr>
          <w:i/>
        </w:rPr>
        <w:t xml:space="preserve">cache </w:t>
      </w:r>
      <w:r>
        <w:rPr>
          <w:i/>
        </w:rPr>
        <w:t>key</w:t>
      </w:r>
      <w:r>
        <w:t xml:space="preserve">) pronalazi poslužitelj koji čuva traženi podatak. Koordinator zadataka radnih poslužitelja raspoređuje poslove radnih poslužitelja te upravlja i ažurira popis preostalih zadataka za obradu. Suvremeni su web sustavi sastavljeni od manjih nezavisnih sustava. </w:t>
      </w:r>
    </w:p>
    <w:p w14:paraId="4410A8AD" w14:textId="43DB4038" w:rsidR="00F728F5" w:rsidRDefault="00F728F5" w:rsidP="00EB00A2">
      <w:pPr>
        <w:pStyle w:val="Tekst"/>
      </w:pPr>
      <w:r>
        <w:t>Suvremeni sustav baziran na PHP programskom jeziku može biti sastavljen primjerice od Apache ili Nginx web poslužitelja, Nginx ili HAProxy web load balancera, Redis ili Memcache poslužitelja za povremenu pohranu podataka, te MySQL</w:t>
      </w:r>
      <w:r w:rsidR="000E78A3">
        <w:t xml:space="preserve"> ili Postgre SQL</w:t>
      </w:r>
      <w:r>
        <w:t xml:space="preserve"> baze podataka. Budući da su podsustavi u potpunosti autonomni</w:t>
      </w:r>
      <w:r w:rsidR="000E78A3">
        <w:t xml:space="preserve">, razdvojeni (eng. </w:t>
      </w:r>
      <w:r w:rsidR="000E78A3">
        <w:rPr>
          <w:i/>
        </w:rPr>
        <w:t>decoupled</w:t>
      </w:r>
      <w:r w:rsidR="000E78A3">
        <w:t>) i modularni</w:t>
      </w:r>
      <w:r>
        <w:t xml:space="preserve">, moguće je </w:t>
      </w:r>
      <w:r w:rsidR="000E78A3">
        <w:t>kombinirati različite tipove podsustava te ih u vremenu mijenjati bez nužne prilagodbe ostatka sustava. Upravo ta osobina suvremenih web sustava omogućava inkrementalan razvoj – u početku nije potrebno uvoditi sve elemente (npr. web sustav može biti sastavljen od jednog web poslužitelja i jednog poslužitelja baze podataka, bez radnih poslužitelja i poslužitelja za privremenu pohranu podataka), već se oni uvode kada se za to javi potreba odnosno kada performanse web sustava takve arhitekture padnu ispod zadovoljavajuće razine.</w:t>
      </w:r>
    </w:p>
    <w:p w14:paraId="738393B8" w14:textId="353FF89D" w:rsidR="00A708CA" w:rsidRDefault="00A708CA" w:rsidP="00A708CA">
      <w:pPr>
        <w:pStyle w:val="FOINaslov3"/>
      </w:pPr>
      <w:bookmarkStart w:id="16" w:name="_Toc365626344"/>
      <w:r>
        <w:t>Tržišni udio i popularnost PHP programskog jezika</w:t>
      </w:r>
      <w:bookmarkEnd w:id="16"/>
    </w:p>
    <w:p w14:paraId="3D60D304" w14:textId="7829A274" w:rsidR="002C1D0A" w:rsidRDefault="000E78A3" w:rsidP="000E78A3">
      <w:pPr>
        <w:pStyle w:val="Tekst"/>
      </w:pPr>
      <w:r>
        <w:t xml:space="preserve">Najpopularnija društvena mreža Facebook u svojim je početcima bila u potpunosti bazirana na PHP programskom jeziku (zbog svog viralnog rasta i velike posjećenosti Facebook je kasnije uveo i razvio brojne tehnologije i poboljšanja PHP programskog jezika), Yahoo i Wikipedia su najpoznatiji primjeri suvremenih web sustava baziranih na PHP-u, a najpopularnija platforma za objavu sadržaja (eng. </w:t>
      </w:r>
      <w:r>
        <w:rPr>
          <w:i/>
        </w:rPr>
        <w:t>blogging platform</w:t>
      </w:r>
      <w:r>
        <w:t xml:space="preserve">) i sustav za upravljanje sadržajem (eng. </w:t>
      </w:r>
      <w:r>
        <w:rPr>
          <w:i/>
        </w:rPr>
        <w:t>content management system, CMS</w:t>
      </w:r>
      <w:r>
        <w:t>) WordPress (i wordpress.com) u p</w:t>
      </w:r>
      <w:r w:rsidR="00475125">
        <w:t>otpunosti su bazirani na PHP-u, kao i najpopularnija ruska društvena mreža</w:t>
      </w:r>
      <w:r w:rsidR="002C1D0A">
        <w:t xml:space="preserve"> VKontakte </w:t>
      </w:r>
      <w:r w:rsidR="00475125">
        <w:t xml:space="preserve">s </w:t>
      </w:r>
      <w:r w:rsidR="002C1D0A">
        <w:t>2,2 milijarde posjeta mjesečno</w:t>
      </w:r>
      <w:r w:rsidR="00475125">
        <w:t xml:space="preserve"> </w:t>
      </w:r>
      <w:r w:rsidR="00475125">
        <w:fldChar w:fldCharType="begin" w:fldLock="1"/>
      </w:r>
      <w:r w:rsidR="00475125">
        <w:instrText>ADDIN CSL_CITATION { "citationItems" : [ { "id" : "ITEM-1", "itemData" : { "URL" : "https://www.similartech.com/technologies/php", "accessed" : { "date-parts" : [ [ "2017", "8", "28" ] ] }, "author" : [ { "dropping-particle" : "", "family" : "SimilarTech", "given" : "", "non-dropping-particle" : "", "parse-names" : false, "suffix" : "" } ], "id" : "ITEM-1", "issued" : { "date-parts" : [ [ "2017" ] ] }, "title" : "PHP Market Share and Web Usage Statistics", "type" : "webpage" }, "uris" : [ "http://www.mendeley.com/documents/?uuid=4a111406-d569-3e91-b20e-601005f7e7d3" ] } ], "mendeley" : { "formattedCitation" : "(SimilarTech, 2017)", "plainTextFormattedCitation" : "(SimilarTech, 2017)", "previouslyFormattedCitation" : "(SimilarTech, 2017)" }, "properties" : { "noteIndex" : 0 }, "schema" : "https://github.com/citation-style-language/schema/raw/master/csl-citation.json" }</w:instrText>
      </w:r>
      <w:r w:rsidR="00475125">
        <w:fldChar w:fldCharType="separate"/>
      </w:r>
      <w:r w:rsidR="00475125" w:rsidRPr="002C1D0A">
        <w:rPr>
          <w:noProof/>
        </w:rPr>
        <w:t>(SimilarTech, 2017)</w:t>
      </w:r>
      <w:r w:rsidR="00475125">
        <w:fldChar w:fldCharType="end"/>
      </w:r>
      <w:r w:rsidR="00475125">
        <w:t>. U pregled nisu uključena web mjesta koja prezentiraju sadržaje koji ne odgovaraju akademskom okruženju, a koja su razvijena u PHP programskom jeziku i bilježe znatan broj mjesečnih pregleda.</w:t>
      </w:r>
    </w:p>
    <w:p w14:paraId="33A8E57F" w14:textId="468C11AD" w:rsidR="007A0DF8" w:rsidRDefault="000E78A3" w:rsidP="000E78A3">
      <w:pPr>
        <w:pStyle w:val="Tekst"/>
        <w:rPr>
          <w:color w:val="FF0000"/>
        </w:rPr>
      </w:pPr>
      <w:r>
        <w:lastRenderedPageBreak/>
        <w:t>Suvremeni sustavi vrlo su složeni i najčešće koriste desetke različitih programskih jezika i tehnologija u svom radu, s ciljem optimizacije performansi, stabilnosti i sigurnosti. Najnoviji trendovi u razvoju web sustava, razvoj sustava baziran na mikroservisima, odlazi i korak dalje te razdvaja pojedine funkcionalnosti web sustava na neovisne i autonomne web servise koji međusobno komuniciraju isključivo programski, gdje jedna funkcionalnost web sustava može biti razvijena u potpuno drugom skupu tehnologija od ostatka web sustava</w:t>
      </w:r>
      <w:r w:rsidR="00883D80">
        <w:t xml:space="preserve"> </w:t>
      </w:r>
      <w:r w:rsidR="00883D80">
        <w:fldChar w:fldCharType="begin" w:fldLock="1"/>
      </w:r>
      <w:r w:rsidR="004D07FE">
        <w:instrText>ADDIN CSL_CITATION { "citationItems" : [ { "id" : "ITEM-1", "itemData" : { "URL" : "http://microservices.io/patterns/microservices.html", "accessed" : { "date-parts" : [ [ "2017", "8", "28" ] ] }, "author" : [ { "dropping-particle" : "", "family" : "Richardson", "given" : "Chris", "non-dropping-particle" : "", "parse-names" : false, "suffix" : "" } ], "id" : "ITEM-1", "issued" : { "date-parts" : [ [ "2017" ] ] }, "title" : "Microservice Architecture pattern", "type" : "webpage" }, "uris" : [ "http://www.mendeley.com/documents/?uuid=25b16377-30f5-3ee3-af43-6dbe3524ddb9" ] } ], "mendeley" : { "formattedCitation" : "(Richardson, 2017)", "plainTextFormattedCitation" : "(Richardson, 2017)", "previouslyFormattedCitation" : "(Richardson, 2017)" }, "properties" : { "noteIndex" : 0 }, "schema" : "https://github.com/citation-style-language/schema/raw/master/csl-citation.json" }</w:instrText>
      </w:r>
      <w:r w:rsidR="00883D80">
        <w:fldChar w:fldCharType="separate"/>
      </w:r>
      <w:r w:rsidR="00883D80" w:rsidRPr="00883D80">
        <w:rPr>
          <w:noProof/>
        </w:rPr>
        <w:t>(Richardson, 2017)</w:t>
      </w:r>
      <w:r w:rsidR="00883D80">
        <w:fldChar w:fldCharType="end"/>
      </w:r>
      <w:r>
        <w:t>.</w:t>
      </w:r>
    </w:p>
    <w:p w14:paraId="6D57617C" w14:textId="07AF4C7D" w:rsidR="004D07FE" w:rsidRDefault="00883D80" w:rsidP="00BD5F38">
      <w:pPr>
        <w:pStyle w:val="Tekst"/>
      </w:pPr>
      <w:r>
        <w:t xml:space="preserve">Programski jezik PHP često je </w:t>
      </w:r>
      <w:r w:rsidR="00820130">
        <w:t xml:space="preserve">na udaru kritičara kao </w:t>
      </w:r>
      <w:r w:rsidR="00820130" w:rsidRPr="00820130">
        <w:t>"</w:t>
      </w:r>
      <w:r w:rsidR="00820130">
        <w:t>loš i zastario programski jezik</w:t>
      </w:r>
      <w:r w:rsidR="00820130" w:rsidRPr="00820130">
        <w:t>"</w:t>
      </w:r>
      <w:r w:rsidR="00820130">
        <w:t xml:space="preserve"> koji </w:t>
      </w:r>
      <w:r w:rsidR="00820130" w:rsidRPr="00820130">
        <w:t>"</w:t>
      </w:r>
      <w:r w:rsidR="00820130">
        <w:t>nije prikladan za razvoj ozbiljnih web sustava</w:t>
      </w:r>
      <w:r w:rsidR="00820130" w:rsidRPr="00820130">
        <w:t>"</w:t>
      </w:r>
      <w:r w:rsidR="00820130">
        <w:t xml:space="preserve">. Najčešće mu se zamjera manjak konzistentnosti u sintaksi (funkcije su ponekad imenovane bez razmaka, ponekad se koristi podvlaka, a ponekad su pisani </w:t>
      </w:r>
      <w:r w:rsidR="00820130">
        <w:rPr>
          <w:i/>
        </w:rPr>
        <w:t xml:space="preserve">camel case </w:t>
      </w:r>
      <w:r w:rsidR="00820130">
        <w:t xml:space="preserve">stilom), neočekivano upravljanje tipovima podataka (npr. neočekivana konverzija tipa podataka prilikom korištenja operatora ==), ovisnost o konfiguraciji te loše upravljanje greškama i iznimkama (eng.  </w:t>
      </w:r>
      <w:r w:rsidR="004D07FE">
        <w:rPr>
          <w:i/>
        </w:rPr>
        <w:t>error and exception handling</w:t>
      </w:r>
      <w:r w:rsidR="004D07FE">
        <w:t xml:space="preserve">) </w:t>
      </w:r>
      <w:r w:rsidR="004D07FE">
        <w:fldChar w:fldCharType="begin" w:fldLock="1"/>
      </w:r>
      <w:r w:rsidR="00BD5F38">
        <w:instrText>ADDIN CSL_CITATION { "citationItems" : [ { "id" : "ITEM-1", "itemData" : { "URL" : "https://eev.ee/blog/2012/04/09/php-a-fractal-of-bad-design/", "accessed" : { "date-parts" : [ [ "2017", "8", "28" ] ] }, "author" : [ { "dropping-particle" : "", "family" : "Eevee", "given" : "", "non-dropping-particle" : "", "parse-names" : false, "suffix" : "" } ], "id" : "ITEM-1", "issued" : { "date-parts" : [ [ "2012" ] ] }, "title" : "PHP: a fractal of bad\u00a0design / fuzzy notepad", "type" : "webpage" }, "uris" : [ "http://www.mendeley.com/documents/?uuid=d0329a4d-ca61-3bb2-80a8-c061bcd5e61c" ] } ], "mendeley" : { "formattedCitation" : "(Eevee, 2012)", "plainTextFormattedCitation" : "(Eevee, 2012)", "previouslyFormattedCitation" : "(Eevee, 2012)" }, "properties" : { "noteIndex" : 0 }, "schema" : "https://github.com/citation-style-language/schema/raw/master/csl-citation.json" }</w:instrText>
      </w:r>
      <w:r w:rsidR="004D07FE">
        <w:fldChar w:fldCharType="separate"/>
      </w:r>
      <w:r w:rsidR="004D07FE" w:rsidRPr="004D07FE">
        <w:rPr>
          <w:noProof/>
        </w:rPr>
        <w:t>(Eevee, 2012)</w:t>
      </w:r>
      <w:r w:rsidR="004D07FE">
        <w:fldChar w:fldCharType="end"/>
      </w:r>
      <w:r w:rsidR="004D07FE">
        <w:t>. PHP zajednica i razvojni tim aktivno rade na ispravljanju grešaka i nedostataka programskog jezika, a neki su članovi zajednice mišljenja kako je PHP na lošem glasu zbog svoje jednostavnosti odnosno mogućnosti da bilo tko krene razvijati web sustave u PHP programskom jeziku, pa od tamo dolazi mnoštvo lošeg programskog koda. Najveći pomak u razvoju PHP programskog jezika napravljen je s verzijom 7 i uvođenjem kontrole tipova podataka, performansna i sintaksna poboljšanja. Prethodno navedeni primjeri web sustava razvijenih u PHP programskom jeziku dokazuju kako je apsolutno moguće razviti složene web sustave u PHP-u.</w:t>
      </w:r>
      <w:r w:rsidR="0030702C">
        <w:t xml:space="preserve"> </w:t>
      </w:r>
      <w:r w:rsidR="00BD5F38">
        <w:t xml:space="preserve">U trenutku pisanja ovog rada </w:t>
      </w:r>
      <w:r w:rsidR="004D07FE">
        <w:t xml:space="preserve">PHP </w:t>
      </w:r>
      <w:r w:rsidR="00BD5F38">
        <w:t xml:space="preserve">je najčešće korišten programski jezk za razvoj web sustava na strani poslužitelja, s tržišnim udjelom od 82,8% ispred tehnologija ASP.NET (14,19%), Java (2,6%) te statičkih datoteka (1,5%). Programski jezici ColdFusion, Ruby, JavaScript (na strani poslužitelja), Perl, Python te Erlang zastupljeni su u iznosu manjem od 1% </w:t>
      </w:r>
      <w:r w:rsidR="00BD5F38">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00BD5F38">
        <w:fldChar w:fldCharType="separate"/>
      </w:r>
      <w:r w:rsidR="00665F8F" w:rsidRPr="00665F8F">
        <w:rPr>
          <w:noProof/>
        </w:rPr>
        <w:t>(W3Techs, 2017c)</w:t>
      </w:r>
      <w:r w:rsidR="00BD5F38">
        <w:fldChar w:fldCharType="end"/>
      </w:r>
      <w:r w:rsidR="00BD5F38">
        <w:t xml:space="preserve">. </w:t>
      </w:r>
    </w:p>
    <w:p w14:paraId="3A82968B" w14:textId="77777777" w:rsidR="00EB1964" w:rsidRDefault="00652CF7" w:rsidP="001B5B5D">
      <w:pPr>
        <w:pStyle w:val="Slika"/>
      </w:pPr>
      <w:r>
        <w:rPr>
          <w:noProof/>
          <w:lang w:val="en-US" w:eastAsia="en-US"/>
        </w:rPr>
        <w:lastRenderedPageBreak/>
        <w:drawing>
          <wp:inline distT="0" distB="0" distL="0" distR="0" wp14:anchorId="34B5C29E" wp14:editId="08BA13DF">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5427EA7" w14:textId="36CD19FE" w:rsidR="00652CF7" w:rsidRDefault="00EB1964" w:rsidP="001B5B5D">
      <w:pPr>
        <w:pStyle w:val="Caption"/>
      </w:pPr>
      <w:r w:rsidRPr="00000B1F">
        <w:rPr>
          <w:b/>
        </w:rPr>
        <w:t xml:space="preserve">Graf </w:t>
      </w:r>
      <w:r w:rsidR="0029764E" w:rsidRPr="00000B1F">
        <w:rPr>
          <w:b/>
        </w:rPr>
        <w:fldChar w:fldCharType="begin"/>
      </w:r>
      <w:r w:rsidR="0029764E" w:rsidRPr="00000B1F">
        <w:rPr>
          <w:b/>
        </w:rPr>
        <w:instrText xml:space="preserve"> SEQ Graf \* ARABIC </w:instrText>
      </w:r>
      <w:r w:rsidR="0029764E" w:rsidRPr="00000B1F">
        <w:rPr>
          <w:b/>
        </w:rPr>
        <w:fldChar w:fldCharType="separate"/>
      </w:r>
      <w:r w:rsidR="00027D86" w:rsidRPr="00000B1F">
        <w:rPr>
          <w:b/>
          <w:noProof/>
        </w:rPr>
        <w:t>1</w:t>
      </w:r>
      <w:r w:rsidR="0029764E" w:rsidRPr="00000B1F">
        <w:rPr>
          <w:b/>
          <w:noProof/>
        </w:rPr>
        <w:fldChar w:fldCharType="end"/>
      </w:r>
      <w:r>
        <w:t xml:space="preserve">: Tržišni udio programskih jezika na strani poslužitelja </w:t>
      </w:r>
      <w:r w:rsidR="00A708CA">
        <w:br/>
      </w:r>
      <w:r>
        <w:t xml:space="preserve">prema </w:t>
      </w:r>
      <w:r>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fldChar w:fldCharType="separate"/>
      </w:r>
      <w:r w:rsidR="00665F8F" w:rsidRPr="00665F8F">
        <w:rPr>
          <w:noProof/>
        </w:rPr>
        <w:t>(W3Techs, 2017c)</w:t>
      </w:r>
      <w:r>
        <w:fldChar w:fldCharType="end"/>
      </w:r>
    </w:p>
    <w:p w14:paraId="720325D9" w14:textId="20BF279B" w:rsidR="006F08EC" w:rsidRDefault="00EB1964" w:rsidP="00A708CA">
      <w:pPr>
        <w:pStyle w:val="Tekst"/>
      </w:pPr>
      <w:r>
        <w:t xml:space="preserve">Prema kriteriju popularnosti mjerenom u broju pretraga s ključnim riječima pojedine tehnologije tj. programskog jezika, PHP zauzima 7. mjesto nakon Java, C, C++, C#, Python i Visual Basic .NET programskih jezika </w:t>
      </w:r>
      <w:r>
        <w:fldChar w:fldCharType="begin" w:fldLock="1"/>
      </w:r>
      <w:r>
        <w:instrText>ADDIN CSL_CITATION { "citationItems" : [ { "id" : "ITEM-1", "itemData" : { "URL" : "https://www.tiobe.com/tiobe-index//", "accessed" : { "date-parts" : [ [ "2017", "8", "28" ] ] }, "author" : [ { "dropping-particle" : "", "family" : "TIOBE", "given" : "", "non-dropping-particle" : "", "parse-names" : false, "suffix" : "" } ], "id" : "ITEM-1", "issued" : { "date-parts" : [ [ "2017" ] ] }, "title" : "TIOBE Index | TIOBE - The Software Quality Company", "type" : "webpage" }, "uris" : [ "http://www.mendeley.com/documents/?uuid=39bd745c-fe72-342c-a1f6-14232d9f4bd1" ] } ], "mendeley" : { "formattedCitation" : "(TIOBE, 2017)", "plainTextFormattedCitation" : "(TIOBE, 2017)", "previouslyFormattedCitation" : "(TIOBE, 2017)" }, "properties" : { "noteIndex" : 0 }, "schema" : "https://github.com/citation-style-language/schema/raw/master/csl-citation.json" }</w:instrText>
      </w:r>
      <w:r>
        <w:fldChar w:fldCharType="separate"/>
      </w:r>
      <w:r w:rsidRPr="00BD5F38">
        <w:rPr>
          <w:noProof/>
        </w:rPr>
        <w:t>(TIOBE, 2017)</w:t>
      </w:r>
      <w:r>
        <w:fldChar w:fldCharType="end"/>
      </w:r>
      <w:r>
        <w:t xml:space="preserve">. Iako očito nije najpopularniji izbor za razvoj web sustava na strani poslužitelja, PHP je i dalje jedan od ključnih programskih jezika prema broju web sustava koji ga koriste. Neki autori navode kako je teže nabrojati popularne web sustave koji ne koriste PHP (barem u nekoj mjeri) nego one koji ga koriste </w:t>
      </w:r>
      <w:r>
        <w:fldChar w:fldCharType="begin" w:fldLock="1"/>
      </w:r>
      <w:r w:rsidR="00665F8F">
        <w:instrText>ADDIN CSL_CITATION { "citationItems" : [ { "id" : "ITEM-1", "itemData" : { "URL" : "https://crew.co/blog/is-php-still-relevant-in-2017/", "accessed" : { "date-parts" : [ [ "2017", "8", "28" ] ] }, "author" : [ { "dropping-particle" : "", "family" : "MacKay", "given" : "Jory", "non-dropping-particle" : "", "parse-names" : false, "suffix" : "" } ], "id" : "ITEM-1", "issued" : { "date-parts" : [ [ "2016" ] ] }, "title" : "Building Facebook today: Is PHP still relevant in 2017? - Crew.co", "type" : "webpage" }, "uris" : [ "http://www.mendeley.com/documents/?uuid=a1ff33ac-c2cc-3662-929e-2f2f72bdb8d3" ] } ], "mendeley" : { "formattedCitation" : "(MacKay, 2016)", "plainTextFormattedCitation" : "(MacKay, 2016)", "previouslyFormattedCitation" : "(MacKay, 2016)" }, "properties" : { "noteIndex" : 0 }, "schema" : "https://github.com/citation-style-language/schema/raw/master/csl-citation.json" }</w:instrText>
      </w:r>
      <w:r>
        <w:fldChar w:fldCharType="separate"/>
      </w:r>
      <w:r w:rsidRPr="00EB1964">
        <w:rPr>
          <w:noProof/>
        </w:rPr>
        <w:t>(MacKay, 2016)</w:t>
      </w:r>
      <w:r>
        <w:fldChar w:fldCharType="end"/>
      </w:r>
      <w:r>
        <w:t>.</w:t>
      </w:r>
      <w:r w:rsidR="006F08EC">
        <w:t xml:space="preserve"> Dvodimenzionalna usporedba programskih jezika prema kriterijima količine prometa i broju web sustava pokazuje kako je PHP programski jezik često korišten od strane web sustava sa srednjom količinom prometa </w:t>
      </w:r>
      <w:r w:rsidR="006F08EC">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F08EC">
        <w:fldChar w:fldCharType="separate"/>
      </w:r>
      <w:r w:rsidR="006F08EC" w:rsidRPr="00665F8F">
        <w:rPr>
          <w:noProof/>
        </w:rPr>
        <w:t>(W3Techs, 2017b)</w:t>
      </w:r>
      <w:r w:rsidR="006F08EC">
        <w:fldChar w:fldCharType="end"/>
      </w:r>
      <w:r w:rsidR="006F08EC">
        <w:t>.</w:t>
      </w:r>
    </w:p>
    <w:p w14:paraId="022F9E73" w14:textId="7FAD83CE" w:rsidR="00A708CA" w:rsidRDefault="00A708CA" w:rsidP="001B5B5D">
      <w:pPr>
        <w:pStyle w:val="Slika"/>
      </w:pPr>
      <w:r>
        <w:rPr>
          <w:noProof/>
          <w:lang w:val="en-US" w:eastAsia="en-US"/>
        </w:rPr>
        <w:lastRenderedPageBreak/>
        <w:drawing>
          <wp:inline distT="0" distB="0" distL="0" distR="0" wp14:anchorId="53B1FE37" wp14:editId="07D91416">
            <wp:extent cx="5115058" cy="491045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15128" cy="4910522"/>
                    </a:xfrm>
                    <a:prstGeom prst="rect">
                      <a:avLst/>
                    </a:prstGeom>
                    <a:noFill/>
                    <a:ln>
                      <a:noFill/>
                    </a:ln>
                  </pic:spPr>
                </pic:pic>
              </a:graphicData>
            </a:graphic>
          </wp:inline>
        </w:drawing>
      </w:r>
    </w:p>
    <w:p w14:paraId="7C6E33B1" w14:textId="08256A0C" w:rsidR="006F08EC" w:rsidRDefault="00A708CA" w:rsidP="001B5B5D">
      <w:pPr>
        <w:pStyle w:val="Caption"/>
      </w:pPr>
      <w:r w:rsidRPr="00C16AC4">
        <w:rPr>
          <w:b/>
        </w:rPr>
        <w:t xml:space="preserve">Graf </w:t>
      </w:r>
      <w:r w:rsidR="0029764E" w:rsidRPr="00C16AC4">
        <w:rPr>
          <w:b/>
        </w:rPr>
        <w:fldChar w:fldCharType="begin"/>
      </w:r>
      <w:r w:rsidR="0029764E" w:rsidRPr="00C16AC4">
        <w:rPr>
          <w:b/>
        </w:rPr>
        <w:instrText xml:space="preserve"> SEQ Graf \* ARABIC </w:instrText>
      </w:r>
      <w:r w:rsidR="0029764E" w:rsidRPr="00C16AC4">
        <w:rPr>
          <w:b/>
        </w:rPr>
        <w:fldChar w:fldCharType="separate"/>
      </w:r>
      <w:r w:rsidR="00027D86" w:rsidRPr="00C16AC4">
        <w:rPr>
          <w:b/>
          <w:noProof/>
        </w:rPr>
        <w:t>2</w:t>
      </w:r>
      <w:r w:rsidR="0029764E" w:rsidRPr="00C16AC4">
        <w:rPr>
          <w:b/>
          <w:noProof/>
        </w:rPr>
        <w:fldChar w:fldCharType="end"/>
      </w:r>
      <w:r>
        <w:t xml:space="preserve">: Usporedba programskih jezika prema količini prometa i učestalosti korištenja </w:t>
      </w:r>
      <w:r>
        <w:br/>
        <w:t xml:space="preserve">prema </w:t>
      </w:r>
      <w:r>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fldChar w:fldCharType="separate"/>
      </w:r>
      <w:r w:rsidRPr="00665F8F">
        <w:rPr>
          <w:noProof/>
        </w:rPr>
        <w:t>(W3Techs, 2017b)</w:t>
      </w:r>
      <w:r>
        <w:fldChar w:fldCharType="end"/>
      </w:r>
    </w:p>
    <w:p w14:paraId="5AC99A03" w14:textId="3070D40C" w:rsidR="004D07FE" w:rsidRDefault="008A4BB1" w:rsidP="00A708CA">
      <w:pPr>
        <w:pStyle w:val="FOINaslov3"/>
      </w:pPr>
      <w:bookmarkStart w:id="17" w:name="_Toc365626345"/>
      <w:r>
        <w:t>Razvojni ekosustav</w:t>
      </w:r>
      <w:r w:rsidR="00C81D63">
        <w:t xml:space="preserve"> i zajednica</w:t>
      </w:r>
      <w:bookmarkEnd w:id="17"/>
    </w:p>
    <w:p w14:paraId="716E139F" w14:textId="308237E0" w:rsidR="00E42BD3" w:rsidRDefault="001839FC" w:rsidP="00E42BD3">
      <w:pPr>
        <w:pStyle w:val="Tekst"/>
      </w:pPr>
      <w:r>
        <w:t xml:space="preserve">U razvoju računalnih sustava (softvera) </w:t>
      </w:r>
      <w:r w:rsidR="00AF6E61">
        <w:t xml:space="preserve">sve je više </w:t>
      </w:r>
      <w:r>
        <w:t xml:space="preserve">popularno korištenje razvojnih okvira (eng. </w:t>
      </w:r>
      <w:r w:rsidRPr="001839FC">
        <w:rPr>
          <w:i/>
        </w:rPr>
        <w:t>framework</w:t>
      </w:r>
      <w:r w:rsidRPr="001839FC">
        <w:t>)</w:t>
      </w:r>
      <w:r>
        <w:rPr>
          <w:i/>
        </w:rPr>
        <w:t xml:space="preserve"> </w:t>
      </w:r>
      <w:r w:rsidRPr="001839FC">
        <w:t>i/ili biblioteka</w:t>
      </w:r>
      <w:r>
        <w:t xml:space="preserve"> programskog koda </w:t>
      </w:r>
      <w:r w:rsidR="00E42BD3">
        <w:t xml:space="preserve">(eng. </w:t>
      </w:r>
      <w:r w:rsidR="00E42BD3">
        <w:rPr>
          <w:i/>
        </w:rPr>
        <w:t>library</w:t>
      </w:r>
      <w:r w:rsidR="00E42BD3">
        <w:t xml:space="preserve">) </w:t>
      </w:r>
      <w:r>
        <w:t>koji pojednostavljuju razvoj, apstrahiraju</w:t>
      </w:r>
      <w:r w:rsidR="00E42BD3">
        <w:t xml:space="preserve"> različite segmente rada računalnog sustava kao što je</w:t>
      </w:r>
      <w:r>
        <w:t xml:space="preserve"> rad s bazom podataka, datotekama ili mrežnim slojem te na korištenje pružaju </w:t>
      </w:r>
      <w:r w:rsidR="00E42BD3">
        <w:t>gotove</w:t>
      </w:r>
      <w:r>
        <w:t xml:space="preserve"> funkcionalnosti. </w:t>
      </w:r>
      <w:r w:rsidR="00E42BD3">
        <w:t>Phalcon, Laravel, Symfony i Yii samo su neki od razvojnih okvira za programski jezik PHP, oko kojih se okupila velika zajednica programera i koji aktivno rade na njihovom razvoju i održavanju</w:t>
      </w:r>
      <w:r w:rsidR="00AF6E61">
        <w:t xml:space="preserve"> te na razvoju novih modula</w:t>
      </w:r>
      <w:r w:rsidR="00E42BD3">
        <w:t>. Laravel razvojni okvir u posljednjih je 5 godina postao najpopularniji zbog svoje jednostavnosti</w:t>
      </w:r>
      <w:r w:rsidR="00AF6E61">
        <w:t>, kvalitetne dokumentacije</w:t>
      </w:r>
      <w:r w:rsidR="00E42BD3">
        <w:t xml:space="preserve"> i lakoće korištenja </w:t>
      </w:r>
      <w:r w:rsidR="00E42BD3">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00E42BD3">
        <w:fldChar w:fldCharType="separate"/>
      </w:r>
      <w:r w:rsidR="00E42BD3" w:rsidRPr="00E42BD3">
        <w:rPr>
          <w:noProof/>
        </w:rPr>
        <w:t>(coderseye.com, 2017)</w:t>
      </w:r>
      <w:r w:rsidR="00E42BD3">
        <w:fldChar w:fldCharType="end"/>
      </w:r>
      <w:r w:rsidR="00E42BD3">
        <w:t>.</w:t>
      </w:r>
    </w:p>
    <w:p w14:paraId="331CAA81" w14:textId="77777777" w:rsidR="00E42BD3" w:rsidRDefault="00E42BD3" w:rsidP="001B5B5D">
      <w:pPr>
        <w:pStyle w:val="Slika"/>
      </w:pPr>
      <w:r>
        <w:rPr>
          <w:noProof/>
          <w:lang w:val="en-US" w:eastAsia="en-US"/>
        </w:rPr>
        <w:lastRenderedPageBreak/>
        <w:drawing>
          <wp:inline distT="0" distB="0" distL="0" distR="0" wp14:anchorId="780598A8" wp14:editId="55B56C90">
            <wp:extent cx="5750560" cy="3169920"/>
            <wp:effectExtent l="0" t="0" r="0" b="0"/>
            <wp:docPr id="15" name="Picture 15" descr="Macintosh HD:private:var:folders:zy:l72nfw_n03n2zvsqc7sj1t8c0000gn:T:TemporaryItems:google-trends-best-php-frameworks-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y:l72nfw_n03n2zvsqc7sj1t8c0000gn:T:TemporaryItems:google-trends-best-php-frameworks-compariso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0560" cy="3169920"/>
                    </a:xfrm>
                    <a:prstGeom prst="rect">
                      <a:avLst/>
                    </a:prstGeom>
                    <a:noFill/>
                    <a:ln>
                      <a:noFill/>
                    </a:ln>
                  </pic:spPr>
                </pic:pic>
              </a:graphicData>
            </a:graphic>
          </wp:inline>
        </w:drawing>
      </w:r>
    </w:p>
    <w:p w14:paraId="771C7B90" w14:textId="5FD6DB32" w:rsidR="00E42BD3" w:rsidRDefault="00E42BD3" w:rsidP="001B5B5D">
      <w:pPr>
        <w:pStyle w:val="Caption"/>
      </w:pPr>
      <w:r w:rsidRPr="0077725A">
        <w:rPr>
          <w:b/>
        </w:rPr>
        <w:t xml:space="preserve">Slika </w:t>
      </w:r>
      <w:r w:rsidR="0029764E" w:rsidRPr="0077725A">
        <w:rPr>
          <w:b/>
        </w:rPr>
        <w:fldChar w:fldCharType="begin"/>
      </w:r>
      <w:r w:rsidR="0029764E" w:rsidRPr="0077725A">
        <w:rPr>
          <w:b/>
        </w:rPr>
        <w:instrText xml:space="preserve"> SEQ Slika \* ARABIC </w:instrText>
      </w:r>
      <w:r w:rsidR="0029764E" w:rsidRPr="0077725A">
        <w:rPr>
          <w:b/>
        </w:rPr>
        <w:fldChar w:fldCharType="separate"/>
      </w:r>
      <w:r w:rsidR="00405B9F" w:rsidRPr="0077725A">
        <w:rPr>
          <w:b/>
          <w:noProof/>
        </w:rPr>
        <w:t>5</w:t>
      </w:r>
      <w:r w:rsidR="0029764E" w:rsidRPr="0077725A">
        <w:rPr>
          <w:b/>
          <w:noProof/>
        </w:rPr>
        <w:fldChar w:fldCharType="end"/>
      </w:r>
      <w:r>
        <w:t xml:space="preserve">: Popularnost PHP razvojnih okvira </w:t>
      </w:r>
      <w:r>
        <w:br/>
        <w:t xml:space="preserve">(preuzeto s </w:t>
      </w:r>
      <w:r w:rsidRPr="00E42BD3">
        <w:t>https://coderseye.com/best-php-frameworks-for-web-developers/</w:t>
      </w:r>
      <w:r>
        <w:t>, 28.8.2017)</w:t>
      </w:r>
    </w:p>
    <w:p w14:paraId="30D22DE8" w14:textId="09287689" w:rsidR="00E42BD3" w:rsidRDefault="00027D86" w:rsidP="00E42BD3">
      <w:pPr>
        <w:pStyle w:val="Tekst"/>
      </w:pPr>
      <w:r>
        <w:t>Najvažnije osobine razvojnog okvira tiču se njegovih performansi. Propusnost definira broj zahtjeva u jedinici vremena najbolje opisuje performanse dijela web sustava</w:t>
      </w:r>
      <w:r w:rsidR="001B2A49">
        <w:t xml:space="preserve"> na strani poslužitelja</w:t>
      </w:r>
      <w:r>
        <w:t xml:space="preserve">. Phalcon razvojni okvir ima najbolju propusnost (približno 760 zahtjeva u sekundi), slijede ga razvojni okviri Slim (približno 330 zahtjeva u sekundi) te Kohana (približno 230 zahtjeva u sekundi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r>
        <w:t xml:space="preserve">. Razvojni okviri Symfony 2 i Zend, najčešće korišteni za razvoj složenih web sustava (tzv. </w:t>
      </w:r>
      <w:r w:rsidRPr="00027D86">
        <w:rPr>
          <w:i/>
        </w:rPr>
        <w:t xml:space="preserve">enterprise </w:t>
      </w:r>
      <w:r>
        <w:t>web sustavi), imaju najlošiju propusnost.</w:t>
      </w:r>
    </w:p>
    <w:p w14:paraId="22C389C0" w14:textId="77777777" w:rsidR="00027D86" w:rsidRDefault="00027D86" w:rsidP="001B5B5D">
      <w:pPr>
        <w:pStyle w:val="Slika"/>
      </w:pPr>
      <w:r>
        <w:rPr>
          <w:noProof/>
          <w:lang w:val="en-US" w:eastAsia="en-US"/>
        </w:rPr>
        <w:lastRenderedPageBreak/>
        <w:drawing>
          <wp:inline distT="0" distB="0" distL="0" distR="0" wp14:anchorId="6F253AE3" wp14:editId="00C93FE5">
            <wp:extent cx="5760720" cy="3709831"/>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709831"/>
                    </a:xfrm>
                    <a:prstGeom prst="rect">
                      <a:avLst/>
                    </a:prstGeom>
                    <a:noFill/>
                    <a:ln>
                      <a:noFill/>
                    </a:ln>
                  </pic:spPr>
                </pic:pic>
              </a:graphicData>
            </a:graphic>
          </wp:inline>
        </w:drawing>
      </w:r>
    </w:p>
    <w:p w14:paraId="30E77FFD" w14:textId="799B3A6D" w:rsidR="00C81D63" w:rsidRDefault="00027D86" w:rsidP="001B5B5D">
      <w:pPr>
        <w:pStyle w:val="Caption"/>
      </w:pPr>
      <w:r w:rsidRPr="003C3C66">
        <w:rPr>
          <w:b/>
        </w:rPr>
        <w:t xml:space="preserve">Graf </w:t>
      </w:r>
      <w:r w:rsidR="0029764E" w:rsidRPr="003C3C66">
        <w:rPr>
          <w:b/>
        </w:rPr>
        <w:fldChar w:fldCharType="begin"/>
      </w:r>
      <w:r w:rsidR="0029764E" w:rsidRPr="003C3C66">
        <w:rPr>
          <w:b/>
        </w:rPr>
        <w:instrText xml:space="preserve"> SEQ Graf \* ARABIC </w:instrText>
      </w:r>
      <w:r w:rsidR="0029764E" w:rsidRPr="003C3C66">
        <w:rPr>
          <w:b/>
        </w:rPr>
        <w:fldChar w:fldCharType="separate"/>
      </w:r>
      <w:r w:rsidRPr="003C3C66">
        <w:rPr>
          <w:b/>
          <w:noProof/>
        </w:rPr>
        <w:t>3</w:t>
      </w:r>
      <w:r w:rsidR="0029764E" w:rsidRPr="003C3C66">
        <w:rPr>
          <w:b/>
          <w:noProof/>
        </w:rPr>
        <w:fldChar w:fldCharType="end"/>
      </w:r>
      <w:r>
        <w:t xml:space="preserve">: Propusnost PHP razvojnih okvira </w:t>
      </w:r>
      <w:r>
        <w:br/>
        <w:t xml:space="preserve">prema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p>
    <w:p w14:paraId="463D4724" w14:textId="6B1D1892" w:rsidR="002C5568" w:rsidRPr="004332C6" w:rsidRDefault="00AF6E61" w:rsidP="002C5568">
      <w:pPr>
        <w:pStyle w:val="Tekst"/>
      </w:pPr>
      <w:r>
        <w:t xml:space="preserve">Tehnologije otvorenog koda (eng. </w:t>
      </w:r>
      <w:r>
        <w:rPr>
          <w:i/>
        </w:rPr>
        <w:t>open source</w:t>
      </w:r>
      <w:r>
        <w:t xml:space="preserve">) temelje se na javno dostupnim komponentama (bibliotekama koda), najčešće objavljenima u obliku Git repozitorija. Alat Composer omogućava jednostavno upravljanje potrebnim bibliotekama (eng. </w:t>
      </w:r>
      <w:r>
        <w:rPr>
          <w:i/>
        </w:rPr>
        <w:t>dependency management</w:t>
      </w:r>
      <w:r>
        <w:t>)</w:t>
      </w:r>
      <w:r w:rsidR="00AF0040">
        <w:t xml:space="preserve"> na sličan način na koji to</w:t>
      </w:r>
      <w:r>
        <w:t xml:space="preserve"> rade alati </w:t>
      </w:r>
      <w:r w:rsidR="00AF0040">
        <w:t>B</w:t>
      </w:r>
      <w:r w:rsidR="004332C6">
        <w:t>undler za Ruby programski jezik</w:t>
      </w:r>
      <w:r w:rsidR="00AF0040">
        <w:t xml:space="preserve"> odnosno</w:t>
      </w:r>
      <w:r w:rsidR="004332C6">
        <w:t xml:space="preserve"> </w:t>
      </w:r>
      <w:r>
        <w:t>npm za JavaScript programski jezik</w:t>
      </w:r>
      <w:r w:rsidR="004332C6">
        <w:t xml:space="preserve"> </w:t>
      </w:r>
      <w:r w:rsidR="004332C6">
        <w:fldChar w:fldCharType="begin" w:fldLock="1"/>
      </w:r>
      <w:r w:rsidR="003C6DB3">
        <w:instrText>ADDIN CSL_CITATION { "citationItems" : [ { "id" : "ITEM-1", "itemData" : { "URL" : "https://getcomposer.org/doc/00-intro.md", "accessed" : { "date-parts" : [ [ "2017", "8", "28" ] ] }, "author" : [ { "dropping-particle" : "", "family" : "Composer", "given" : "", "non-dropping-particle" : "", "parse-names" : false, "suffix" : "" } ], "id" : "ITEM-1", "issued" : { "date-parts" : [ [ "2017" ] ] }, "title" : "Introduction - Composer", "type" : "webpage" }, "uris" : [ "http://www.mendeley.com/documents/?uuid=25adb0cd-808f-3f6e-a3bf-9d4610246073" ] } ], "mendeley" : { "formattedCitation" : "(Composer, 2017)", "plainTextFormattedCitation" : "(Composer, 2017)", "previouslyFormattedCitation" : "(Composer, 2017)" }, "properties" : { "noteIndex" : 0 }, "schema" : "https://github.com/citation-style-language/schema/raw/master/csl-citation.json" }</w:instrText>
      </w:r>
      <w:r w:rsidR="004332C6">
        <w:fldChar w:fldCharType="separate"/>
      </w:r>
      <w:r w:rsidR="004332C6" w:rsidRPr="004332C6">
        <w:rPr>
          <w:noProof/>
        </w:rPr>
        <w:t>(Composer, 2017)</w:t>
      </w:r>
      <w:r w:rsidR="004332C6">
        <w:fldChar w:fldCharType="end"/>
      </w:r>
      <w:r>
        <w:t>. Composer je osnova razvoja modernih PHP aplikacija, a mehanizam automatskog pronalaska i uključivanja klasa</w:t>
      </w:r>
      <w:r w:rsidR="00AF0040">
        <w:t xml:space="preserve"> propisan PSR standardom</w:t>
      </w:r>
      <w:r>
        <w:t xml:space="preserve"> (eng. </w:t>
      </w:r>
      <w:r>
        <w:rPr>
          <w:i/>
        </w:rPr>
        <w:t>autoload</w:t>
      </w:r>
      <w:r>
        <w:t>) dolazi ugrađen</w:t>
      </w:r>
      <w:r w:rsidR="00AF0040">
        <w:t xml:space="preserve"> u alat</w:t>
      </w:r>
      <w:r>
        <w:t>. Composer omogućava definiranje verzija željenih biblioteka te ih automatski preuzima s njihovih Git repozitorija, registrira u interni mehanizam otkrivanja i omogućava njihovo korištenje. Javno dostupni Composer paketi objavljeni su u sustavu Packagist</w:t>
      </w:r>
      <w:r w:rsidRPr="000141F9">
        <w:rPr>
          <w:rStyle w:val="FootnoteReference"/>
        </w:rPr>
        <w:footnoteReference w:id="7"/>
      </w:r>
      <w:r>
        <w:t>. Composer koristi mehanizme Git sustava za verzioniranje koda kako bi osigurao da će točno definirana verzija zahtjevane biblioteke biti preuzeta s repozitorija (</w:t>
      </w:r>
      <w:r w:rsidR="004332C6" w:rsidRPr="004332C6">
        <w:rPr>
          <w:i/>
        </w:rPr>
        <w:t>commit hash</w:t>
      </w:r>
      <w:r w:rsidR="004332C6">
        <w:t>, potpis revizije).</w:t>
      </w:r>
      <w:r w:rsidR="002C5568">
        <w:t xml:space="preserve"> Symfony razvojni okvir verzije 3 i Doctrine ORM (eng. </w:t>
      </w:r>
      <w:r w:rsidR="002C5568" w:rsidRPr="002C5568">
        <w:rPr>
          <w:i/>
        </w:rPr>
        <w:t>Object-relational mapping</w:t>
      </w:r>
      <w:r w:rsidR="002C5568" w:rsidRPr="002C5568">
        <w:t>)</w:t>
      </w:r>
      <w:r w:rsidR="002C5568">
        <w:t xml:space="preserve"> jedna su od nekoliko najpopularnijih kombinacija odnosno </w:t>
      </w:r>
      <w:r w:rsidR="002E11D2">
        <w:t>par</w:t>
      </w:r>
      <w:r w:rsidR="002C5568">
        <w:t xml:space="preserve"> alata za razvoj PHP aplikacija (najpopularniji </w:t>
      </w:r>
      <w:r w:rsidR="002E11D2">
        <w:t>par</w:t>
      </w:r>
      <w:r w:rsidR="002C5568">
        <w:t xml:space="preserve"> je Laravel razvojni okvir i Eloquent ORM) i bit će korišteni u praktičnom dijelu ovog rada.</w:t>
      </w:r>
    </w:p>
    <w:p w14:paraId="7DAADA50" w14:textId="69297064" w:rsidR="008A4BB1" w:rsidRDefault="001D61EA" w:rsidP="00027D86">
      <w:pPr>
        <w:pStyle w:val="FOINaslov1"/>
      </w:pPr>
      <w:r>
        <w:lastRenderedPageBreak/>
        <w:br w:type="page"/>
      </w:r>
      <w:bookmarkStart w:id="18" w:name="_Toc365626346"/>
      <w:r w:rsidR="00CE6A40">
        <w:lastRenderedPageBreak/>
        <w:t>Performanse web sustava</w:t>
      </w:r>
      <w:bookmarkEnd w:id="18"/>
    </w:p>
    <w:p w14:paraId="7A3186B3" w14:textId="2419717B" w:rsidR="00CE6A40" w:rsidRDefault="001F7D9C" w:rsidP="00CE6A40">
      <w:pPr>
        <w:pStyle w:val="Tekst"/>
      </w:pPr>
      <w:r>
        <w:t xml:space="preserve">Osnovna je svrha svih web sustava </w:t>
      </w:r>
      <w:r w:rsidR="004B119C">
        <w:t>prihvaćanje</w:t>
      </w:r>
      <w:r>
        <w:t xml:space="preserve"> i obrada HTTP zahtjeva te generiranje HTTP odgovora, odnosno posluživanje resursa koji su bili zathjevani. Brzina kojom web sustav može obraditi korisnički zahtjev</w:t>
      </w:r>
      <w:r w:rsidR="004B119C">
        <w:t xml:space="preserve"> jedna je od najvažnijih njegovih</w:t>
      </w:r>
      <w:r>
        <w:t xml:space="preserve"> karakteristika. Web sustav koji brže obrađuje zahtjeve može podnijeti veći promet i ne zahtijeva </w:t>
      </w:r>
      <w:r w:rsidR="004B119C">
        <w:t>značajna</w:t>
      </w:r>
      <w:r>
        <w:t xml:space="preserve"> ulaganja u infrastrukturu</w:t>
      </w:r>
      <w:r w:rsidR="004B119C">
        <w:t xml:space="preserve"> kada dođe do povećanja prometa</w:t>
      </w:r>
      <w:r>
        <w:t xml:space="preserve">. </w:t>
      </w:r>
      <w:r w:rsidR="00CE6A40">
        <w:t xml:space="preserve">Ukoliko web sustav doživi ekspanziju i prosječan se broj korisničkih zahtjeva u minuti (eng. </w:t>
      </w:r>
      <w:r w:rsidR="00CE6A40">
        <w:rPr>
          <w:i/>
        </w:rPr>
        <w:t xml:space="preserve">request per minute, </w:t>
      </w:r>
      <w:r w:rsidR="00F8671A">
        <w:rPr>
          <w:i/>
        </w:rPr>
        <w:t>RPM</w:t>
      </w:r>
      <w:r w:rsidR="00CE6A40">
        <w:t xml:space="preserve">) značajno poveća, potrebno je </w:t>
      </w:r>
      <w:r w:rsidR="008466A3">
        <w:t xml:space="preserve">aktivno nadzirati </w:t>
      </w:r>
      <w:r w:rsidR="00CE6A40">
        <w:t xml:space="preserve">i optimizirati sustav, ukloniti uska grla, poboljšati infrastrukturu i na druge načine poboljšati performanse kako bi web sustav mogao služiti svojoj svrsi. Navedene aktivnosti </w:t>
      </w:r>
      <w:r w:rsidR="002F11D3">
        <w:t>nazivaju se</w:t>
      </w:r>
      <w:r w:rsidR="00CE6A40">
        <w:t xml:space="preserve"> skaliranjem web sustava, a kako bi se performanse web sustava mogle poboljšati, prvo ih je potrebno identificirati i izmjeriti.</w:t>
      </w:r>
    </w:p>
    <w:p w14:paraId="2D3B2C4A" w14:textId="568BED60" w:rsidR="001F7D9C" w:rsidRDefault="001F7D9C" w:rsidP="001F7D9C">
      <w:pPr>
        <w:pStyle w:val="Tekst"/>
      </w:pPr>
      <w:r>
        <w:t>U nastavku poglavlja</w:t>
      </w:r>
      <w:r w:rsidR="00CE6A40">
        <w:t xml:space="preserve"> postavljena je ljestvica za kategorizaciju web sustava prema posjećenosti,</w:t>
      </w:r>
      <w:r>
        <w:t xml:space="preserve"> opisane su performansne karakteristike web sustava uz primjere </w:t>
      </w:r>
      <w:r w:rsidR="00CE6A40">
        <w:t xml:space="preserve">metrika </w:t>
      </w:r>
      <w:r>
        <w:t>za svaku o performansnih karakteristika.</w:t>
      </w:r>
    </w:p>
    <w:p w14:paraId="4C0A810E" w14:textId="77777777" w:rsidR="00CE6A40" w:rsidRDefault="00CE6A40" w:rsidP="00CE6A40">
      <w:pPr>
        <w:pStyle w:val="FOINaslov2"/>
      </w:pPr>
      <w:bookmarkStart w:id="19" w:name="_Toc365626347"/>
      <w:r>
        <w:t>Web sustavi visokih performansi</w:t>
      </w:r>
      <w:bookmarkEnd w:id="19"/>
    </w:p>
    <w:p w14:paraId="04FB2C41" w14:textId="6287DE44" w:rsidR="00AC264E" w:rsidRDefault="00CE6A40" w:rsidP="001F7D9C">
      <w:pPr>
        <w:pStyle w:val="Tekst"/>
      </w:pPr>
      <w:r>
        <w:t xml:space="preserve">Za razliku od aplikacija na stolnim računalima (eng. </w:t>
      </w:r>
      <w:r>
        <w:rPr>
          <w:i/>
        </w:rPr>
        <w:t xml:space="preserve">desktop </w:t>
      </w:r>
      <w:r w:rsidRPr="00CE6A40">
        <w:rPr>
          <w:i/>
        </w:rPr>
        <w:t>applications</w:t>
      </w:r>
      <w:r>
        <w:t xml:space="preserve">) koji su smješteni (instalirani) na korisničkom računalu, web sustavi podatke prenose </w:t>
      </w:r>
      <w:r w:rsidR="00BA5F46">
        <w:t>s (često i stotinama kilometara) udaljenih poslužitelja</w:t>
      </w:r>
      <w:r>
        <w:t>.</w:t>
      </w:r>
      <w:r w:rsidR="00BA5F46">
        <w:t xml:space="preserve"> Korisnici ne mare previše za infrastrukturne karakteristike i razlike sustava koje koriste, zanima ih ono što vide odnosno </w:t>
      </w:r>
      <w:r w:rsidR="00BA5F46" w:rsidRPr="00BA5F46">
        <w:t>"</w:t>
      </w:r>
      <w:r w:rsidR="00BA5F46">
        <w:t>osjete</w:t>
      </w:r>
      <w:r w:rsidR="00BA5F46" w:rsidRPr="00BA5F46">
        <w:t>"</w:t>
      </w:r>
      <w:r w:rsidR="00BA5F46">
        <w:t xml:space="preserve"> prilikom korištenja, stoga su metrike za kvalitetu web sustava jednake kao i za sve druge računalne sustave</w:t>
      </w:r>
      <w:r w:rsidR="008466A3">
        <w:t xml:space="preserve"> </w:t>
      </w:r>
      <w:r w:rsidR="008466A3">
        <w:fldChar w:fldCharType="begin" w:fldLock="1"/>
      </w:r>
      <w:r w:rsidR="008466A3">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fldChar w:fldCharType="separate"/>
      </w:r>
      <w:r w:rsidR="008466A3" w:rsidRPr="00344FD0">
        <w:rPr>
          <w:noProof/>
        </w:rPr>
        <w:t>(Souders, 2007)</w:t>
      </w:r>
      <w:r w:rsidR="008466A3">
        <w:fldChar w:fldCharType="end"/>
      </w:r>
      <w:r w:rsidR="00BA5F46">
        <w:t xml:space="preserve">. </w:t>
      </w:r>
    </w:p>
    <w:p w14:paraId="0DB0A083" w14:textId="535CEE14" w:rsidR="00CE6A40" w:rsidRDefault="00BA5F46" w:rsidP="001F7D9C">
      <w:pPr>
        <w:pStyle w:val="Tekst"/>
      </w:pPr>
      <w:r>
        <w:t>Ukoliko računalni sustav na korisnički zahtjev odgovori unutar 100 milisekundi</w:t>
      </w:r>
      <w:r w:rsidR="008466A3">
        <w:t xml:space="preserve"> (0.1 sekunda)</w:t>
      </w:r>
      <w:r>
        <w:t xml:space="preserve">, kod korisnika je stvoren dojam </w:t>
      </w:r>
      <w:r w:rsidRPr="00BA5F46">
        <w:t>"</w:t>
      </w:r>
      <w:r>
        <w:t>instantnosti</w:t>
      </w:r>
      <w:r w:rsidRPr="00BA5F46">
        <w:t>"</w:t>
      </w:r>
      <w:r>
        <w:t xml:space="preserve"> – rezultat je prikazan u vremenu u kojem korisnik nije stigao osjetiti da se nešto događa odnosno nije primjećen zastoj rada sustava. Ukoliko korisnik čeka na odgovor sustava više od 1 sekunde,</w:t>
      </w:r>
      <w:r w:rsidR="008466A3">
        <w:t xml:space="preserve"> on gubi osjećaj izravnog rada nad</w:t>
      </w:r>
      <w:r>
        <w:t xml:space="preserve"> podacima i </w:t>
      </w:r>
      <w:r w:rsidR="008466A3">
        <w:t>osjeća</w:t>
      </w:r>
      <w:r>
        <w:t xml:space="preserve"> </w:t>
      </w:r>
      <w:r w:rsidR="008466A3">
        <w:t xml:space="preserve">usporenje u radu, </w:t>
      </w:r>
      <w:r w:rsidR="00AC264E">
        <w:t>ali i dalje zadržava fokus</w:t>
      </w:r>
      <w:r w:rsidR="008466A3">
        <w:t xml:space="preserve"> na zadacima koje obavlja</w:t>
      </w:r>
      <w:r w:rsidR="00AC264E">
        <w:t xml:space="preserve">.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nstantno pružati povratnu informaciju o napretku (eng. </w:t>
      </w:r>
      <w:r w:rsidR="00AC264E">
        <w:rPr>
          <w:i/>
        </w:rPr>
        <w:lastRenderedPageBreak/>
        <w:t>progress</w:t>
      </w:r>
      <w:r w:rsidR="00AC264E">
        <w:t>) obrade (npr. instalacija zahtjevnih računalnih programa i traka napretka koja</w:t>
      </w:r>
      <w:r w:rsidR="00A87692">
        <w:t xml:space="preserve"> prikazuje postotke dovršenosti</w:t>
      </w:r>
      <w:r w:rsidR="00AC264E">
        <w:t xml:space="preserve">) </w:t>
      </w:r>
      <w:r w:rsidR="00AC264E">
        <w:fldChar w:fldCharType="begin" w:fldLock="1"/>
      </w:r>
      <w:r w:rsidR="00344FD0">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fldChar w:fldCharType="separate"/>
      </w:r>
      <w:r w:rsidR="00AC264E" w:rsidRPr="00AC264E">
        <w:rPr>
          <w:noProof/>
        </w:rPr>
        <w:t>(Miller, 1968)</w:t>
      </w:r>
      <w:r w:rsidR="00AC264E">
        <w:fldChar w:fldCharType="end"/>
      </w:r>
      <w:r w:rsidR="00AC264E">
        <w:t>.</w:t>
      </w:r>
    </w:p>
    <w:p w14:paraId="74BA30FF" w14:textId="6B6DB3B6" w:rsidR="00AC264E" w:rsidRDefault="00AC264E" w:rsidP="001F7D9C">
      <w:pPr>
        <w:pStyle w:val="Tekst"/>
      </w:pPr>
      <w:r>
        <w:t>Autori web sustava moraju</w:t>
      </w:r>
      <w:r w:rsidR="00A87692">
        <w:t xml:space="preserve"> u obzir</w:t>
      </w:r>
      <w:r>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5F33FB48" w14:textId="2DE0D3E0" w:rsidR="00AC264E" w:rsidRDefault="00AC264E" w:rsidP="001F7D9C">
      <w:pPr>
        <w:pStyle w:val="Tekst"/>
      </w:pPr>
      <w:r>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344FD0">
        <w:t xml:space="preserve">Gotovo 80-90% </w:t>
      </w:r>
      <w:r w:rsidR="00344FD0">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fldChar w:fldCharType="separate"/>
      </w:r>
      <w:r w:rsidR="00344FD0" w:rsidRPr="00344FD0">
        <w:rPr>
          <w:noProof/>
        </w:rPr>
        <w:t>(Souders, 2007)</w:t>
      </w:r>
      <w:r w:rsidR="00344FD0">
        <w:fldChar w:fldCharType="end"/>
      </w:r>
      <w:r w:rsidR="00344FD0">
        <w:t xml:space="preserve"> posla otpada na obradu i prezentaciju podataka na strani klijenta što ostavlja vrlo malo prostora za optimizacijski manevar na strani poslužitelja.</w:t>
      </w:r>
    </w:p>
    <w:p w14:paraId="40A98D0A" w14:textId="5911594C" w:rsidR="00344FD0" w:rsidRDefault="00344FD0" w:rsidP="001F7D9C">
      <w:pPr>
        <w:pStyle w:val="Tekst"/>
      </w:pPr>
      <w:r>
        <w:t xml:space="preserve">Iako se većina optimizacija web sustava svodi na minimiziranje podataka koji se prenose kroz mrežu (pohranom u privremenu memoriju, minifikacijom i kompresijom datoteka ili drugim tehnikama), optimizacija na strani poslužitelja važna je zbog smanjenja troškova i ulaganja u infrastrukturu te potrošnje energije </w:t>
      </w:r>
      <w:r>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fldChar w:fldCharType="separate"/>
      </w:r>
      <w:r w:rsidRPr="00344FD0">
        <w:rPr>
          <w:noProof/>
        </w:rPr>
        <w:t>(Souders, 2007)</w:t>
      </w:r>
      <w:r>
        <w:fldChar w:fldCharType="end"/>
      </w:r>
      <w:r>
        <w:t>.</w:t>
      </w:r>
    </w:p>
    <w:p w14:paraId="33487C57" w14:textId="293097BF" w:rsidR="00865B99" w:rsidRDefault="00865B99" w:rsidP="001F7D9C">
      <w:pPr>
        <w:pStyle w:val="Tekst"/>
      </w:pPr>
      <w:r>
        <w:t xml:space="preserve">Teško je postaviti ljestvicu koja bi jednoznačno kategorizirala promet web sustava kao visok ili nizak, ali moguće je povući paralelu s postojećim web sustavima i kategorizaciju prilagoditi trenutnom stanju. Tablica u nastavku prikazuje kategorije web sustava prema njihovom prometu (izraženom u broju jedinstvenih korisnika mjesečno, eng. </w:t>
      </w:r>
      <w:r>
        <w:rPr>
          <w:i/>
        </w:rPr>
        <w:t>unique monthly visitors</w:t>
      </w:r>
      <w:r>
        <w:t>)</w:t>
      </w:r>
      <w:r w:rsidRPr="000141F9">
        <w:rPr>
          <w:rStyle w:val="FootnoteReference"/>
        </w:rPr>
        <w:footnoteReference w:id="8"/>
      </w:r>
      <w:r>
        <w:t>:</w:t>
      </w:r>
    </w:p>
    <w:tbl>
      <w:tblPr>
        <w:tblStyle w:val="TableGrid"/>
        <w:tblW w:w="0" w:type="auto"/>
        <w:tblLook w:val="04A0" w:firstRow="1" w:lastRow="0" w:firstColumn="1" w:lastColumn="0" w:noHBand="0" w:noVBand="1"/>
      </w:tblPr>
      <w:tblGrid>
        <w:gridCol w:w="3096"/>
        <w:gridCol w:w="3096"/>
        <w:gridCol w:w="3096"/>
      </w:tblGrid>
      <w:tr w:rsidR="00E53A05" w:rsidRPr="00E53A05" w14:paraId="1A7C0759" w14:textId="77777777" w:rsidTr="00E53A05">
        <w:tc>
          <w:tcPr>
            <w:tcW w:w="3096" w:type="dxa"/>
          </w:tcPr>
          <w:p w14:paraId="0784620B" w14:textId="44480BEA" w:rsidR="00E53A05" w:rsidRPr="00E53A05" w:rsidRDefault="00E53A05" w:rsidP="00E53A05">
            <w:pPr>
              <w:pStyle w:val="Tablica"/>
              <w:rPr>
                <w:b/>
              </w:rPr>
            </w:pPr>
            <w:r w:rsidRPr="00E53A05">
              <w:rPr>
                <w:b/>
              </w:rPr>
              <w:t>Kategorija</w:t>
            </w:r>
          </w:p>
        </w:tc>
        <w:tc>
          <w:tcPr>
            <w:tcW w:w="3096" w:type="dxa"/>
          </w:tcPr>
          <w:p w14:paraId="7CB1FC29" w14:textId="43E506F0" w:rsidR="00E53A05" w:rsidRPr="00E53A05" w:rsidRDefault="00E53A05" w:rsidP="00E53A05">
            <w:pPr>
              <w:pStyle w:val="Tablica"/>
              <w:rPr>
                <w:b/>
              </w:rPr>
            </w:pPr>
            <w:r w:rsidRPr="00E53A05">
              <w:rPr>
                <w:b/>
              </w:rPr>
              <w:t>Promet (jedinstveni korisnici mjesečno)</w:t>
            </w:r>
          </w:p>
        </w:tc>
        <w:tc>
          <w:tcPr>
            <w:tcW w:w="3096" w:type="dxa"/>
          </w:tcPr>
          <w:p w14:paraId="5323ABA0" w14:textId="0CD4343F" w:rsidR="00E53A05" w:rsidRPr="00E53A05" w:rsidRDefault="00E53A05" w:rsidP="00E53A05">
            <w:pPr>
              <w:pStyle w:val="Tablica"/>
              <w:rPr>
                <w:b/>
              </w:rPr>
            </w:pPr>
            <w:r w:rsidRPr="00E53A05">
              <w:rPr>
                <w:b/>
              </w:rPr>
              <w:t>Opis</w:t>
            </w:r>
          </w:p>
        </w:tc>
      </w:tr>
      <w:tr w:rsidR="00E53A05" w14:paraId="2B8BDFB8" w14:textId="77777777" w:rsidTr="00E53A05">
        <w:tc>
          <w:tcPr>
            <w:tcW w:w="3096" w:type="dxa"/>
          </w:tcPr>
          <w:p w14:paraId="23329C3A" w14:textId="1430E360" w:rsidR="00E53A05" w:rsidRDefault="00E53A05" w:rsidP="00E53A05">
            <w:pPr>
              <w:pStyle w:val="Tablica"/>
            </w:pPr>
            <w:r>
              <w:t>Web sustav sa sitnim prometom</w:t>
            </w:r>
          </w:p>
        </w:tc>
        <w:tc>
          <w:tcPr>
            <w:tcW w:w="3096" w:type="dxa"/>
          </w:tcPr>
          <w:p w14:paraId="67A02E11" w14:textId="35C32665" w:rsidR="00E53A05" w:rsidRDefault="00E53A05" w:rsidP="00E53A05">
            <w:pPr>
              <w:pStyle w:val="Tablica"/>
            </w:pPr>
            <w:r>
              <w:t>0 – 100.000</w:t>
            </w:r>
          </w:p>
        </w:tc>
        <w:tc>
          <w:tcPr>
            <w:tcW w:w="3096" w:type="dxa"/>
          </w:tcPr>
          <w:p w14:paraId="07142995" w14:textId="5B370D8E" w:rsidR="00E53A05" w:rsidRDefault="00BF4FCB" w:rsidP="00E53A05">
            <w:pPr>
              <w:pStyle w:val="Tablica"/>
            </w:pPr>
            <w:r>
              <w:t>Lokalno poznati portali i blogovi</w:t>
            </w:r>
            <w:r w:rsidR="00E53A05">
              <w:t>, manje web stranice</w:t>
            </w:r>
          </w:p>
        </w:tc>
      </w:tr>
      <w:tr w:rsidR="00E53A05" w14:paraId="6E9222C5" w14:textId="77777777" w:rsidTr="00E53A05">
        <w:tc>
          <w:tcPr>
            <w:tcW w:w="3096" w:type="dxa"/>
          </w:tcPr>
          <w:p w14:paraId="30125E3A" w14:textId="328F937F" w:rsidR="00E53A05" w:rsidRDefault="00E53A05" w:rsidP="00E53A05">
            <w:pPr>
              <w:pStyle w:val="Tablica"/>
            </w:pPr>
            <w:r>
              <w:lastRenderedPageBreak/>
              <w:t>Web sustav s niskim prometom</w:t>
            </w:r>
          </w:p>
        </w:tc>
        <w:tc>
          <w:tcPr>
            <w:tcW w:w="3096" w:type="dxa"/>
          </w:tcPr>
          <w:p w14:paraId="4BB59C61" w14:textId="721490AD" w:rsidR="00E53A05" w:rsidRDefault="00E53A05" w:rsidP="00E53A05">
            <w:pPr>
              <w:pStyle w:val="Tablica"/>
            </w:pPr>
            <w:r>
              <w:t>100.000 – 1.000.000</w:t>
            </w:r>
          </w:p>
        </w:tc>
        <w:tc>
          <w:tcPr>
            <w:tcW w:w="3096" w:type="dxa"/>
          </w:tcPr>
          <w:p w14:paraId="113D0FC1" w14:textId="1C34FB15" w:rsidR="00E53A05" w:rsidRPr="00E53A05" w:rsidRDefault="00E53A05" w:rsidP="00E53A05">
            <w:pPr>
              <w:pStyle w:val="Tablica"/>
            </w:pPr>
            <w:r>
              <w:t xml:space="preserve">Popularni regionalni </w:t>
            </w:r>
            <w:r w:rsidRPr="00E53A05">
              <w:rPr>
                <w:i/>
              </w:rPr>
              <w:t>news</w:t>
            </w:r>
            <w:r>
              <w:t xml:space="preserve"> portali, </w:t>
            </w:r>
            <w:r w:rsidR="00C738BC">
              <w:t xml:space="preserve">regionalno </w:t>
            </w:r>
            <w:r>
              <w:t>popularni blogovi</w:t>
            </w:r>
          </w:p>
        </w:tc>
      </w:tr>
      <w:tr w:rsidR="00E53A05" w14:paraId="65B5A854" w14:textId="77777777" w:rsidTr="00E53A05">
        <w:tc>
          <w:tcPr>
            <w:tcW w:w="3096" w:type="dxa"/>
          </w:tcPr>
          <w:p w14:paraId="774CE097" w14:textId="134A485A" w:rsidR="00E53A05" w:rsidRDefault="00C738BC" w:rsidP="00C738BC">
            <w:pPr>
              <w:pStyle w:val="Tablica"/>
            </w:pPr>
            <w:r>
              <w:t>Web sustavi s</w:t>
            </w:r>
            <w:r w:rsidR="00E53A05">
              <w:t xml:space="preserve"> </w:t>
            </w:r>
            <w:r>
              <w:t>o</w:t>
            </w:r>
            <w:r w:rsidR="00E53A05">
              <w:t>srednj</w:t>
            </w:r>
            <w:r>
              <w:t>im prometom</w:t>
            </w:r>
          </w:p>
        </w:tc>
        <w:tc>
          <w:tcPr>
            <w:tcW w:w="3096" w:type="dxa"/>
          </w:tcPr>
          <w:p w14:paraId="5B50F8F7" w14:textId="21086164" w:rsidR="00E53A05" w:rsidRDefault="00E53A05" w:rsidP="00E53A05">
            <w:pPr>
              <w:pStyle w:val="Tablica"/>
            </w:pPr>
            <w:r>
              <w:t>1.000.000 – 10.000.000</w:t>
            </w:r>
          </w:p>
        </w:tc>
        <w:tc>
          <w:tcPr>
            <w:tcW w:w="3096" w:type="dxa"/>
          </w:tcPr>
          <w:p w14:paraId="4C6BFC2A" w14:textId="7243E4F7" w:rsidR="00E53A05" w:rsidRDefault="00C738BC" w:rsidP="00C738BC">
            <w:pPr>
              <w:pStyle w:val="Tablica"/>
            </w:pPr>
            <w:r>
              <w:t>Svjetski poznati blogovi, web trgovine i viralni sadržaji</w:t>
            </w:r>
          </w:p>
        </w:tc>
      </w:tr>
      <w:tr w:rsidR="00E53A05" w14:paraId="440884F0" w14:textId="77777777" w:rsidTr="00E53A05">
        <w:tc>
          <w:tcPr>
            <w:tcW w:w="3096" w:type="dxa"/>
          </w:tcPr>
          <w:p w14:paraId="05078CE4" w14:textId="23C66C1B" w:rsidR="00E53A05" w:rsidRDefault="00E53A05" w:rsidP="00E53A05">
            <w:pPr>
              <w:pStyle w:val="Tablica"/>
            </w:pPr>
            <w:r>
              <w:t xml:space="preserve">Web sustavi sa </w:t>
            </w:r>
            <w:r w:rsidR="00C738BC">
              <w:t>srednje visokim prometom</w:t>
            </w:r>
          </w:p>
        </w:tc>
        <w:tc>
          <w:tcPr>
            <w:tcW w:w="3096" w:type="dxa"/>
          </w:tcPr>
          <w:p w14:paraId="0DB4A94C" w14:textId="415BC6C6" w:rsidR="00E53A05" w:rsidRDefault="00C738BC" w:rsidP="00E53A05">
            <w:pPr>
              <w:pStyle w:val="Tablica"/>
            </w:pPr>
            <w:r>
              <w:t>10.000.000 – 100.000.000</w:t>
            </w:r>
          </w:p>
        </w:tc>
        <w:tc>
          <w:tcPr>
            <w:tcW w:w="3096" w:type="dxa"/>
          </w:tcPr>
          <w:p w14:paraId="66CF915D" w14:textId="09C7597A" w:rsidR="00E53A05" w:rsidRDefault="00C738BC" w:rsidP="00E53A05">
            <w:pPr>
              <w:pStyle w:val="Tablica"/>
            </w:pPr>
            <w:r>
              <w:t>Svjetski poznati news portali, atraktivni forumi i grupe za diskusiju (npr. StackExchange)</w:t>
            </w:r>
          </w:p>
        </w:tc>
      </w:tr>
      <w:tr w:rsidR="00C738BC" w14:paraId="28F836CD" w14:textId="77777777" w:rsidTr="00E53A05">
        <w:tc>
          <w:tcPr>
            <w:tcW w:w="3096" w:type="dxa"/>
          </w:tcPr>
          <w:p w14:paraId="15E0B119" w14:textId="4EF58293" w:rsidR="00C738BC" w:rsidRDefault="00C738BC" w:rsidP="00E53A05">
            <w:pPr>
              <w:pStyle w:val="Tablica"/>
            </w:pPr>
            <w:r>
              <w:t>Web sustavi sa značajnim prometom</w:t>
            </w:r>
          </w:p>
        </w:tc>
        <w:tc>
          <w:tcPr>
            <w:tcW w:w="3096" w:type="dxa"/>
          </w:tcPr>
          <w:p w14:paraId="67F6D19D" w14:textId="1ED71D8C" w:rsidR="00C738BC" w:rsidRDefault="00C738BC" w:rsidP="00E53A05">
            <w:pPr>
              <w:pStyle w:val="Tablica"/>
            </w:pPr>
            <w:r>
              <w:t>100.000.000 – 500.000.000</w:t>
            </w:r>
          </w:p>
        </w:tc>
        <w:tc>
          <w:tcPr>
            <w:tcW w:w="3096" w:type="dxa"/>
          </w:tcPr>
          <w:p w14:paraId="02D46375" w14:textId="45452C75" w:rsidR="00C738BC" w:rsidRDefault="00C738BC" w:rsidP="00E53A05">
            <w:pPr>
              <w:pStyle w:val="Tablica"/>
            </w:pPr>
            <w:r>
              <w:t>npr. Wikipedia, Amazon</w:t>
            </w:r>
          </w:p>
        </w:tc>
      </w:tr>
      <w:tr w:rsidR="00C738BC" w14:paraId="64D4CEDE" w14:textId="77777777" w:rsidTr="00E53A05">
        <w:tc>
          <w:tcPr>
            <w:tcW w:w="3096" w:type="dxa"/>
          </w:tcPr>
          <w:p w14:paraId="555B3243" w14:textId="2609733C" w:rsidR="00C738BC" w:rsidRDefault="00C738BC" w:rsidP="00E53A05">
            <w:pPr>
              <w:pStyle w:val="Tablica"/>
            </w:pPr>
            <w:r>
              <w:t>Web sustavi s visokim prometom</w:t>
            </w:r>
          </w:p>
        </w:tc>
        <w:tc>
          <w:tcPr>
            <w:tcW w:w="3096" w:type="dxa"/>
          </w:tcPr>
          <w:p w14:paraId="26A41260" w14:textId="6291CC7A" w:rsidR="00C738BC" w:rsidRDefault="00C738BC" w:rsidP="00E53A05">
            <w:pPr>
              <w:pStyle w:val="Tablica"/>
            </w:pPr>
            <w:r>
              <w:t>500.000.000 – 1.000.000.000</w:t>
            </w:r>
          </w:p>
        </w:tc>
        <w:tc>
          <w:tcPr>
            <w:tcW w:w="3096" w:type="dxa"/>
          </w:tcPr>
          <w:p w14:paraId="7F61C523" w14:textId="694CE048" w:rsidR="00C738BC" w:rsidRDefault="00C738BC" w:rsidP="00C738BC">
            <w:pPr>
              <w:pStyle w:val="Tablica"/>
            </w:pPr>
            <w:r>
              <w:t>npr. Facebook, YouTube, Yahoo</w:t>
            </w:r>
          </w:p>
        </w:tc>
      </w:tr>
      <w:tr w:rsidR="00C738BC" w14:paraId="331A2397" w14:textId="77777777" w:rsidTr="00E53A05">
        <w:tc>
          <w:tcPr>
            <w:tcW w:w="3096" w:type="dxa"/>
          </w:tcPr>
          <w:p w14:paraId="5310FDED" w14:textId="697DC2C3" w:rsidR="00C738BC" w:rsidRDefault="00C738BC" w:rsidP="00E53A05">
            <w:pPr>
              <w:pStyle w:val="Tablica"/>
            </w:pPr>
            <w:r>
              <w:t>Web sustavi s iznimno visokim prometom</w:t>
            </w:r>
          </w:p>
        </w:tc>
        <w:tc>
          <w:tcPr>
            <w:tcW w:w="3096" w:type="dxa"/>
          </w:tcPr>
          <w:p w14:paraId="4DEA60C9" w14:textId="55D5FF44" w:rsidR="00C738BC" w:rsidRDefault="00C738BC" w:rsidP="00E53A05">
            <w:pPr>
              <w:pStyle w:val="Tablica"/>
            </w:pPr>
            <w:r>
              <w:t>Više od 1.000.000.000</w:t>
            </w:r>
          </w:p>
        </w:tc>
        <w:tc>
          <w:tcPr>
            <w:tcW w:w="3096" w:type="dxa"/>
          </w:tcPr>
          <w:p w14:paraId="338FEA3E" w14:textId="40D2939E" w:rsidR="00C738BC" w:rsidRDefault="00C738BC" w:rsidP="005B18DE">
            <w:pPr>
              <w:pStyle w:val="Tablica"/>
              <w:keepNext/>
            </w:pPr>
            <w:r>
              <w:t>npr. Google</w:t>
            </w:r>
          </w:p>
        </w:tc>
      </w:tr>
    </w:tbl>
    <w:p w14:paraId="1A6FADE3" w14:textId="353BC443" w:rsidR="00E53A05" w:rsidRDefault="005B18DE" w:rsidP="001B5B5D">
      <w:pPr>
        <w:pStyle w:val="Caption"/>
      </w:pPr>
      <w:r w:rsidRPr="008A0D91">
        <w:rPr>
          <w:b/>
        </w:rPr>
        <w:t xml:space="preserve">Tablica </w:t>
      </w:r>
      <w:r w:rsidR="0029764E" w:rsidRPr="008A0D91">
        <w:rPr>
          <w:b/>
        </w:rPr>
        <w:fldChar w:fldCharType="begin"/>
      </w:r>
      <w:r w:rsidR="0029764E" w:rsidRPr="008A0D91">
        <w:rPr>
          <w:b/>
        </w:rPr>
        <w:instrText xml:space="preserve"> SEQ Tablica \* ARABIC </w:instrText>
      </w:r>
      <w:r w:rsidR="0029764E" w:rsidRPr="008A0D91">
        <w:rPr>
          <w:b/>
        </w:rPr>
        <w:fldChar w:fldCharType="separate"/>
      </w:r>
      <w:r w:rsidR="00671FB9">
        <w:rPr>
          <w:b/>
          <w:noProof/>
        </w:rPr>
        <w:t>6</w:t>
      </w:r>
      <w:r w:rsidR="0029764E" w:rsidRPr="008A0D91">
        <w:rPr>
          <w:b/>
          <w:noProof/>
        </w:rPr>
        <w:fldChar w:fldCharType="end"/>
      </w:r>
      <w:r>
        <w:t>: Kategorizacija web sustava prema mjesečnom broju jedinstvenih posjetitelja</w:t>
      </w:r>
    </w:p>
    <w:p w14:paraId="2B6CF306" w14:textId="1528C427" w:rsidR="00E72529" w:rsidRDefault="000F618C" w:rsidP="00E72529">
      <w:pPr>
        <w:pStyle w:val="FOINaslov2"/>
      </w:pPr>
      <w:bookmarkStart w:id="20" w:name="_Toc365626348"/>
      <w:r>
        <w:t>Performansne karakteristike</w:t>
      </w:r>
      <w:r w:rsidR="00E72529">
        <w:t xml:space="preserve"> web sustava</w:t>
      </w:r>
      <w:bookmarkEnd w:id="20"/>
    </w:p>
    <w:p w14:paraId="57F9D78B" w14:textId="4CE29D65" w:rsidR="000F618C" w:rsidRDefault="00CE6A40" w:rsidP="00CE6A40">
      <w:pPr>
        <w:pStyle w:val="Tekst"/>
      </w:pPr>
      <w:r>
        <w:t xml:space="preserve">Performansne karakteristike web sustava opisuju </w:t>
      </w:r>
      <w:r w:rsidR="00AB0C32">
        <w:t>brzinu kojom</w:t>
      </w:r>
      <w:r>
        <w:t xml:space="preserve"> web sustav može obraditi određenu količinu </w:t>
      </w:r>
      <w:r w:rsidR="00067C29">
        <w:t>prometa (tj. HTTP zahtjeva) te</w:t>
      </w:r>
      <w:r>
        <w:t xml:space="preserve"> količinu prometa </w:t>
      </w:r>
      <w:r w:rsidR="00600574">
        <w:t xml:space="preserve">koju </w:t>
      </w:r>
      <w:r>
        <w:t xml:space="preserve">web sustav može podnijeti prije nego </w:t>
      </w:r>
      <w:r w:rsidR="00AB0C32">
        <w:t xml:space="preserve">performanse značajno opadnu ili sustav </w:t>
      </w:r>
      <w:r>
        <w:t>postane nedostupan.</w:t>
      </w:r>
      <w:r w:rsidR="00600574">
        <w:t xml:space="preserve"> U nastavku poglavlja slijedi pregled najvažnijih performansnih karakteristika web sustava.</w:t>
      </w:r>
    </w:p>
    <w:p w14:paraId="4951446F" w14:textId="15C35959" w:rsidR="00E72529" w:rsidRDefault="00E72529" w:rsidP="005B18DE">
      <w:pPr>
        <w:pStyle w:val="FOINaslov3"/>
      </w:pPr>
      <w:bookmarkStart w:id="21" w:name="_Toc365626349"/>
      <w:r>
        <w:t xml:space="preserve">Propusnost </w:t>
      </w:r>
      <w:r w:rsidR="009C0AD3">
        <w:t>web sustava</w:t>
      </w:r>
      <w:bookmarkEnd w:id="21"/>
    </w:p>
    <w:p w14:paraId="77424B46" w14:textId="1D7F2460" w:rsidR="00600574" w:rsidRPr="008A6106" w:rsidRDefault="00600574" w:rsidP="00600574">
      <w:pPr>
        <w:pStyle w:val="Tekst"/>
      </w:pPr>
      <w:r>
        <w:t>Web sustavi temelje se na HT</w:t>
      </w:r>
      <w:r w:rsidR="002E6AD8">
        <w:t>TP zahtjevima i odgovorima, sto</w:t>
      </w:r>
      <w:r>
        <w:t xml:space="preserve">ga je </w:t>
      </w:r>
      <w:r w:rsidR="002E6AD8">
        <w:t>intuitivno</w:t>
      </w:r>
      <w:r>
        <w:t xml:space="preserve"> mjeriti </w:t>
      </w:r>
      <w:r w:rsidR="002E6AD8">
        <w:t>broj</w:t>
      </w:r>
      <w:r>
        <w:t xml:space="preserve"> HTTP zahtjeva </w:t>
      </w:r>
      <w:r w:rsidR="002E6AD8">
        <w:t xml:space="preserve">koje </w:t>
      </w:r>
      <w:r>
        <w:t>web sustav može obraditi u jedinici vremena</w:t>
      </w:r>
      <w:r w:rsidR="002E6AD8">
        <w:t xml:space="preserve">. </w:t>
      </w:r>
      <w:r w:rsidR="002F11D3">
        <w:t>Navedena metrika naziva se</w:t>
      </w:r>
      <w:r>
        <w:t xml:space="preserve"> propusnost </w:t>
      </w:r>
      <w:r w:rsidR="008A6106" w:rsidRPr="00600574">
        <w:t>web sustava</w:t>
      </w:r>
      <w:r w:rsidR="008A6106">
        <w:t xml:space="preserve"> </w:t>
      </w:r>
      <w:r>
        <w:t xml:space="preserve">(eng. </w:t>
      </w:r>
      <w:r>
        <w:rPr>
          <w:i/>
        </w:rPr>
        <w:t>throughput</w:t>
      </w:r>
      <w:r w:rsidRPr="00600574">
        <w:t>)</w:t>
      </w:r>
      <w:r>
        <w:t xml:space="preserve">. Propusnost se </w:t>
      </w:r>
      <w:r w:rsidR="008A6106">
        <w:t xml:space="preserve">najčešće </w:t>
      </w:r>
      <w:r>
        <w:t xml:space="preserve">izražava u jedinicama </w:t>
      </w:r>
      <w:r w:rsidRPr="00600574">
        <w:rPr>
          <w:i/>
        </w:rPr>
        <w:t xml:space="preserve">broj </w:t>
      </w:r>
      <w:r>
        <w:rPr>
          <w:i/>
        </w:rPr>
        <w:t xml:space="preserve">zahtjeva u sekundi </w:t>
      </w:r>
      <w:r w:rsidR="008A6106">
        <w:rPr>
          <w:i/>
        </w:rPr>
        <w:t>(</w:t>
      </w:r>
      <w:r w:rsidR="008A6106" w:rsidRPr="008A6106">
        <w:t>eng</w:t>
      </w:r>
      <w:r w:rsidR="008A6106">
        <w:rPr>
          <w:i/>
        </w:rPr>
        <w:t xml:space="preserve">. request per second) </w:t>
      </w:r>
      <w:r>
        <w:t xml:space="preserve">ili </w:t>
      </w:r>
      <w:r w:rsidRPr="00600574">
        <w:rPr>
          <w:i/>
        </w:rPr>
        <w:t xml:space="preserve">broj </w:t>
      </w:r>
      <w:r>
        <w:rPr>
          <w:i/>
        </w:rPr>
        <w:t>zahtjeva u minuti</w:t>
      </w:r>
      <w:r w:rsidR="008A6106">
        <w:rPr>
          <w:i/>
        </w:rPr>
        <w:t xml:space="preserve"> (</w:t>
      </w:r>
      <w:r w:rsidR="008A6106">
        <w:t xml:space="preserve">eng. </w:t>
      </w:r>
      <w:r w:rsidR="008A6106">
        <w:rPr>
          <w:i/>
        </w:rPr>
        <w:t>request per minute, rpm)</w:t>
      </w:r>
      <w:r w:rsidR="008A6106" w:rsidRPr="008A6106">
        <w:t>, a poneka</w:t>
      </w:r>
      <w:r w:rsidR="008A6106">
        <w:t xml:space="preserve">d i u jedinici </w:t>
      </w:r>
      <w:r w:rsidR="008A6106" w:rsidRPr="008A6106">
        <w:rPr>
          <w:i/>
        </w:rPr>
        <w:t>bajt u sekundi</w:t>
      </w:r>
      <w:r w:rsidR="008A6106">
        <w:rPr>
          <w:i/>
        </w:rPr>
        <w:t xml:space="preserve"> </w:t>
      </w:r>
      <w:r w:rsidR="008A6106" w:rsidRPr="008A6106">
        <w:t>(</w:t>
      </w:r>
      <w:r w:rsidR="008A6106">
        <w:t xml:space="preserve">eng. </w:t>
      </w:r>
      <w:r w:rsidR="008A6106">
        <w:rPr>
          <w:i/>
        </w:rPr>
        <w:t>byte per second</w:t>
      </w:r>
      <w:r w:rsidR="008A6106">
        <w:t>)</w:t>
      </w:r>
      <w:r>
        <w:rPr>
          <w:i/>
        </w:rPr>
        <w:t xml:space="preserve"> </w:t>
      </w:r>
      <w:r>
        <w:t>i relevantna je metrika za</w:t>
      </w:r>
      <w:r w:rsidR="002E6AD8">
        <w:t xml:space="preserve"> sve</w:t>
      </w:r>
      <w:r>
        <w:t xml:space="preserve"> web sustave bez obzira na tehnologiju razvoja</w:t>
      </w:r>
      <w:r w:rsidR="008A6106">
        <w:t>. Često se usporedba različitih komponenti web sustava (npr. razvojnog okvira) radi upravo prema propusnosti web sustava</w:t>
      </w:r>
      <w:r>
        <w:t>. Mjerenje propusnosti web sustava izvodi se generiranjem velike količine HTTP zahtjeva</w:t>
      </w:r>
      <w:r w:rsidR="008A6106">
        <w:t xml:space="preserve"> (tj. simulacijom prometa)</w:t>
      </w:r>
      <w:r>
        <w:t xml:space="preserve"> te mjerenjem vremena u kojem je web sustav zaprimio i obradio zahtjev</w:t>
      </w:r>
      <w:r w:rsidR="008A6106">
        <w:t>e</w:t>
      </w:r>
      <w:r>
        <w:t xml:space="preserve"> te </w:t>
      </w:r>
      <w:r w:rsidR="008A6106">
        <w:t xml:space="preserve">bez greške </w:t>
      </w:r>
      <w:r>
        <w:t>generirao i isporučio HTTP odgovor</w:t>
      </w:r>
      <w:r w:rsidR="008A6106">
        <w:t>e</w:t>
      </w:r>
      <w:r>
        <w:t xml:space="preserve">. </w:t>
      </w:r>
    </w:p>
    <w:p w14:paraId="4DBB4525" w14:textId="5280696E" w:rsidR="00E72529" w:rsidRDefault="00E72529" w:rsidP="005B18DE">
      <w:pPr>
        <w:pStyle w:val="FOINaslov3"/>
      </w:pPr>
      <w:bookmarkStart w:id="22" w:name="_Toc365626350"/>
      <w:r>
        <w:t xml:space="preserve">Vrijeme </w:t>
      </w:r>
      <w:r w:rsidR="00236131">
        <w:t>odgovora</w:t>
      </w:r>
      <w:r w:rsidR="009C0AD3">
        <w:t xml:space="preserve"> web sustava</w:t>
      </w:r>
      <w:bookmarkEnd w:id="22"/>
    </w:p>
    <w:p w14:paraId="039BE416" w14:textId="6B25F2C7" w:rsidR="002E6AD8" w:rsidRPr="00DB663F" w:rsidRDefault="002E6AD8" w:rsidP="002E6AD8">
      <w:pPr>
        <w:pStyle w:val="Tekst"/>
        <w:rPr>
          <w:i/>
        </w:rPr>
      </w:pPr>
      <w:r>
        <w:lastRenderedPageBreak/>
        <w:t xml:space="preserve">Vrijeme </w:t>
      </w:r>
      <w:r w:rsidR="00236131">
        <w:t>odgovora</w:t>
      </w:r>
      <w:r>
        <w:t xml:space="preserve"> web sustava </w:t>
      </w:r>
      <w:r w:rsidR="00E22019">
        <w:t xml:space="preserve">definira se </w:t>
      </w:r>
      <w:r w:rsidR="00D570B6">
        <w:t xml:space="preserve">kao vrijeme koje proteče od </w:t>
      </w:r>
      <w:r w:rsidR="00DB663F">
        <w:t xml:space="preserve">trenutka slanja HTTP zahtjeva do trenutka zaprimanja HTTP odgovora. Vrijeme </w:t>
      </w:r>
      <w:r w:rsidR="00236131">
        <w:t>odgovora</w:t>
      </w:r>
      <w:r w:rsidR="00DB663F">
        <w:t xml:space="preserve"> web sustava, osim vremena koje web sustav potroši na obradu HTTP zahtjeva, uključuje i vrijeme prijenosa podataka kroz mrežu (eng. </w:t>
      </w:r>
      <w:r w:rsidR="00DB663F" w:rsidRPr="00DB663F">
        <w:rPr>
          <w:i/>
        </w:rPr>
        <w:t>network latency</w:t>
      </w:r>
      <w:r w:rsidR="00DB663F">
        <w:t>), stoga na vrijeme odziva web sustava utječu i mrežne i infrastrukturne komponente web sustava, geografska lokacija izvora HTTP zahtjeva te eventualna zagušenja u mrežnom kanalu.</w:t>
      </w:r>
      <w:r w:rsidR="00236131">
        <w:t xml:space="preserve"> Web dokumenti često referenciraju vanjske datoteke i resurse poput CSS ili JavaScript datoteka ili multimedijalnog sadržaja, stoga </w:t>
      </w:r>
      <w:r w:rsidR="004B173E">
        <w:t xml:space="preserve">je </w:t>
      </w:r>
      <w:r w:rsidR="00236131">
        <w:t xml:space="preserve">prilikom dizajna testa </w:t>
      </w:r>
      <w:r w:rsidR="004B173E">
        <w:t>vremena odgovora web sustava potrebno odlučiti ulazi</w:t>
      </w:r>
      <w:r w:rsidR="00236131">
        <w:t xml:space="preserve"> li vrijeme prijenosa referenciranih </w:t>
      </w:r>
      <w:r w:rsidR="004B173E">
        <w:t xml:space="preserve">datoteka </w:t>
      </w:r>
      <w:r w:rsidR="00236131">
        <w:t>u vrijeme odgovora web sustava</w:t>
      </w:r>
      <w:r w:rsidR="00D857F4">
        <w:t xml:space="preserve"> i na odgovarajući način provesti testiranje</w:t>
      </w:r>
      <w:r w:rsidR="00236131">
        <w:t>.</w:t>
      </w:r>
    </w:p>
    <w:p w14:paraId="616B91B0" w14:textId="3B448832" w:rsidR="00E72529" w:rsidRDefault="00E72529" w:rsidP="005B18DE">
      <w:pPr>
        <w:pStyle w:val="FOINaslov3"/>
      </w:pPr>
      <w:bookmarkStart w:id="23" w:name="_Toc365626351"/>
      <w:r>
        <w:t>Dostupnost</w:t>
      </w:r>
      <w:r w:rsidR="009C0AD3">
        <w:t xml:space="preserve"> web sustava</w:t>
      </w:r>
      <w:bookmarkEnd w:id="23"/>
    </w:p>
    <w:p w14:paraId="076C6919" w14:textId="4E1DDA4F" w:rsidR="002F584E" w:rsidRPr="002F584E" w:rsidRDefault="00DB663F" w:rsidP="002F584E">
      <w:pPr>
        <w:pStyle w:val="Tekst"/>
      </w:pPr>
      <w:r>
        <w:t xml:space="preserve">Dostupnost web sustava </w:t>
      </w:r>
      <w:r w:rsidR="00F6028A">
        <w:t xml:space="preserve">(eng. </w:t>
      </w:r>
      <w:r w:rsidR="00F6028A">
        <w:rPr>
          <w:i/>
        </w:rPr>
        <w:t xml:space="preserve">uptime, </w:t>
      </w:r>
      <w:r w:rsidR="00F6028A" w:rsidRPr="00F6028A">
        <w:rPr>
          <w:i/>
        </w:rPr>
        <w:t>availability</w:t>
      </w:r>
      <w:r w:rsidR="00F6028A">
        <w:rPr>
          <w:i/>
        </w:rPr>
        <w:t xml:space="preserve">) </w:t>
      </w:r>
      <w:r w:rsidR="00F6028A">
        <w:t xml:space="preserve">definira se kao omjer vremena u kojem je web sustav bio dostupan i funkcionalan i vremena u kojem web sustav nije bio u mogućnosti zaprimati i obrađivati HTTP zahtjeve (eng. </w:t>
      </w:r>
      <w:r w:rsidR="00F6028A" w:rsidRPr="00F6028A">
        <w:rPr>
          <w:i/>
        </w:rPr>
        <w:t>downtime</w:t>
      </w:r>
      <w:r w:rsidR="00F6028A">
        <w:t>).</w:t>
      </w:r>
      <w:r>
        <w:t xml:space="preserve"> Dostupnost web sustava u promatranom vremenu ovisi o kapacitetu i propusnosti web sustava. Kada promet web sustava prijeđe granicu koju web sustav može podnijeti, sustav će postupno postupno </w:t>
      </w:r>
      <w:r w:rsidR="001C34D8">
        <w:t xml:space="preserve">postajati </w:t>
      </w:r>
      <w:r>
        <w:t>nedostupan</w:t>
      </w:r>
      <w:r w:rsidR="001C34D8">
        <w:t>.</w:t>
      </w:r>
      <w:r w:rsidR="00F62955">
        <w:t xml:space="preserve"> Greške hardvera i zagušenja u mrežnom sloju također mogu utjecati na dostupnost web sustava.</w:t>
      </w:r>
      <w:r w:rsidR="00F6028A">
        <w:t xml:space="preserve"> Dostupnost web sustava izražava se u postotku, a dostupnost tzv. visoko dostupnih web sustava (eng. </w:t>
      </w:r>
      <w:r w:rsidR="00F6028A">
        <w:rPr>
          <w:i/>
        </w:rPr>
        <w:t xml:space="preserve">high </w:t>
      </w:r>
      <w:r w:rsidR="00F6028A" w:rsidRPr="00F6028A">
        <w:rPr>
          <w:i/>
        </w:rPr>
        <w:t>availability</w:t>
      </w:r>
      <w:r w:rsidR="00F6028A">
        <w:rPr>
          <w:i/>
        </w:rPr>
        <w:t xml:space="preserve"> web systems, HA web</w:t>
      </w:r>
      <w:r w:rsidR="00F6028A" w:rsidRPr="00F6028A">
        <w:t>)</w:t>
      </w:r>
      <w:r w:rsidR="00F6028A">
        <w:t xml:space="preserve"> izražava se </w:t>
      </w:r>
      <w:r w:rsidR="00F62955">
        <w:t xml:space="preserve">u populranoj metrici </w:t>
      </w:r>
      <w:r w:rsidR="00F62955" w:rsidRPr="00F62955">
        <w:t>"devetkama"</w:t>
      </w:r>
      <w:r w:rsidR="00F62955">
        <w:t xml:space="preserve"> (npr. pet devetki ili </w:t>
      </w:r>
      <w:r w:rsidR="00F62955">
        <w:rPr>
          <w:i/>
        </w:rPr>
        <w:t xml:space="preserve">five nines </w:t>
      </w:r>
      <w:r w:rsidR="00F62955">
        <w:t xml:space="preserve">označava 99,999% dostupnost sustava). Tablica u nastavku prikazuje razine dostupnosti i vrijeme nedostupnosti sustava na </w:t>
      </w:r>
      <w:r w:rsidR="002F584E">
        <w:t>razini jedne godine i jednog mjeseca</w:t>
      </w:r>
      <w:r w:rsidR="00F62955">
        <w:t>.</w:t>
      </w:r>
    </w:p>
    <w:tbl>
      <w:tblPr>
        <w:tblStyle w:val="TableGrid"/>
        <w:tblW w:w="9038" w:type="dxa"/>
        <w:tblLayout w:type="fixed"/>
        <w:tblLook w:val="04A0" w:firstRow="1" w:lastRow="0" w:firstColumn="1" w:lastColumn="0" w:noHBand="0" w:noVBand="1"/>
      </w:tblPr>
      <w:tblGrid>
        <w:gridCol w:w="1668"/>
        <w:gridCol w:w="2409"/>
        <w:gridCol w:w="2410"/>
        <w:gridCol w:w="2551"/>
      </w:tblGrid>
      <w:tr w:rsidR="006E19B9" w:rsidRPr="002F584E" w14:paraId="19726CBB" w14:textId="77777777" w:rsidTr="000109CB">
        <w:tc>
          <w:tcPr>
            <w:tcW w:w="1668" w:type="dxa"/>
            <w:vAlign w:val="center"/>
          </w:tcPr>
          <w:p w14:paraId="2880137E" w14:textId="2E2B5B46" w:rsidR="006E19B9" w:rsidRPr="002F584E" w:rsidRDefault="006E19B9" w:rsidP="000109CB">
            <w:pPr>
              <w:pStyle w:val="Tablica"/>
              <w:rPr>
                <w:b/>
              </w:rPr>
            </w:pPr>
            <w:r w:rsidRPr="002F584E">
              <w:rPr>
                <w:b/>
              </w:rPr>
              <w:t>Razina dostupnosti</w:t>
            </w:r>
          </w:p>
        </w:tc>
        <w:tc>
          <w:tcPr>
            <w:tcW w:w="2409" w:type="dxa"/>
            <w:vAlign w:val="center"/>
          </w:tcPr>
          <w:p w14:paraId="072C1443" w14:textId="3FC0C2DE" w:rsidR="006E19B9" w:rsidRPr="002F584E" w:rsidRDefault="006E19B9" w:rsidP="000109CB">
            <w:pPr>
              <w:pStyle w:val="Tablica"/>
              <w:rPr>
                <w:b/>
              </w:rPr>
            </w:pPr>
            <w:r w:rsidRPr="002F584E">
              <w:rPr>
                <w:b/>
              </w:rPr>
              <w:t>Popularni naziv</w:t>
            </w:r>
          </w:p>
        </w:tc>
        <w:tc>
          <w:tcPr>
            <w:tcW w:w="2410" w:type="dxa"/>
            <w:vAlign w:val="center"/>
          </w:tcPr>
          <w:p w14:paraId="5478A469" w14:textId="0D8374FF" w:rsidR="006E19B9" w:rsidRPr="002F584E" w:rsidRDefault="006E19B9" w:rsidP="000109CB">
            <w:pPr>
              <w:pStyle w:val="Tablica"/>
              <w:rPr>
                <w:b/>
              </w:rPr>
            </w:pPr>
            <w:r w:rsidRPr="002F584E">
              <w:rPr>
                <w:b/>
              </w:rPr>
              <w:t>Nedostupnost na razini jedne godine</w:t>
            </w:r>
          </w:p>
        </w:tc>
        <w:tc>
          <w:tcPr>
            <w:tcW w:w="2551" w:type="dxa"/>
            <w:vAlign w:val="center"/>
          </w:tcPr>
          <w:p w14:paraId="33482F9B" w14:textId="367866A9" w:rsidR="006E19B9" w:rsidRPr="002F584E" w:rsidRDefault="006E19B9" w:rsidP="000109CB">
            <w:pPr>
              <w:pStyle w:val="Tablica"/>
              <w:rPr>
                <w:b/>
              </w:rPr>
            </w:pPr>
            <w:r w:rsidRPr="002F584E">
              <w:rPr>
                <w:b/>
              </w:rPr>
              <w:t>Nedostupnost na razini jednog mjeseca</w:t>
            </w:r>
          </w:p>
        </w:tc>
      </w:tr>
      <w:tr w:rsidR="006E19B9" w14:paraId="41E79F49" w14:textId="77777777" w:rsidTr="000109CB">
        <w:tc>
          <w:tcPr>
            <w:tcW w:w="1668" w:type="dxa"/>
            <w:vAlign w:val="center"/>
          </w:tcPr>
          <w:p w14:paraId="55C2122E" w14:textId="04DE6E93" w:rsidR="006E19B9" w:rsidRPr="002F584E" w:rsidRDefault="006E19B9" w:rsidP="000109CB">
            <w:pPr>
              <w:pStyle w:val="Tablica"/>
            </w:pPr>
            <w:r w:rsidRPr="002F584E">
              <w:rPr>
                <w:rFonts w:ascii="Helvetica" w:hAnsi="Helvetica"/>
                <w:bCs/>
                <w:color w:val="000000"/>
              </w:rPr>
              <w:t>90%</w:t>
            </w:r>
          </w:p>
        </w:tc>
        <w:tc>
          <w:tcPr>
            <w:tcW w:w="2409" w:type="dxa"/>
            <w:vAlign w:val="center"/>
          </w:tcPr>
          <w:p w14:paraId="6907F5AD" w14:textId="7D34EA4F" w:rsidR="006E19B9" w:rsidRPr="002F584E" w:rsidRDefault="006E19B9" w:rsidP="000109CB">
            <w:pPr>
              <w:pStyle w:val="Tablica"/>
              <w:rPr>
                <w:rFonts w:ascii="Helvetica" w:hAnsi="Helvetica"/>
                <w:bCs/>
                <w:color w:val="000000"/>
              </w:rPr>
            </w:pPr>
            <w:r w:rsidRPr="002F584E">
              <w:rPr>
                <w:rFonts w:ascii="Helvetica" w:hAnsi="Helvetica"/>
                <w:bCs/>
                <w:color w:val="000000"/>
              </w:rPr>
              <w:t xml:space="preserve">Jedna devetka </w:t>
            </w:r>
            <w:r>
              <w:rPr>
                <w:rFonts w:ascii="Helvetica" w:hAnsi="Helvetica"/>
                <w:bCs/>
                <w:color w:val="000000"/>
              </w:rPr>
              <w:br/>
            </w:r>
            <w:r w:rsidRPr="002F584E">
              <w:rPr>
                <w:rFonts w:ascii="Helvetica" w:hAnsi="Helvetica"/>
                <w:bCs/>
                <w:color w:val="000000"/>
              </w:rPr>
              <w:t xml:space="preserve">(eng. </w:t>
            </w:r>
            <w:r w:rsidRPr="002F584E">
              <w:rPr>
                <w:rFonts w:ascii="Helvetica" w:hAnsi="Helvetica"/>
                <w:bCs/>
                <w:i/>
                <w:color w:val="000000"/>
              </w:rPr>
              <w:t>one nine</w:t>
            </w:r>
            <w:r w:rsidRPr="002F584E">
              <w:rPr>
                <w:rFonts w:ascii="Helvetica" w:hAnsi="Helvetica"/>
                <w:bCs/>
                <w:color w:val="000000"/>
              </w:rPr>
              <w:t>)</w:t>
            </w:r>
          </w:p>
        </w:tc>
        <w:tc>
          <w:tcPr>
            <w:tcW w:w="2410" w:type="dxa"/>
            <w:vAlign w:val="center"/>
          </w:tcPr>
          <w:p w14:paraId="11405D29" w14:textId="76225BA7" w:rsidR="006E19B9" w:rsidRPr="002F584E" w:rsidRDefault="005907B1" w:rsidP="000109CB">
            <w:pPr>
              <w:pStyle w:val="Tablica"/>
            </w:pPr>
            <w:r>
              <w:rPr>
                <w:rFonts w:ascii="Helvetica" w:hAnsi="Helvetica"/>
                <w:bCs/>
                <w:color w:val="000000"/>
              </w:rPr>
              <w:t>36,</w:t>
            </w:r>
            <w:r w:rsidR="006E19B9" w:rsidRPr="002F584E">
              <w:rPr>
                <w:rFonts w:ascii="Helvetica" w:hAnsi="Helvetica"/>
                <w:bCs/>
                <w:color w:val="000000"/>
              </w:rPr>
              <w:t xml:space="preserve">5 </w:t>
            </w:r>
            <w:r>
              <w:rPr>
                <w:rFonts w:ascii="Helvetica" w:hAnsi="Helvetica"/>
                <w:bCs/>
                <w:color w:val="000000"/>
              </w:rPr>
              <w:t>dana</w:t>
            </w:r>
          </w:p>
        </w:tc>
        <w:tc>
          <w:tcPr>
            <w:tcW w:w="2551" w:type="dxa"/>
            <w:vAlign w:val="center"/>
          </w:tcPr>
          <w:p w14:paraId="6D429754" w14:textId="125DA956" w:rsidR="006E19B9" w:rsidRPr="002F584E" w:rsidRDefault="009D5A20" w:rsidP="000109CB">
            <w:pPr>
              <w:pStyle w:val="Tablica"/>
            </w:pPr>
            <w:r>
              <w:rPr>
                <w:rFonts w:ascii="Helvetica" w:hAnsi="Helvetica"/>
                <w:bCs/>
                <w:color w:val="000000"/>
              </w:rPr>
              <w:t>3 dana</w:t>
            </w:r>
          </w:p>
        </w:tc>
      </w:tr>
      <w:tr w:rsidR="006E19B9" w14:paraId="3F2AD2A0" w14:textId="77777777" w:rsidTr="000109CB">
        <w:tc>
          <w:tcPr>
            <w:tcW w:w="1668" w:type="dxa"/>
            <w:vAlign w:val="center"/>
          </w:tcPr>
          <w:p w14:paraId="5F6E58E8" w14:textId="21A75B03" w:rsidR="006E19B9" w:rsidRPr="002F584E" w:rsidRDefault="006E19B9" w:rsidP="000109CB">
            <w:pPr>
              <w:pStyle w:val="Tablica"/>
            </w:pPr>
            <w:r w:rsidRPr="002F584E">
              <w:rPr>
                <w:rFonts w:ascii="Helvetica" w:hAnsi="Helvetica"/>
                <w:bCs/>
                <w:color w:val="000000"/>
              </w:rPr>
              <w:t>99%</w:t>
            </w:r>
          </w:p>
        </w:tc>
        <w:tc>
          <w:tcPr>
            <w:tcW w:w="2409" w:type="dxa"/>
            <w:vAlign w:val="center"/>
          </w:tcPr>
          <w:p w14:paraId="31626F6C" w14:textId="2C19026E" w:rsidR="006E19B9" w:rsidRPr="002F584E" w:rsidRDefault="006E19B9" w:rsidP="000109CB">
            <w:pPr>
              <w:pStyle w:val="Tablica"/>
              <w:rPr>
                <w:rFonts w:ascii="Helvetica" w:hAnsi="Helvetica"/>
                <w:bCs/>
                <w:color w:val="000000"/>
              </w:rPr>
            </w:pPr>
            <w:r>
              <w:rPr>
                <w:rFonts w:ascii="Helvetica" w:hAnsi="Helvetica"/>
                <w:bCs/>
                <w:color w:val="000000"/>
              </w:rPr>
              <w:t>Dvije devetke</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two nines</w:t>
            </w:r>
            <w:r w:rsidRPr="002F584E">
              <w:rPr>
                <w:rFonts w:ascii="Helvetica" w:hAnsi="Helvetica"/>
                <w:bCs/>
                <w:color w:val="000000"/>
              </w:rPr>
              <w:t>)</w:t>
            </w:r>
          </w:p>
        </w:tc>
        <w:tc>
          <w:tcPr>
            <w:tcW w:w="2410" w:type="dxa"/>
            <w:vAlign w:val="center"/>
          </w:tcPr>
          <w:p w14:paraId="2755B6F1" w14:textId="52A8F97A" w:rsidR="006E19B9" w:rsidRPr="002F584E" w:rsidRDefault="005907B1" w:rsidP="000109CB">
            <w:pPr>
              <w:pStyle w:val="Tablica"/>
            </w:pPr>
            <w:r>
              <w:rPr>
                <w:rFonts w:ascii="Helvetica" w:hAnsi="Helvetica"/>
                <w:bCs/>
                <w:color w:val="000000"/>
              </w:rPr>
              <w:t>3,</w:t>
            </w:r>
            <w:r w:rsidR="006E19B9" w:rsidRPr="002F584E">
              <w:rPr>
                <w:rFonts w:ascii="Helvetica" w:hAnsi="Helvetica"/>
                <w:bCs/>
                <w:color w:val="000000"/>
              </w:rPr>
              <w:t xml:space="preserve">65 </w:t>
            </w:r>
            <w:r>
              <w:rPr>
                <w:rFonts w:ascii="Helvetica" w:hAnsi="Helvetica"/>
                <w:bCs/>
                <w:color w:val="000000"/>
              </w:rPr>
              <w:t>dana</w:t>
            </w:r>
          </w:p>
        </w:tc>
        <w:tc>
          <w:tcPr>
            <w:tcW w:w="2551" w:type="dxa"/>
            <w:vAlign w:val="center"/>
          </w:tcPr>
          <w:p w14:paraId="1E57FC4B" w14:textId="647B8736" w:rsidR="006E19B9" w:rsidRPr="002F584E" w:rsidRDefault="009D5A20" w:rsidP="000109CB">
            <w:pPr>
              <w:pStyle w:val="Tablica"/>
            </w:pPr>
            <w:r>
              <w:rPr>
                <w:rFonts w:ascii="Helvetica" w:hAnsi="Helvetica"/>
                <w:bCs/>
                <w:color w:val="000000"/>
              </w:rPr>
              <w:t>7,2</w:t>
            </w:r>
            <w:r w:rsidR="006E19B9" w:rsidRPr="002F584E">
              <w:rPr>
                <w:rFonts w:ascii="Helvetica" w:hAnsi="Helvetica"/>
                <w:bCs/>
                <w:color w:val="000000"/>
              </w:rPr>
              <w:t xml:space="preserve"> </w:t>
            </w:r>
            <w:r>
              <w:rPr>
                <w:rFonts w:ascii="Helvetica" w:hAnsi="Helvetica"/>
                <w:bCs/>
                <w:color w:val="000000"/>
              </w:rPr>
              <w:t>sata</w:t>
            </w:r>
          </w:p>
        </w:tc>
      </w:tr>
      <w:tr w:rsidR="006E19B9" w14:paraId="0CE2521D" w14:textId="77777777" w:rsidTr="000109CB">
        <w:tc>
          <w:tcPr>
            <w:tcW w:w="1668" w:type="dxa"/>
            <w:vAlign w:val="center"/>
          </w:tcPr>
          <w:p w14:paraId="7E5E77E1" w14:textId="264C6977" w:rsidR="006E19B9" w:rsidRPr="002F584E" w:rsidRDefault="006E19B9" w:rsidP="000109CB">
            <w:pPr>
              <w:pStyle w:val="Tablica"/>
            </w:pPr>
            <w:r w:rsidRPr="002F584E">
              <w:rPr>
                <w:rFonts w:ascii="Helvetica" w:hAnsi="Helvetica"/>
                <w:bCs/>
                <w:color w:val="000000"/>
              </w:rPr>
              <w:t xml:space="preserve">99.9% </w:t>
            </w:r>
          </w:p>
        </w:tc>
        <w:tc>
          <w:tcPr>
            <w:tcW w:w="2409" w:type="dxa"/>
            <w:vAlign w:val="center"/>
          </w:tcPr>
          <w:p w14:paraId="6EDA355C" w14:textId="46A058E5" w:rsidR="006E19B9" w:rsidRPr="002F584E" w:rsidRDefault="006E19B9" w:rsidP="000109CB">
            <w:pPr>
              <w:pStyle w:val="Tablica"/>
              <w:rPr>
                <w:rFonts w:ascii="Helvetica" w:hAnsi="Helvetica"/>
                <w:bCs/>
                <w:color w:val="000000"/>
              </w:rPr>
            </w:pPr>
            <w:r>
              <w:rPr>
                <w:rFonts w:ascii="Helvetica" w:hAnsi="Helvetica"/>
                <w:bCs/>
                <w:color w:val="000000"/>
              </w:rPr>
              <w:t>Tri devetke</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three nines</w:t>
            </w:r>
            <w:r w:rsidRPr="002F584E">
              <w:rPr>
                <w:rFonts w:ascii="Helvetica" w:hAnsi="Helvetica"/>
                <w:bCs/>
                <w:color w:val="000000"/>
              </w:rPr>
              <w:t>)</w:t>
            </w:r>
          </w:p>
        </w:tc>
        <w:tc>
          <w:tcPr>
            <w:tcW w:w="2410" w:type="dxa"/>
            <w:vAlign w:val="center"/>
          </w:tcPr>
          <w:p w14:paraId="0929F066" w14:textId="2D432B54" w:rsidR="006E19B9" w:rsidRPr="002F584E" w:rsidRDefault="005907B1" w:rsidP="000109CB">
            <w:pPr>
              <w:pStyle w:val="Tablica"/>
            </w:pPr>
            <w:r>
              <w:rPr>
                <w:rFonts w:ascii="Helvetica" w:hAnsi="Helvetica"/>
                <w:bCs/>
                <w:color w:val="000000"/>
              </w:rPr>
              <w:t>8,</w:t>
            </w:r>
            <w:r w:rsidR="006E19B9" w:rsidRPr="002F584E">
              <w:rPr>
                <w:rFonts w:ascii="Helvetica" w:hAnsi="Helvetica"/>
                <w:bCs/>
                <w:color w:val="000000"/>
              </w:rPr>
              <w:t xml:space="preserve">76 </w:t>
            </w:r>
            <w:r>
              <w:rPr>
                <w:rFonts w:ascii="Helvetica" w:hAnsi="Helvetica"/>
                <w:bCs/>
                <w:color w:val="000000"/>
              </w:rPr>
              <w:t>sati</w:t>
            </w:r>
          </w:p>
        </w:tc>
        <w:tc>
          <w:tcPr>
            <w:tcW w:w="2551" w:type="dxa"/>
            <w:vAlign w:val="center"/>
          </w:tcPr>
          <w:p w14:paraId="28F81DB2" w14:textId="4829D872" w:rsidR="006E19B9" w:rsidRPr="002F584E" w:rsidRDefault="006E19B9" w:rsidP="000109CB">
            <w:pPr>
              <w:pStyle w:val="Tablica"/>
            </w:pPr>
            <w:r w:rsidRPr="002F584E">
              <w:rPr>
                <w:rFonts w:ascii="Helvetica" w:hAnsi="Helvetica"/>
                <w:bCs/>
                <w:color w:val="000000"/>
              </w:rPr>
              <w:t>43</w:t>
            </w:r>
            <w:r w:rsidR="009D5A20">
              <w:rPr>
                <w:rFonts w:ascii="Helvetica" w:hAnsi="Helvetica"/>
                <w:bCs/>
                <w:color w:val="000000"/>
              </w:rPr>
              <w:t>,2</w:t>
            </w:r>
            <w:r w:rsidRPr="002F584E">
              <w:rPr>
                <w:rFonts w:ascii="Helvetica" w:hAnsi="Helvetica"/>
                <w:bCs/>
                <w:color w:val="000000"/>
              </w:rPr>
              <w:t xml:space="preserve"> </w:t>
            </w:r>
            <w:r w:rsidR="009D5A20">
              <w:rPr>
                <w:rFonts w:ascii="Helvetica" w:hAnsi="Helvetica"/>
                <w:bCs/>
                <w:color w:val="000000"/>
              </w:rPr>
              <w:t>minute</w:t>
            </w:r>
          </w:p>
        </w:tc>
      </w:tr>
      <w:tr w:rsidR="006E19B9" w14:paraId="56E60B0B" w14:textId="77777777" w:rsidTr="000109CB">
        <w:tc>
          <w:tcPr>
            <w:tcW w:w="1668" w:type="dxa"/>
            <w:vAlign w:val="center"/>
          </w:tcPr>
          <w:p w14:paraId="568B0110" w14:textId="41C5A5CE" w:rsidR="006E19B9" w:rsidRPr="002F584E" w:rsidRDefault="006E19B9" w:rsidP="000109CB">
            <w:pPr>
              <w:pStyle w:val="Tablica"/>
            </w:pPr>
            <w:r w:rsidRPr="002F584E">
              <w:rPr>
                <w:rFonts w:ascii="Helvetica" w:hAnsi="Helvetica"/>
                <w:bCs/>
                <w:color w:val="000000"/>
              </w:rPr>
              <w:t xml:space="preserve">99.99% </w:t>
            </w:r>
          </w:p>
        </w:tc>
        <w:tc>
          <w:tcPr>
            <w:tcW w:w="2409" w:type="dxa"/>
            <w:vAlign w:val="center"/>
          </w:tcPr>
          <w:p w14:paraId="134C3F0B" w14:textId="006C2E9E" w:rsidR="006E19B9" w:rsidRPr="002F584E" w:rsidRDefault="006E19B9" w:rsidP="000109CB">
            <w:pPr>
              <w:pStyle w:val="Tablica"/>
              <w:rPr>
                <w:rFonts w:ascii="Helvetica" w:hAnsi="Helvetica"/>
                <w:bCs/>
                <w:color w:val="000000"/>
              </w:rPr>
            </w:pPr>
            <w:r>
              <w:rPr>
                <w:rFonts w:ascii="Helvetica" w:hAnsi="Helvetica"/>
                <w:bCs/>
                <w:color w:val="000000"/>
              </w:rPr>
              <w:t>Četri devetke</w:t>
            </w:r>
            <w:r>
              <w:rPr>
                <w:rFonts w:ascii="Helvetica" w:hAnsi="Helvetica"/>
                <w:bCs/>
                <w:color w:val="000000"/>
              </w:rPr>
              <w:br/>
              <w:t xml:space="preserve">(eng. </w:t>
            </w:r>
            <w:r w:rsidRPr="006E19B9">
              <w:rPr>
                <w:rFonts w:ascii="Helvetica" w:hAnsi="Helvetica"/>
                <w:bCs/>
                <w:i/>
                <w:color w:val="000000"/>
              </w:rPr>
              <w:t>four nines</w:t>
            </w:r>
            <w:r w:rsidRPr="002F584E">
              <w:rPr>
                <w:rFonts w:ascii="Helvetica" w:hAnsi="Helvetica"/>
                <w:bCs/>
                <w:color w:val="000000"/>
              </w:rPr>
              <w:t>)</w:t>
            </w:r>
          </w:p>
        </w:tc>
        <w:tc>
          <w:tcPr>
            <w:tcW w:w="2410" w:type="dxa"/>
            <w:vAlign w:val="center"/>
          </w:tcPr>
          <w:p w14:paraId="2DB4A45F" w14:textId="2D688403" w:rsidR="006E19B9" w:rsidRPr="002F584E" w:rsidRDefault="005907B1" w:rsidP="000109CB">
            <w:pPr>
              <w:pStyle w:val="Tablica"/>
            </w:pPr>
            <w:r>
              <w:rPr>
                <w:rFonts w:ascii="Helvetica" w:hAnsi="Helvetica"/>
                <w:bCs/>
                <w:color w:val="000000"/>
              </w:rPr>
              <w:t>52,</w:t>
            </w:r>
            <w:r w:rsidR="006E19B9" w:rsidRPr="002F584E">
              <w:rPr>
                <w:rFonts w:ascii="Helvetica" w:hAnsi="Helvetica"/>
                <w:bCs/>
                <w:color w:val="000000"/>
              </w:rPr>
              <w:t xml:space="preserve">56 </w:t>
            </w:r>
            <w:r>
              <w:rPr>
                <w:rFonts w:ascii="Helvetica" w:hAnsi="Helvetica"/>
                <w:bCs/>
                <w:color w:val="000000"/>
              </w:rPr>
              <w:t>minute</w:t>
            </w:r>
          </w:p>
        </w:tc>
        <w:tc>
          <w:tcPr>
            <w:tcW w:w="2551" w:type="dxa"/>
            <w:vAlign w:val="center"/>
          </w:tcPr>
          <w:p w14:paraId="06129706" w14:textId="534201F5" w:rsidR="006E19B9" w:rsidRPr="002F584E" w:rsidRDefault="009D5A20" w:rsidP="000109CB">
            <w:pPr>
              <w:pStyle w:val="Tablica"/>
            </w:pPr>
            <w:r>
              <w:rPr>
                <w:rFonts w:ascii="Helvetica" w:hAnsi="Helvetica"/>
                <w:bCs/>
                <w:color w:val="000000"/>
              </w:rPr>
              <w:t>4,32</w:t>
            </w:r>
            <w:r w:rsidR="006E19B9" w:rsidRPr="002F584E">
              <w:rPr>
                <w:rFonts w:ascii="Helvetica" w:hAnsi="Helvetica"/>
                <w:bCs/>
                <w:color w:val="000000"/>
              </w:rPr>
              <w:t xml:space="preserve"> </w:t>
            </w:r>
            <w:r>
              <w:rPr>
                <w:rFonts w:ascii="Helvetica" w:hAnsi="Helvetica"/>
                <w:bCs/>
                <w:color w:val="000000"/>
              </w:rPr>
              <w:t>minute</w:t>
            </w:r>
          </w:p>
        </w:tc>
      </w:tr>
      <w:tr w:rsidR="006E19B9" w14:paraId="39FC01BC" w14:textId="77777777" w:rsidTr="000109CB">
        <w:tc>
          <w:tcPr>
            <w:tcW w:w="1668" w:type="dxa"/>
            <w:vAlign w:val="center"/>
          </w:tcPr>
          <w:p w14:paraId="34D8AD04" w14:textId="5E9FEF54" w:rsidR="006E19B9" w:rsidRPr="002F584E" w:rsidRDefault="006E19B9" w:rsidP="000109CB">
            <w:pPr>
              <w:pStyle w:val="Tablica"/>
            </w:pPr>
            <w:r w:rsidRPr="002F584E">
              <w:rPr>
                <w:rFonts w:ascii="Helvetica" w:hAnsi="Helvetica"/>
                <w:bCs/>
                <w:color w:val="000000"/>
              </w:rPr>
              <w:lastRenderedPageBreak/>
              <w:t xml:space="preserve">99.999% </w:t>
            </w:r>
          </w:p>
        </w:tc>
        <w:tc>
          <w:tcPr>
            <w:tcW w:w="2409" w:type="dxa"/>
            <w:vAlign w:val="center"/>
          </w:tcPr>
          <w:p w14:paraId="23122F04" w14:textId="0A09C850" w:rsidR="006E19B9" w:rsidRPr="002F584E" w:rsidRDefault="006E19B9" w:rsidP="000109CB">
            <w:pPr>
              <w:pStyle w:val="Tablica"/>
              <w:rPr>
                <w:rFonts w:ascii="Helvetica" w:hAnsi="Helvetica"/>
                <w:bCs/>
                <w:color w:val="000000"/>
              </w:rPr>
            </w:pPr>
            <w:r>
              <w:rPr>
                <w:rFonts w:ascii="Helvetica" w:hAnsi="Helvetica"/>
                <w:bCs/>
                <w:color w:val="000000"/>
              </w:rPr>
              <w:t>Pet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five nines</w:t>
            </w:r>
            <w:r w:rsidRPr="002F584E">
              <w:rPr>
                <w:rFonts w:ascii="Helvetica" w:hAnsi="Helvetica"/>
                <w:bCs/>
                <w:color w:val="000000"/>
              </w:rPr>
              <w:t>)</w:t>
            </w:r>
          </w:p>
        </w:tc>
        <w:tc>
          <w:tcPr>
            <w:tcW w:w="2410" w:type="dxa"/>
            <w:vAlign w:val="center"/>
          </w:tcPr>
          <w:p w14:paraId="77723DAE" w14:textId="2E6A02FB" w:rsidR="006E19B9" w:rsidRPr="002F584E" w:rsidRDefault="005907B1" w:rsidP="000109CB">
            <w:pPr>
              <w:pStyle w:val="Tablica"/>
            </w:pPr>
            <w:r>
              <w:rPr>
                <w:rFonts w:ascii="Helvetica" w:hAnsi="Helvetica"/>
                <w:bCs/>
                <w:color w:val="000000"/>
              </w:rPr>
              <w:t>5,</w:t>
            </w:r>
            <w:r w:rsidR="006E19B9" w:rsidRPr="002F584E">
              <w:rPr>
                <w:rFonts w:ascii="Helvetica" w:hAnsi="Helvetica"/>
                <w:bCs/>
                <w:color w:val="000000"/>
              </w:rPr>
              <w:t xml:space="preserve">26 </w:t>
            </w:r>
            <w:r>
              <w:rPr>
                <w:rFonts w:ascii="Helvetica" w:hAnsi="Helvetica"/>
                <w:bCs/>
                <w:color w:val="000000"/>
              </w:rPr>
              <w:t>minute</w:t>
            </w:r>
          </w:p>
        </w:tc>
        <w:tc>
          <w:tcPr>
            <w:tcW w:w="2551" w:type="dxa"/>
            <w:vAlign w:val="center"/>
          </w:tcPr>
          <w:p w14:paraId="74B52422" w14:textId="2E84CAF9" w:rsidR="006E19B9" w:rsidRPr="002F584E" w:rsidRDefault="009D5A20" w:rsidP="000109CB">
            <w:pPr>
              <w:pStyle w:val="Tablica"/>
            </w:pPr>
            <w:r>
              <w:rPr>
                <w:rFonts w:ascii="Helvetica" w:hAnsi="Helvetica"/>
                <w:bCs/>
                <w:color w:val="000000"/>
              </w:rPr>
              <w:t>25,</w:t>
            </w:r>
            <w:r w:rsidR="006E19B9" w:rsidRPr="002F584E">
              <w:rPr>
                <w:rFonts w:ascii="Helvetica" w:hAnsi="Helvetica"/>
                <w:bCs/>
                <w:color w:val="000000"/>
              </w:rPr>
              <w:t xml:space="preserve">9 </w:t>
            </w:r>
            <w:r>
              <w:rPr>
                <w:rFonts w:ascii="Helvetica" w:hAnsi="Helvetica"/>
                <w:bCs/>
                <w:color w:val="000000"/>
              </w:rPr>
              <w:t>sekundi</w:t>
            </w:r>
          </w:p>
        </w:tc>
      </w:tr>
      <w:tr w:rsidR="006E19B9" w14:paraId="60FF6BEF" w14:textId="77777777" w:rsidTr="000109CB">
        <w:tc>
          <w:tcPr>
            <w:tcW w:w="1668" w:type="dxa"/>
            <w:vAlign w:val="center"/>
          </w:tcPr>
          <w:p w14:paraId="49C78D1F" w14:textId="4B706DBB" w:rsidR="006E19B9" w:rsidRPr="002F584E" w:rsidRDefault="006E19B9" w:rsidP="000109CB">
            <w:pPr>
              <w:pStyle w:val="Tablica"/>
            </w:pPr>
            <w:r w:rsidRPr="002F584E">
              <w:rPr>
                <w:rFonts w:ascii="Helvetica" w:hAnsi="Helvetica"/>
                <w:bCs/>
                <w:color w:val="000000"/>
              </w:rPr>
              <w:t xml:space="preserve">99.9999% </w:t>
            </w:r>
          </w:p>
        </w:tc>
        <w:tc>
          <w:tcPr>
            <w:tcW w:w="2409" w:type="dxa"/>
            <w:vAlign w:val="center"/>
          </w:tcPr>
          <w:p w14:paraId="727D1A25" w14:textId="7E693B4D" w:rsidR="006E19B9" w:rsidRPr="002F584E" w:rsidRDefault="006E19B9" w:rsidP="000109CB">
            <w:pPr>
              <w:pStyle w:val="Tablica"/>
              <w:rPr>
                <w:rFonts w:ascii="Helvetica" w:hAnsi="Helvetica"/>
                <w:bCs/>
                <w:color w:val="000000"/>
              </w:rPr>
            </w:pPr>
            <w:r>
              <w:rPr>
                <w:rFonts w:ascii="Helvetica" w:hAnsi="Helvetica"/>
                <w:bCs/>
                <w:color w:val="000000"/>
              </w:rPr>
              <w:t>Šest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six nines</w:t>
            </w:r>
            <w:r w:rsidRPr="002F584E">
              <w:rPr>
                <w:rFonts w:ascii="Helvetica" w:hAnsi="Helvetica"/>
                <w:bCs/>
                <w:color w:val="000000"/>
              </w:rPr>
              <w:t>)</w:t>
            </w:r>
          </w:p>
        </w:tc>
        <w:tc>
          <w:tcPr>
            <w:tcW w:w="2410" w:type="dxa"/>
            <w:vAlign w:val="center"/>
          </w:tcPr>
          <w:p w14:paraId="077DBC9A" w14:textId="3927B4F5" w:rsidR="006E19B9" w:rsidRPr="002F584E" w:rsidRDefault="005907B1" w:rsidP="000109CB">
            <w:pPr>
              <w:pStyle w:val="Tablica"/>
            </w:pPr>
            <w:r>
              <w:rPr>
                <w:rFonts w:ascii="Helvetica" w:hAnsi="Helvetica"/>
                <w:bCs/>
                <w:color w:val="000000"/>
              </w:rPr>
              <w:t>31,</w:t>
            </w:r>
            <w:r w:rsidR="006E19B9" w:rsidRPr="002F584E">
              <w:rPr>
                <w:rFonts w:ascii="Helvetica" w:hAnsi="Helvetica"/>
                <w:bCs/>
                <w:color w:val="000000"/>
              </w:rPr>
              <w:t xml:space="preserve">5 </w:t>
            </w:r>
            <w:r>
              <w:rPr>
                <w:rFonts w:ascii="Helvetica" w:hAnsi="Helvetica"/>
                <w:bCs/>
                <w:color w:val="000000"/>
              </w:rPr>
              <w:t>sekunde</w:t>
            </w:r>
          </w:p>
        </w:tc>
        <w:tc>
          <w:tcPr>
            <w:tcW w:w="2551" w:type="dxa"/>
            <w:vAlign w:val="center"/>
          </w:tcPr>
          <w:p w14:paraId="7DB9075B" w14:textId="1C51821B" w:rsidR="006E19B9" w:rsidRPr="002F584E" w:rsidRDefault="009D5A20" w:rsidP="000109CB">
            <w:pPr>
              <w:pStyle w:val="Tablica"/>
            </w:pPr>
            <w:r>
              <w:rPr>
                <w:rFonts w:ascii="Helvetica" w:hAnsi="Helvetica"/>
                <w:bCs/>
                <w:color w:val="000000"/>
              </w:rPr>
              <w:t>2,5</w:t>
            </w:r>
            <w:r w:rsidR="006E19B9" w:rsidRPr="002F584E">
              <w:rPr>
                <w:rFonts w:ascii="Helvetica" w:hAnsi="Helvetica"/>
                <w:bCs/>
                <w:color w:val="000000"/>
              </w:rPr>
              <w:t xml:space="preserve">9 </w:t>
            </w:r>
            <w:r>
              <w:rPr>
                <w:rFonts w:ascii="Helvetica" w:hAnsi="Helvetica"/>
                <w:bCs/>
                <w:color w:val="000000"/>
              </w:rPr>
              <w:t>sekundi</w:t>
            </w:r>
          </w:p>
        </w:tc>
      </w:tr>
      <w:tr w:rsidR="006E19B9" w14:paraId="5CFE5C85" w14:textId="77777777" w:rsidTr="000109CB">
        <w:tc>
          <w:tcPr>
            <w:tcW w:w="1668" w:type="dxa"/>
            <w:vAlign w:val="center"/>
          </w:tcPr>
          <w:p w14:paraId="257D04CB" w14:textId="632FD08F" w:rsidR="006E19B9" w:rsidRPr="002F584E" w:rsidRDefault="006E19B9" w:rsidP="000109CB">
            <w:pPr>
              <w:pStyle w:val="Tablica"/>
            </w:pPr>
            <w:r w:rsidRPr="002F584E">
              <w:rPr>
                <w:rFonts w:ascii="Helvetica" w:hAnsi="Helvetica"/>
                <w:bCs/>
                <w:color w:val="000000"/>
              </w:rPr>
              <w:t xml:space="preserve">99.99999% </w:t>
            </w:r>
          </w:p>
        </w:tc>
        <w:tc>
          <w:tcPr>
            <w:tcW w:w="2409" w:type="dxa"/>
            <w:vAlign w:val="center"/>
          </w:tcPr>
          <w:p w14:paraId="53B6A550" w14:textId="62E4E017" w:rsidR="006E19B9" w:rsidRPr="002F584E" w:rsidRDefault="002622A1" w:rsidP="000109CB">
            <w:pPr>
              <w:pStyle w:val="Tablica"/>
              <w:rPr>
                <w:rFonts w:ascii="Helvetica" w:hAnsi="Helvetica"/>
                <w:bCs/>
                <w:color w:val="000000"/>
              </w:rPr>
            </w:pPr>
            <w:r>
              <w:rPr>
                <w:rFonts w:ascii="Helvetica" w:hAnsi="Helvetica"/>
                <w:bCs/>
                <w:color w:val="000000"/>
              </w:rPr>
              <w:t>Sedam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2622A1">
              <w:rPr>
                <w:rFonts w:ascii="Helvetica" w:hAnsi="Helvetica"/>
                <w:bCs/>
                <w:i/>
                <w:color w:val="000000"/>
              </w:rPr>
              <w:t>seven nines</w:t>
            </w:r>
            <w:r w:rsidRPr="002F584E">
              <w:rPr>
                <w:rFonts w:ascii="Helvetica" w:hAnsi="Helvetica"/>
                <w:bCs/>
                <w:color w:val="000000"/>
              </w:rPr>
              <w:t>)</w:t>
            </w:r>
          </w:p>
        </w:tc>
        <w:tc>
          <w:tcPr>
            <w:tcW w:w="2410" w:type="dxa"/>
            <w:vAlign w:val="center"/>
          </w:tcPr>
          <w:p w14:paraId="482DB1F1" w14:textId="739CDF5B" w:rsidR="006E19B9" w:rsidRPr="002F584E" w:rsidRDefault="005907B1" w:rsidP="000109CB">
            <w:pPr>
              <w:pStyle w:val="Tablica"/>
            </w:pPr>
            <w:r>
              <w:rPr>
                <w:rFonts w:ascii="Helvetica" w:hAnsi="Helvetica"/>
                <w:bCs/>
                <w:color w:val="000000"/>
              </w:rPr>
              <w:t>3,</w:t>
            </w:r>
            <w:r w:rsidR="006E19B9" w:rsidRPr="002F584E">
              <w:rPr>
                <w:rFonts w:ascii="Helvetica" w:hAnsi="Helvetica"/>
                <w:bCs/>
                <w:color w:val="000000"/>
              </w:rPr>
              <w:t xml:space="preserve">15 </w:t>
            </w:r>
            <w:r>
              <w:rPr>
                <w:rFonts w:ascii="Helvetica" w:hAnsi="Helvetica"/>
                <w:bCs/>
                <w:color w:val="000000"/>
              </w:rPr>
              <w:t>sekunde</w:t>
            </w:r>
          </w:p>
        </w:tc>
        <w:tc>
          <w:tcPr>
            <w:tcW w:w="2551" w:type="dxa"/>
            <w:vAlign w:val="center"/>
          </w:tcPr>
          <w:p w14:paraId="1C104E5C" w14:textId="49F1C2B1" w:rsidR="006E19B9" w:rsidRPr="002F584E" w:rsidRDefault="009D5A20" w:rsidP="000109CB">
            <w:pPr>
              <w:pStyle w:val="Tablica"/>
            </w:pPr>
            <w:r>
              <w:rPr>
                <w:rFonts w:ascii="Helvetica" w:hAnsi="Helvetica"/>
                <w:bCs/>
                <w:color w:val="000000"/>
              </w:rPr>
              <w:t>25</w:t>
            </w:r>
            <w:r w:rsidR="001B0167">
              <w:rPr>
                <w:rFonts w:ascii="Helvetica" w:hAnsi="Helvetica"/>
                <w:bCs/>
                <w:color w:val="000000"/>
              </w:rPr>
              <w:t>9</w:t>
            </w:r>
            <w:r>
              <w:rPr>
                <w:rFonts w:ascii="Helvetica" w:hAnsi="Helvetica"/>
                <w:bCs/>
                <w:color w:val="000000"/>
              </w:rPr>
              <w:t>,2</w:t>
            </w:r>
            <w:r w:rsidR="006E19B9" w:rsidRPr="002F584E">
              <w:rPr>
                <w:rFonts w:ascii="Helvetica" w:hAnsi="Helvetica"/>
                <w:bCs/>
                <w:color w:val="000000"/>
              </w:rPr>
              <w:t xml:space="preserve"> </w:t>
            </w:r>
            <w:r w:rsidR="001B0167">
              <w:rPr>
                <w:rFonts w:ascii="Helvetica" w:hAnsi="Helvetica"/>
                <w:bCs/>
                <w:color w:val="000000"/>
              </w:rPr>
              <w:t>milisekunde</w:t>
            </w:r>
          </w:p>
        </w:tc>
      </w:tr>
      <w:tr w:rsidR="006E19B9" w14:paraId="29311994" w14:textId="77777777" w:rsidTr="000109CB">
        <w:tc>
          <w:tcPr>
            <w:tcW w:w="1668" w:type="dxa"/>
            <w:vAlign w:val="center"/>
          </w:tcPr>
          <w:p w14:paraId="2B2854BC" w14:textId="2EBA4D3E" w:rsidR="006E19B9" w:rsidRPr="002F584E" w:rsidRDefault="006E19B9" w:rsidP="000109CB">
            <w:pPr>
              <w:pStyle w:val="Tablica"/>
            </w:pPr>
            <w:r w:rsidRPr="002F584E">
              <w:rPr>
                <w:rFonts w:ascii="Helvetica" w:hAnsi="Helvetica"/>
                <w:bCs/>
                <w:color w:val="000000"/>
              </w:rPr>
              <w:t>99.999999%</w:t>
            </w:r>
          </w:p>
        </w:tc>
        <w:tc>
          <w:tcPr>
            <w:tcW w:w="2409" w:type="dxa"/>
            <w:vAlign w:val="center"/>
          </w:tcPr>
          <w:p w14:paraId="536AB579" w14:textId="50E696C3" w:rsidR="006E19B9" w:rsidRPr="002F584E" w:rsidRDefault="002622A1" w:rsidP="000109CB">
            <w:pPr>
              <w:pStyle w:val="Tablica"/>
              <w:rPr>
                <w:rFonts w:ascii="Helvetica" w:hAnsi="Helvetica"/>
                <w:bCs/>
                <w:color w:val="000000"/>
              </w:rPr>
            </w:pPr>
            <w:r>
              <w:rPr>
                <w:rFonts w:ascii="Helvetica" w:hAnsi="Helvetica"/>
                <w:bCs/>
                <w:color w:val="000000"/>
              </w:rPr>
              <w:t>Osam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2622A1">
              <w:rPr>
                <w:rFonts w:ascii="Helvetica" w:hAnsi="Helvetica"/>
                <w:bCs/>
                <w:i/>
                <w:color w:val="000000"/>
              </w:rPr>
              <w:t>eight nines</w:t>
            </w:r>
            <w:r w:rsidRPr="002F584E">
              <w:rPr>
                <w:rFonts w:ascii="Helvetica" w:hAnsi="Helvetica"/>
                <w:bCs/>
                <w:color w:val="000000"/>
              </w:rPr>
              <w:t>)</w:t>
            </w:r>
          </w:p>
        </w:tc>
        <w:tc>
          <w:tcPr>
            <w:tcW w:w="2410" w:type="dxa"/>
            <w:vAlign w:val="center"/>
          </w:tcPr>
          <w:p w14:paraId="454781AB" w14:textId="0B000F62" w:rsidR="006E19B9" w:rsidRPr="002F584E" w:rsidRDefault="005907B1" w:rsidP="000109CB">
            <w:pPr>
              <w:pStyle w:val="Tablica"/>
            </w:pPr>
            <w:r>
              <w:rPr>
                <w:rFonts w:ascii="Helvetica" w:hAnsi="Helvetica"/>
                <w:bCs/>
                <w:color w:val="000000"/>
              </w:rPr>
              <w:t>315,56</w:t>
            </w:r>
            <w:r w:rsidR="006E19B9" w:rsidRPr="002F584E">
              <w:rPr>
                <w:rFonts w:ascii="Helvetica" w:hAnsi="Helvetica"/>
                <w:bCs/>
                <w:color w:val="000000"/>
              </w:rPr>
              <w:t xml:space="preserve"> </w:t>
            </w:r>
            <w:r>
              <w:rPr>
                <w:rFonts w:ascii="Helvetica" w:hAnsi="Helvetica"/>
                <w:bCs/>
                <w:color w:val="000000"/>
              </w:rPr>
              <w:t>milisekundi</w:t>
            </w:r>
          </w:p>
        </w:tc>
        <w:tc>
          <w:tcPr>
            <w:tcW w:w="2551" w:type="dxa"/>
            <w:vAlign w:val="center"/>
          </w:tcPr>
          <w:p w14:paraId="63466100" w14:textId="1FEF5522" w:rsidR="006E19B9" w:rsidRPr="002F584E" w:rsidRDefault="001B0167" w:rsidP="000109CB">
            <w:pPr>
              <w:pStyle w:val="Tablica"/>
              <w:keepNext/>
            </w:pPr>
            <w:r>
              <w:rPr>
                <w:rFonts w:ascii="Helvetica" w:hAnsi="Helvetica"/>
                <w:bCs/>
                <w:color w:val="000000"/>
              </w:rPr>
              <w:t>25,9</w:t>
            </w:r>
            <w:r w:rsidR="006E19B9" w:rsidRPr="002F584E">
              <w:rPr>
                <w:rFonts w:ascii="Helvetica" w:hAnsi="Helvetica"/>
                <w:bCs/>
                <w:color w:val="000000"/>
              </w:rPr>
              <w:t xml:space="preserve">2 </w:t>
            </w:r>
            <w:r>
              <w:rPr>
                <w:rFonts w:ascii="Helvetica" w:hAnsi="Helvetica"/>
                <w:bCs/>
                <w:color w:val="000000"/>
              </w:rPr>
              <w:t>milisekunde</w:t>
            </w:r>
          </w:p>
        </w:tc>
      </w:tr>
    </w:tbl>
    <w:p w14:paraId="1DD29EBC" w14:textId="1FEB662E" w:rsidR="00DB663F" w:rsidRPr="00F6028A" w:rsidRDefault="001B0167" w:rsidP="001B0167">
      <w:pPr>
        <w:pStyle w:val="Caption"/>
        <w:rPr>
          <w:i w:val="0"/>
        </w:rPr>
      </w:pPr>
      <w:r w:rsidRPr="00F12654">
        <w:rPr>
          <w:b/>
        </w:rPr>
        <w:t xml:space="preserve">Tablica </w:t>
      </w:r>
      <w:r w:rsidRPr="00F12654">
        <w:rPr>
          <w:b/>
        </w:rPr>
        <w:fldChar w:fldCharType="begin"/>
      </w:r>
      <w:r w:rsidRPr="00F12654">
        <w:rPr>
          <w:b/>
        </w:rPr>
        <w:instrText xml:space="preserve"> SEQ Tablica \* ARABIC </w:instrText>
      </w:r>
      <w:r w:rsidRPr="00F12654">
        <w:rPr>
          <w:b/>
        </w:rPr>
        <w:fldChar w:fldCharType="separate"/>
      </w:r>
      <w:r w:rsidR="00671FB9">
        <w:rPr>
          <w:b/>
          <w:noProof/>
        </w:rPr>
        <w:t>7</w:t>
      </w:r>
      <w:r w:rsidRPr="00F12654">
        <w:rPr>
          <w:b/>
        </w:rPr>
        <w:fldChar w:fldCharType="end"/>
      </w:r>
      <w:r>
        <w:t>: Razine dostupnosti računalnih sustava</w:t>
      </w:r>
      <w:r>
        <w:rPr>
          <w:rStyle w:val="FootnoteReference"/>
        </w:rPr>
        <w:footnoteReference w:id="9"/>
      </w:r>
    </w:p>
    <w:p w14:paraId="3F86E798" w14:textId="3E6FA2A8" w:rsidR="00AB0C32" w:rsidRDefault="00E72529" w:rsidP="00AB0C32">
      <w:pPr>
        <w:pStyle w:val="FOINaslov2"/>
      </w:pPr>
      <w:bookmarkStart w:id="24" w:name="_Toc365626352"/>
      <w:r>
        <w:t>Testiranje performansi web sustava</w:t>
      </w:r>
      <w:bookmarkEnd w:id="24"/>
    </w:p>
    <w:p w14:paraId="23B586EE" w14:textId="180AB452" w:rsidR="007071C3" w:rsidRDefault="008034AB" w:rsidP="007071C3">
      <w:pPr>
        <w:pStyle w:val="Tekst"/>
      </w:pPr>
      <w:r>
        <w:t xml:space="preserve">Testiranje performansi web sustava </w:t>
      </w:r>
      <w:r w:rsidR="00CF29BE">
        <w:t>simuliranjem opterećenja</w:t>
      </w:r>
      <w:r w:rsidR="00E61267">
        <w:t xml:space="preserve"> </w:t>
      </w:r>
      <w:r>
        <w:t>omogućava uvid u kapacitet</w:t>
      </w:r>
      <w:r w:rsidR="00CF29BE">
        <w:t>e</w:t>
      </w:r>
      <w:r>
        <w:t xml:space="preserve"> sustava </w:t>
      </w:r>
      <w:r w:rsidR="00CF29BE">
        <w:t>i</w:t>
      </w:r>
      <w:r>
        <w:t xml:space="preserve"> planiranje potrebnih resursa</w:t>
      </w:r>
      <w:r w:rsidR="00884659">
        <w:t xml:space="preserve"> temeljeno na </w:t>
      </w:r>
      <w:r w:rsidR="0074043A">
        <w:t xml:space="preserve">stvarnim </w:t>
      </w:r>
      <w:r w:rsidR="000B0AB4">
        <w:t>okolnostima</w:t>
      </w:r>
      <w:r>
        <w:t>.</w:t>
      </w:r>
      <w:r w:rsidR="00E61267">
        <w:t xml:space="preserve"> </w:t>
      </w:r>
      <w:r>
        <w:t xml:space="preserve">Postupnim povećanjem opterećenja (eng. </w:t>
      </w:r>
      <w:r>
        <w:rPr>
          <w:i/>
        </w:rPr>
        <w:t>load</w:t>
      </w:r>
      <w:r>
        <w:t xml:space="preserve">) tijekom testiranja performanse sustava </w:t>
      </w:r>
      <w:r w:rsidR="00DF493C">
        <w:t xml:space="preserve">očekivano će </w:t>
      </w:r>
      <w:r>
        <w:t xml:space="preserve">opadati. Testiranje kod kojeg se testni promet povećava do granice nakon koje sustav postaje nestabilan i nije u mogućnosti </w:t>
      </w:r>
      <w:r w:rsidR="00E61267">
        <w:t>obrađivati zahtjeve</w:t>
      </w:r>
      <w:r>
        <w:t xml:space="preserve"> </w:t>
      </w:r>
      <w:r w:rsidR="0074043A">
        <w:t>naziva se</w:t>
      </w:r>
      <w:r>
        <w:t xml:space="preserve"> testiranjem granica web sustava (eng. </w:t>
      </w:r>
      <w:r>
        <w:rPr>
          <w:i/>
        </w:rPr>
        <w:t xml:space="preserve">stress </w:t>
      </w:r>
      <w:r w:rsidRPr="008034AB">
        <w:rPr>
          <w:i/>
        </w:rPr>
        <w:t>testing</w:t>
      </w:r>
      <w:r>
        <w:t xml:space="preserve">). Takvo testiranje omogućava </w:t>
      </w:r>
      <w:r w:rsidR="0074043A">
        <w:t>utvrđivanje</w:t>
      </w:r>
      <w:r>
        <w:t xml:space="preserve"> maksimalne količine prometa koju web sustav može podnijeti (granični promet). </w:t>
      </w:r>
    </w:p>
    <w:p w14:paraId="28E2BDDD" w14:textId="5A6E6BAB" w:rsidR="008A4BB1" w:rsidRPr="00020B8D" w:rsidRDefault="00C64AA5" w:rsidP="005D3B6D">
      <w:pPr>
        <w:pStyle w:val="Tekst"/>
        <w:rPr>
          <w:b/>
          <w:bCs/>
        </w:rPr>
      </w:pPr>
      <w:r>
        <w:t>Prije</w:t>
      </w:r>
      <w:r w:rsidR="008034AB">
        <w:t xml:space="preserve"> mjerenja performansi web sutava potrebno je definirati parametre testiranja: trajanje testa (eng. </w:t>
      </w:r>
      <w:r w:rsidR="008034AB">
        <w:rPr>
          <w:i/>
        </w:rPr>
        <w:t>duration</w:t>
      </w:r>
      <w:r w:rsidR="008034AB">
        <w:t xml:space="preserve">), broj ponavljanja (eng. </w:t>
      </w:r>
      <w:r w:rsidR="008034AB">
        <w:rPr>
          <w:i/>
        </w:rPr>
        <w:t>repetitions</w:t>
      </w:r>
      <w:r w:rsidR="008034AB">
        <w:t xml:space="preserve">), vrijeme razmaka između uzastopnih zahtjeva (eng. </w:t>
      </w:r>
      <w:r w:rsidR="008034AB">
        <w:rPr>
          <w:i/>
        </w:rPr>
        <w:t>delay</w:t>
      </w:r>
      <w:r w:rsidR="008034AB">
        <w:t xml:space="preserve">) te broj paralelno simuliranih korisnika (eng. </w:t>
      </w:r>
      <w:r w:rsidR="008034AB">
        <w:rPr>
          <w:i/>
        </w:rPr>
        <w:t>concurrent users</w:t>
      </w:r>
      <w:r w:rsidR="008034AB">
        <w:t xml:space="preserve">). Parametre testiranja potrebno je prilagoditi tipu web sustava i očekivanoj količini prometa (tj. korisnika u jedinici vremena) te uvijek koristiti jednake parametre testiranja </w:t>
      </w:r>
      <w:r w:rsidR="000776E1">
        <w:t>tijekom procesa</w:t>
      </w:r>
      <w:r w:rsidR="008034AB">
        <w:t xml:space="preserve"> optimizacije kako bi se rezultati testiranja mogli usporediti.</w:t>
      </w:r>
      <w:r w:rsidR="002D1268">
        <w:t xml:space="preserve"> Testiranje web sustava zaht</w:t>
      </w:r>
      <w:r w:rsidR="005D3B6D">
        <w:t>i</w:t>
      </w:r>
      <w:r w:rsidR="002D1268">
        <w:t xml:space="preserve">jeva definiranje ciljnih lokacija </w:t>
      </w:r>
      <w:r w:rsidR="00401110">
        <w:t xml:space="preserve">(sučelja) </w:t>
      </w:r>
      <w:r w:rsidR="005D3B6D">
        <w:t>web sustava koje će biti testirane (tj. listu URL-ova prema kojima će se generirati promet). Ciljne lokacije testiranja određuju se temeljem iskustva arhitekta web sustava i obično se radi o ključnim lokacijama i funkcionalnostima</w:t>
      </w:r>
      <w:r w:rsidR="009F3E1A">
        <w:t xml:space="preserve"> web sustava</w:t>
      </w:r>
      <w:r w:rsidR="005D3B6D">
        <w:t xml:space="preserve">. Ciljne lokacije moguće je odrediti temeljem povijesnih podataka </w:t>
      </w:r>
      <w:r w:rsidR="00E61267">
        <w:t>dostupnih kroz analitičke alate ili tzv</w:t>
      </w:r>
      <w:r w:rsidR="0088273A">
        <w:t>.</w:t>
      </w:r>
      <w:r w:rsidR="00E61267">
        <w:t xml:space="preserve"> </w:t>
      </w:r>
      <w:r w:rsidR="00E61267" w:rsidRPr="00E61267">
        <w:t>"</w:t>
      </w:r>
      <w:r w:rsidR="00E61267">
        <w:t>log</w:t>
      </w:r>
      <w:r w:rsidR="00E61267" w:rsidRPr="00E61267">
        <w:t>"</w:t>
      </w:r>
      <w:r w:rsidR="00E61267">
        <w:t xml:space="preserve"> zapise poslužitelja </w:t>
      </w:r>
      <w:r w:rsidR="005D3B6D">
        <w:t xml:space="preserve">te na taj način simulirati promet iz prošlosti </w:t>
      </w:r>
      <w:r w:rsidR="00020B8D">
        <w:t xml:space="preserve">i </w:t>
      </w:r>
      <w:r w:rsidR="005D3B6D">
        <w:t xml:space="preserve">osigurati da performanse web sustava nakon optimizacije nisu degradirane. Takvo testiranje (temeljeno na povijesnim podacima) nazivamo regresijskim </w:t>
      </w:r>
      <w:r w:rsidR="005D3B6D">
        <w:lastRenderedPageBreak/>
        <w:t xml:space="preserve">testiranjem web sustava i </w:t>
      </w:r>
      <w:r w:rsidR="00020B8D">
        <w:t xml:space="preserve">najpouzdaniji je </w:t>
      </w:r>
      <w:r w:rsidR="0088273A">
        <w:t>način</w:t>
      </w:r>
      <w:r w:rsidR="00020B8D">
        <w:t xml:space="preserve"> t</w:t>
      </w:r>
      <w:r w:rsidR="0088273A">
        <w:t xml:space="preserve">estiranja </w:t>
      </w:r>
      <w:r w:rsidR="007E6CCF">
        <w:t>stabilnosti web sustava nakon izmjena</w:t>
      </w:r>
      <w:r w:rsidR="0088273A">
        <w:t>. P</w:t>
      </w:r>
      <w:r w:rsidR="006A54C6">
        <w:t>romjene</w:t>
      </w:r>
      <w:r w:rsidR="00020B8D">
        <w:t xml:space="preserve"> </w:t>
      </w:r>
      <w:r w:rsidR="00461BE0">
        <w:t xml:space="preserve">programskog koda, </w:t>
      </w:r>
      <w:r w:rsidR="00020B8D">
        <w:t xml:space="preserve">infrastrukture ili arhitekture web sustava (npr. promjena </w:t>
      </w:r>
      <w:r w:rsidR="007E6CCF">
        <w:t xml:space="preserve">većih cjelina programskog koda ili zamjena </w:t>
      </w:r>
      <w:r w:rsidR="00020B8D">
        <w:t xml:space="preserve">web poslužitelja) </w:t>
      </w:r>
      <w:r w:rsidR="00461BE0">
        <w:t xml:space="preserve">kritični su zahvati za web sustave visokih performansi i svaka </w:t>
      </w:r>
      <w:r w:rsidR="006A54C6">
        <w:t xml:space="preserve">potencijalno </w:t>
      </w:r>
      <w:r w:rsidR="00461BE0">
        <w:t xml:space="preserve">može </w:t>
      </w:r>
      <w:r w:rsidR="00020B8D">
        <w:t>degradirati performanse</w:t>
      </w:r>
      <w:r w:rsidR="00407D8D">
        <w:t xml:space="preserve">. Regresijsko testiranje može potvrditi </w:t>
      </w:r>
      <w:r w:rsidR="00461BE0">
        <w:t>da</w:t>
      </w:r>
      <w:r w:rsidR="00020B8D">
        <w:t xml:space="preserve"> će web sustav nakon</w:t>
      </w:r>
      <w:r w:rsidR="00461BE0">
        <w:t xml:space="preserve"> </w:t>
      </w:r>
      <w:r w:rsidR="00C547AF">
        <w:t>takvih promjena i dalje</w:t>
      </w:r>
      <w:r w:rsidR="00020B8D">
        <w:t xml:space="preserve"> biti u mogućnosti podnijeti </w:t>
      </w:r>
      <w:r w:rsidR="00C547AF">
        <w:t>uobičajenu</w:t>
      </w:r>
      <w:r w:rsidR="00020B8D">
        <w:t xml:space="preserve"> količinu prometa (eng.</w:t>
      </w:r>
      <w:r w:rsidR="00020B8D">
        <w:rPr>
          <w:i/>
        </w:rPr>
        <w:t xml:space="preserve"> average load</w:t>
      </w:r>
      <w:r w:rsidR="00020B8D">
        <w:t>) i vršnu količinu prometa (eng.</w:t>
      </w:r>
      <w:r w:rsidR="00020B8D">
        <w:rPr>
          <w:i/>
        </w:rPr>
        <w:t xml:space="preserve"> peak load</w:t>
      </w:r>
      <w:r w:rsidR="00407D8D">
        <w:t>)</w:t>
      </w:r>
      <w:r w:rsidR="00461BE0">
        <w:t>.</w:t>
      </w:r>
    </w:p>
    <w:p w14:paraId="6C053FB0" w14:textId="77777777" w:rsidR="005D3B6D" w:rsidRDefault="005D3B6D">
      <w:pPr>
        <w:spacing w:after="200" w:line="276" w:lineRule="auto"/>
        <w:rPr>
          <w:b/>
          <w:bCs/>
          <w:sz w:val="36"/>
        </w:rPr>
      </w:pPr>
      <w:bookmarkStart w:id="25" w:name="_Toc365626356"/>
      <w:r>
        <w:br w:type="page"/>
      </w:r>
    </w:p>
    <w:p w14:paraId="56C21738" w14:textId="6F5A0881" w:rsidR="009C0AD3" w:rsidRDefault="009C0AD3" w:rsidP="009C0AD3">
      <w:pPr>
        <w:pStyle w:val="FOINaslov1"/>
      </w:pPr>
      <w:r>
        <w:lastRenderedPageBreak/>
        <w:t>Razvoj web sustava visokih performansi</w:t>
      </w:r>
      <w:bookmarkEnd w:id="25"/>
    </w:p>
    <w:p w14:paraId="1F18ED9B" w14:textId="062D8891" w:rsidR="00DA7508" w:rsidRDefault="00DA7508" w:rsidP="00DA7508">
      <w:pPr>
        <w:pStyle w:val="Tekst"/>
      </w:pPr>
      <w:r>
        <w:t xml:space="preserve">Web sustavi visokih performansi svoje zadatke najčešće obavljaju u uvjetima visokog </w:t>
      </w:r>
      <w:r w:rsidR="007D1BF6">
        <w:t>opterećenja (velika količina prometa)</w:t>
      </w:r>
      <w:r w:rsidR="007B259E">
        <w:t xml:space="preserve">, a sastoje se od većeg broja različitih poslužitelja (web poslužitelj, poslužitelj baze podataka, poslužitelj za </w:t>
      </w:r>
      <w:r w:rsidR="0029764E">
        <w:t xml:space="preserve">privremenu pohranu podataka i sl.). </w:t>
      </w:r>
      <w:r w:rsidR="007B259E">
        <w:t xml:space="preserve">Takvi web sustavi najčešće obradu na strani poslužitelja moraju dovršiti unutar 100 milisekundi kako bi se stvorili uvjeti za postizanje efekta instantnosti kod krajnjeg korisnika. U nastavku rada napravljen je pregled procesa razvoja web sustava visokoih performansi, </w:t>
      </w:r>
      <w:r w:rsidR="007D1BF6">
        <w:t xml:space="preserve">mjerenja </w:t>
      </w:r>
      <w:r w:rsidR="007B259E">
        <w:t>performansi web sustava te mehanizmi za optimizaciju web sustava.</w:t>
      </w:r>
    </w:p>
    <w:p w14:paraId="6315F931" w14:textId="77777777" w:rsidR="007B259E" w:rsidRDefault="007B259E" w:rsidP="007B259E">
      <w:pPr>
        <w:pStyle w:val="FOINaslov2"/>
      </w:pPr>
      <w:bookmarkStart w:id="26" w:name="_Toc365626357"/>
      <w:r>
        <w:t>Koraci razvoja i optimizacije web sustava</w:t>
      </w:r>
      <w:bookmarkEnd w:id="26"/>
    </w:p>
    <w:p w14:paraId="5D05BF37" w14:textId="1BDCD627" w:rsidR="007B259E" w:rsidRDefault="007B259E" w:rsidP="007B259E">
      <w:pPr>
        <w:pStyle w:val="Tekst"/>
      </w:pPr>
      <w:r>
        <w:t xml:space="preserve">Jedan od najvećih znanstvenika u području računalnih znanosti, Donald E. Knuth, izjavio je kako je </w:t>
      </w:r>
      <w:r w:rsidRPr="00517BAA">
        <w:t>"</w:t>
      </w:r>
      <w:r w:rsidRPr="00517BAA">
        <w:rPr>
          <w:i/>
        </w:rPr>
        <w:t>preuranjena optimizacija izvor svog zla (ili barem većine) u programiranju</w:t>
      </w:r>
      <w:r w:rsidRPr="00517BAA">
        <w:t>"</w:t>
      </w:r>
      <w:r w:rsidRPr="000141F9">
        <w:rPr>
          <w:rStyle w:val="FootnoteReference"/>
        </w:rPr>
        <w:footnoteReference w:id="10"/>
      </w:r>
      <w:r w:rsidRPr="00517BAA">
        <w:t xml:space="preserve"> </w:t>
      </w:r>
      <w:r>
        <w:fldChar w:fldCharType="begin" w:fldLock="1"/>
      </w:r>
      <w:r>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previouslyFormattedCitation" : "(Knuth, 1974)" }, "properties" : { "noteIndex" : 0 }, "schema" : "https://github.com/citation-style-language/schema/raw/master/csl-citation.json" }</w:instrText>
      </w:r>
      <w:r>
        <w:fldChar w:fldCharType="separate"/>
      </w:r>
      <w:r w:rsidRPr="00517BAA">
        <w:rPr>
          <w:noProof/>
        </w:rPr>
        <w:t>(Knuth, 1974)</w:t>
      </w:r>
      <w:r>
        <w:fldChar w:fldCharType="end"/>
      </w:r>
      <w:r>
        <w:t xml:space="preserve">, a razvoj web sustava nije iznimka. </w:t>
      </w:r>
      <w:r w:rsidR="000E66B9">
        <w:t xml:space="preserve">U početku </w:t>
      </w:r>
      <w:r>
        <w:t>razvoja web sustava nije moguće u potpunosti predvidjeti sve scenarije niti količinu prometa koja će zapravo pristizati</w:t>
      </w:r>
      <w:r w:rsidR="000E66B9">
        <w:t xml:space="preserve"> -</w:t>
      </w:r>
      <w:r>
        <w:t xml:space="preserve"> poslovna očekivanja i planirani promet (a i prihod) često </w:t>
      </w:r>
      <w:r w:rsidR="000E66B9">
        <w:t xml:space="preserve">su </w:t>
      </w:r>
      <w:r>
        <w:t>pod subjektivnim utjecajem, stoga optimizaciju web sustava treba temeljiti na realnim brojkama i</w:t>
      </w:r>
      <w:r w:rsidR="007D1BF6">
        <w:t xml:space="preserve"> povijesnim</w:t>
      </w:r>
      <w:r>
        <w:t xml:space="preserve"> podacima analitičkih alata.</w:t>
      </w:r>
    </w:p>
    <w:p w14:paraId="67FB44E0" w14:textId="02601714" w:rsidR="008711BE" w:rsidRPr="000E66B9" w:rsidRDefault="007B259E" w:rsidP="008711BE">
      <w:pPr>
        <w:pStyle w:val="Tekst"/>
      </w:pPr>
      <w:r>
        <w:t xml:space="preserve">Nakon što je web sustav </w:t>
      </w:r>
      <w:r w:rsidR="000E66B9">
        <w:t>razvijen</w:t>
      </w:r>
      <w:r>
        <w:t xml:space="preserve"> i u potpunosti funkcionalan potrebno je napraviti analizu</w:t>
      </w:r>
      <w:r w:rsidR="000E66B9">
        <w:t xml:space="preserve"> očekivanog</w:t>
      </w:r>
      <w:r>
        <w:t xml:space="preserve"> prometa te identificirati sučelja koja će najčešće biti </w:t>
      </w:r>
      <w:r w:rsidRPr="00517BAA">
        <w:t>"na udaru"</w:t>
      </w:r>
      <w:r>
        <w:t xml:space="preserve"> velikog broja korisnika</w:t>
      </w:r>
      <w:r w:rsidR="00961F5E">
        <w:t xml:space="preserve"> odnosno HTTP zahtjeva</w:t>
      </w:r>
      <w:r>
        <w:t xml:space="preserve">. Takvu analizu najlakše je napraviti prilikom redizajna postojećeg web sustava, kada su dostupni podaci o posjećenosti prethodne verzije, no kada se razvija potpuno novi web sustav (tzv. </w:t>
      </w:r>
      <w:r w:rsidRPr="00517BAA">
        <w:t>"od nule"</w:t>
      </w:r>
      <w:r>
        <w:rPr>
          <w:i/>
        </w:rPr>
        <w:t>)</w:t>
      </w:r>
      <w:r>
        <w:t xml:space="preserve"> potrebno je analizirati slične web sustave i njihov promet te se osloniti na iskustvo arhitekta sustava i drugih stručnjaka iz područja</w:t>
      </w:r>
      <w:r w:rsidR="00C547AF">
        <w:t xml:space="preserve"> struke</w:t>
      </w:r>
      <w:r>
        <w:t>.</w:t>
      </w:r>
      <w:r w:rsidR="000E66B9">
        <w:t xml:space="preserve"> Nakon što su identificirana sučelja koja će biti pod značajnim opterećenjem potrebno je utvrditi mogućnost pohrane podataka u mehanizme za privremenu pohranu (eng. </w:t>
      </w:r>
      <w:r w:rsidR="00CF219F">
        <w:rPr>
          <w:i/>
        </w:rPr>
        <w:t>cache</w:t>
      </w:r>
      <w:r w:rsidR="000E66B9">
        <w:t>). Takvi mehanizmi omogućavaju pohranu potpunog skupa podataka koji će kasnije biti dostupan bez obr</w:t>
      </w:r>
      <w:r w:rsidR="00CF219F">
        <w:t>ade</w:t>
      </w:r>
      <w:r w:rsidR="000E66B9">
        <w:t xml:space="preserve"> na strani poslužitelja, a osvježavanje takvih podataka odnosno poništavanje može biti </w:t>
      </w:r>
      <w:r w:rsidR="00FA252C">
        <w:t>ručno</w:t>
      </w:r>
      <w:r w:rsidR="009C0713">
        <w:t xml:space="preserve"> (eng. </w:t>
      </w:r>
      <w:r w:rsidR="009C0713">
        <w:rPr>
          <w:i/>
        </w:rPr>
        <w:t>manual cache invalidation</w:t>
      </w:r>
      <w:r w:rsidR="009C0713">
        <w:t>)</w:t>
      </w:r>
      <w:r w:rsidR="00FA252C">
        <w:t xml:space="preserve"> ili </w:t>
      </w:r>
      <w:r w:rsidR="000E66B9">
        <w:t xml:space="preserve">temeljeno na vremenu (eng. </w:t>
      </w:r>
      <w:r w:rsidR="000E66B9">
        <w:rPr>
          <w:i/>
        </w:rPr>
        <w:t>time base</w:t>
      </w:r>
      <w:r w:rsidR="0029764E">
        <w:rPr>
          <w:i/>
        </w:rPr>
        <w:t>d</w:t>
      </w:r>
      <w:r w:rsidR="000E66B9">
        <w:rPr>
          <w:i/>
        </w:rPr>
        <w:t xml:space="preserve"> cache invalidation</w:t>
      </w:r>
      <w:r w:rsidR="00FA252C">
        <w:t>)</w:t>
      </w:r>
      <w:r w:rsidR="000E66B9">
        <w:t>.</w:t>
      </w:r>
      <w:r w:rsidR="00FA252C">
        <w:t xml:space="preserve"> </w:t>
      </w:r>
    </w:p>
    <w:p w14:paraId="24D469F1" w14:textId="7689F719" w:rsidR="007B259E" w:rsidRDefault="007B259E" w:rsidP="000651AF">
      <w:pPr>
        <w:pStyle w:val="Tekst"/>
      </w:pPr>
      <w:r>
        <w:t xml:space="preserve">Optimizacijski </w:t>
      </w:r>
      <w:r w:rsidR="008711BE">
        <w:t>se mehanizmi uvode u web sustav</w:t>
      </w:r>
      <w:r>
        <w:t xml:space="preserve"> tek nakon što je potvrđeno usko grlo koje će </w:t>
      </w:r>
      <w:r w:rsidR="008711BE">
        <w:t xml:space="preserve">takav </w:t>
      </w:r>
      <w:r>
        <w:t xml:space="preserve">mehanizam poboljšati, a kako bi se takvo poboljšanje potvrdilo potrebno je </w:t>
      </w:r>
      <w:r>
        <w:lastRenderedPageBreak/>
        <w:t xml:space="preserve">provesti identične testove na obje verzije sustava (prije i nakon optimizacije) u </w:t>
      </w:r>
      <w:r w:rsidR="000651AF">
        <w:t>gotovo</w:t>
      </w:r>
      <w:r>
        <w:t xml:space="preserve"> identičnim uvjetima testiranja.</w:t>
      </w:r>
    </w:p>
    <w:p w14:paraId="1D965537" w14:textId="77777777" w:rsidR="009C0AD3" w:rsidRDefault="009C0AD3" w:rsidP="009C0AD3">
      <w:pPr>
        <w:pStyle w:val="FOINaslov2"/>
      </w:pPr>
      <w:bookmarkStart w:id="27" w:name="_Toc365626358"/>
      <w:r>
        <w:t>Mjerenje i optimizacija performansi</w:t>
      </w:r>
      <w:bookmarkEnd w:id="27"/>
    </w:p>
    <w:p w14:paraId="577891D8" w14:textId="2FAAD468" w:rsidR="008935DC" w:rsidRDefault="00E101EF" w:rsidP="008935DC">
      <w:pPr>
        <w:pStyle w:val="Tekst"/>
      </w:pPr>
      <w:r>
        <w:t>William Thomson (</w:t>
      </w:r>
      <w:r w:rsidR="008935DC">
        <w:t>poznat kao Lord</w:t>
      </w:r>
      <w:r>
        <w:t xml:space="preserve"> Kelvin) škotsko-irski </w:t>
      </w:r>
      <w:r w:rsidR="008935DC">
        <w:t xml:space="preserve">znanstvenik u svojim je radovima 1883. godine </w:t>
      </w:r>
      <w:r>
        <w:t xml:space="preserve">naveo </w:t>
      </w:r>
      <w:r w:rsidR="008935DC">
        <w:t>kako "</w:t>
      </w:r>
      <w:r w:rsidR="008935DC" w:rsidRPr="00E101EF">
        <w:rPr>
          <w:i/>
        </w:rPr>
        <w:t>ne možemo poboljšati ono što ne možemo mjeriti</w:t>
      </w:r>
      <w:r w:rsidR="008935DC" w:rsidRPr="008935DC">
        <w:t>"</w:t>
      </w:r>
      <w:r w:rsidR="008935DC" w:rsidRPr="000141F9">
        <w:rPr>
          <w:rStyle w:val="FootnoteReference"/>
        </w:rPr>
        <w:footnoteReference w:id="11"/>
      </w:r>
      <w:r w:rsidR="008935DC">
        <w:t xml:space="preserve"> te </w:t>
      </w:r>
      <w:r w:rsidR="008935DC" w:rsidRPr="008935DC">
        <w:t>"</w:t>
      </w:r>
      <w:r w:rsidR="008935DC" w:rsidRPr="00E101EF">
        <w:rPr>
          <w:i/>
        </w:rPr>
        <w:t>mjerenje je znanje</w:t>
      </w:r>
      <w:r w:rsidR="008935DC" w:rsidRPr="008935DC">
        <w:t>"</w:t>
      </w:r>
      <w:r w:rsidR="008935DC" w:rsidRPr="000141F9">
        <w:rPr>
          <w:rStyle w:val="FootnoteReference"/>
        </w:rPr>
        <w:footnoteReference w:id="12"/>
      </w:r>
      <w:r w:rsidR="00783CFE">
        <w:t xml:space="preserve">. </w:t>
      </w:r>
      <w:r w:rsidR="00783CFE" w:rsidRPr="00783CFE">
        <w:t>Peter Drucker</w:t>
      </w:r>
      <w:r w:rsidR="00783CFE">
        <w:t xml:space="preserve">, poslovni konzultant i autor, te </w:t>
      </w:r>
      <w:r>
        <w:t>je izjave često koristio</w:t>
      </w:r>
      <w:r w:rsidR="00783CFE">
        <w:t xml:space="preserve"> tijekom svoje konzultantske karijere kako bi istaknuo važnost mjerenja performansi prilikom optimizacije performansi poslovnih sustava. Isto pravilo primijenjivo je i na računalne sustave, gdje je najvažnije postaviti relevantne metrike, provesti mjerenja prije i nakon optimizacije te donijeti zaključke</w:t>
      </w:r>
      <w:r>
        <w:t xml:space="preserve"> temeljene na podacima</w:t>
      </w:r>
      <w:r w:rsidR="00783CFE">
        <w:t xml:space="preserve">. Web sustave moguće </w:t>
      </w:r>
      <w:r w:rsidR="00A80FF2">
        <w:t xml:space="preserve">je </w:t>
      </w:r>
      <w:r w:rsidR="00783CFE">
        <w:t xml:space="preserve">optimizirati na nekoliko načina, a nastavak poglavlja donosi pregled </w:t>
      </w:r>
      <w:r w:rsidR="00ED6BDA">
        <w:t xml:space="preserve">načina optimizacije </w:t>
      </w:r>
      <w:r w:rsidR="00783CFE">
        <w:t>performansi web sustava na aplikacijskom, podatkovnom i infrastrukturnom sloju.</w:t>
      </w:r>
    </w:p>
    <w:p w14:paraId="5F47B627" w14:textId="42292BD0" w:rsidR="009C0AD3" w:rsidRDefault="009C0AD3" w:rsidP="005B18DE">
      <w:pPr>
        <w:pStyle w:val="FOINaslov3"/>
      </w:pPr>
      <w:bookmarkStart w:id="28" w:name="_Toc365626359"/>
      <w:r>
        <w:t>Optimizacija aplikacijskog sloja web sustava</w:t>
      </w:r>
      <w:bookmarkEnd w:id="28"/>
    </w:p>
    <w:p w14:paraId="24D57DDC" w14:textId="1F90530E" w:rsidR="00783CFE" w:rsidRDefault="00783CFE" w:rsidP="007171DA">
      <w:pPr>
        <w:pStyle w:val="Tekst"/>
      </w:pPr>
      <w:r>
        <w:t xml:space="preserve">Aplikacijski sloj </w:t>
      </w:r>
      <w:r w:rsidR="009C0713">
        <w:t>odnosi se na</w:t>
      </w:r>
      <w:r>
        <w:t xml:space="preserve"> programski kod </w:t>
      </w:r>
      <w:r w:rsidR="00B57827">
        <w:t>konkretnog</w:t>
      </w:r>
      <w:r>
        <w:t xml:space="preserve"> web sustav</w:t>
      </w:r>
      <w:r w:rsidR="00834675">
        <w:t>a, a p</w:t>
      </w:r>
      <w:r>
        <w:t xml:space="preserve">ostupak </w:t>
      </w:r>
      <w:r w:rsidR="0087385A">
        <w:t>analize</w:t>
      </w:r>
      <w:r>
        <w:t xml:space="preserve"> </w:t>
      </w:r>
      <w:r w:rsidR="007171DA">
        <w:t xml:space="preserve">performansi programskog koda naziva se profiliranje (eng. </w:t>
      </w:r>
      <w:r w:rsidR="007171DA">
        <w:rPr>
          <w:i/>
        </w:rPr>
        <w:t>profiling</w:t>
      </w:r>
      <w:r w:rsidR="00834675">
        <w:t>).</w:t>
      </w:r>
      <w:r w:rsidR="007171DA">
        <w:t xml:space="preserve"> </w:t>
      </w:r>
      <w:r w:rsidR="00834675">
        <w:t>R</w:t>
      </w:r>
      <w:r w:rsidR="007171DA">
        <w:t xml:space="preserve">ezultat profiliranja aplikacije </w:t>
      </w:r>
      <w:r w:rsidR="0087385A">
        <w:t>omogućuje</w:t>
      </w:r>
      <w:r w:rsidR="007171DA">
        <w:t xml:space="preserve"> uvid u trajanje</w:t>
      </w:r>
      <w:r w:rsidR="00B57827">
        <w:t xml:space="preserve"> i kompleksnost</w:t>
      </w:r>
      <w:r w:rsidR="007171DA">
        <w:t xml:space="preserve"> izvođenja pojedinog odsječka programskog koda. </w:t>
      </w:r>
      <w:r w:rsidR="00216674">
        <w:t>Analizom rezultata profiliranj</w:t>
      </w:r>
      <w:r w:rsidR="00A75FA4">
        <w:t>a</w:t>
      </w:r>
      <w:r w:rsidR="00216674">
        <w:t xml:space="preserve"> moguće je identificirati uska grla odnosno dijelove programskog koda koji relativno gledajući zahtijevaju najviše vremena</w:t>
      </w:r>
      <w:r w:rsidR="00A75FA4">
        <w:t xml:space="preserve"> za izvršavanje</w:t>
      </w:r>
      <w:r w:rsidR="00216674">
        <w:t xml:space="preserve">. Takve problematične cjeline potrebno je optimizirati ili </w:t>
      </w:r>
      <w:r w:rsidR="00834675">
        <w:t xml:space="preserve">barem </w:t>
      </w:r>
      <w:r w:rsidR="00216674">
        <w:t>minimizirati njihovo korištenje pohranom rezultat</w:t>
      </w:r>
      <w:r w:rsidR="0044557E">
        <w:t>a</w:t>
      </w:r>
      <w:r w:rsidR="00216674">
        <w:t xml:space="preserve"> u privremenu memoriju.</w:t>
      </w:r>
    </w:p>
    <w:p w14:paraId="7E09BC27" w14:textId="77777777" w:rsidR="001B5B5D" w:rsidRDefault="001B5B5D" w:rsidP="001B5B5D">
      <w:pPr>
        <w:pStyle w:val="Slika"/>
      </w:pPr>
      <w:r>
        <w:rPr>
          <w:noProof/>
          <w:lang w:val="en-US" w:eastAsia="en-US"/>
        </w:rPr>
        <w:lastRenderedPageBreak/>
        <w:drawing>
          <wp:inline distT="0" distB="0" distL="0" distR="0" wp14:anchorId="2C58A874" wp14:editId="153CA0FE">
            <wp:extent cx="5760720" cy="539578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395788"/>
                    </a:xfrm>
                    <a:prstGeom prst="rect">
                      <a:avLst/>
                    </a:prstGeom>
                    <a:noFill/>
                    <a:ln>
                      <a:noFill/>
                    </a:ln>
                  </pic:spPr>
                </pic:pic>
              </a:graphicData>
            </a:graphic>
          </wp:inline>
        </w:drawing>
      </w:r>
    </w:p>
    <w:p w14:paraId="39B93CA0" w14:textId="7BDF139F" w:rsidR="001B5B5D" w:rsidRPr="001B5B5D" w:rsidRDefault="001B5B5D" w:rsidP="001B5B5D">
      <w:pPr>
        <w:pStyle w:val="Caption"/>
      </w:pPr>
      <w:r w:rsidRPr="008A0D91">
        <w:rPr>
          <w:b/>
        </w:rPr>
        <w:t xml:space="preserve">Slika </w:t>
      </w:r>
      <w:r w:rsidRPr="008A0D91">
        <w:rPr>
          <w:b/>
        </w:rPr>
        <w:fldChar w:fldCharType="begin"/>
      </w:r>
      <w:r w:rsidRPr="008A0D91">
        <w:rPr>
          <w:b/>
        </w:rPr>
        <w:instrText xml:space="preserve"> SEQ Slika \* ARABIC </w:instrText>
      </w:r>
      <w:r w:rsidRPr="008A0D91">
        <w:rPr>
          <w:b/>
        </w:rPr>
        <w:fldChar w:fldCharType="separate"/>
      </w:r>
      <w:r w:rsidR="00405B9F" w:rsidRPr="008A0D91">
        <w:rPr>
          <w:b/>
          <w:noProof/>
        </w:rPr>
        <w:t>6</w:t>
      </w:r>
      <w:r w:rsidRPr="008A0D91">
        <w:rPr>
          <w:b/>
        </w:rPr>
        <w:fldChar w:fldCharType="end"/>
      </w:r>
      <w:r>
        <w:t>: Rezultat profiliranja Symfony aplikacije</w:t>
      </w:r>
    </w:p>
    <w:p w14:paraId="7DC2A722" w14:textId="70798403" w:rsidR="00C807E0" w:rsidRDefault="005E4019" w:rsidP="00C807E0">
      <w:pPr>
        <w:pStyle w:val="Tekst"/>
      </w:pPr>
      <w:r>
        <w:t xml:space="preserve">Optimizacija programskog koda u </w:t>
      </w:r>
      <w:r w:rsidR="00C807E0">
        <w:t xml:space="preserve">PHP programskom jeziku </w:t>
      </w:r>
      <w:r w:rsidR="001B5B5D">
        <w:t>postiže se korištenjem</w:t>
      </w:r>
      <w:r w:rsidR="00C807E0">
        <w:t xml:space="preserve"> </w:t>
      </w:r>
      <w:r w:rsidR="00C93410">
        <w:t>ugrađenih (</w:t>
      </w:r>
      <w:r w:rsidR="00C807E0">
        <w:t>nativnih</w:t>
      </w:r>
      <w:r w:rsidR="00C93410">
        <w:t>)</w:t>
      </w:r>
      <w:r w:rsidR="00C807E0">
        <w:t xml:space="preserve"> funkcija programskog jezika umjesto </w:t>
      </w:r>
      <w:r w:rsidR="009C0713">
        <w:t>samostalne</w:t>
      </w:r>
      <w:r w:rsidR="00152599">
        <w:t xml:space="preserve"> implementacije (</w:t>
      </w:r>
      <w:r w:rsidR="00C807E0">
        <w:t>kada takve</w:t>
      </w:r>
      <w:r w:rsidR="00152599">
        <w:t xml:space="preserve"> funkcije postoje)</w:t>
      </w:r>
      <w:r w:rsidR="001B5B5D">
        <w:t xml:space="preserve"> i korištenjem </w:t>
      </w:r>
      <w:r w:rsidR="00C807E0">
        <w:t xml:space="preserve">manje fleksibilnih operatora i sintaksnih elemenata kao što su </w:t>
      </w:r>
      <w:r w:rsidR="00C97363">
        <w:t xml:space="preserve">npr. </w:t>
      </w:r>
      <w:r w:rsidR="00C807E0">
        <w:t xml:space="preserve">operator </w:t>
      </w:r>
      <w:r w:rsidR="00C807E0" w:rsidRPr="00C807E0">
        <w:rPr>
          <w:rFonts w:ascii="Courier" w:hAnsi="Courier"/>
          <w:sz w:val="20"/>
          <w:szCs w:val="20"/>
        </w:rPr>
        <w:t>===</w:t>
      </w:r>
      <w:r w:rsidR="00C807E0">
        <w:t xml:space="preserve"> umjesto </w:t>
      </w:r>
      <w:r w:rsidR="00C807E0" w:rsidRPr="00C807E0">
        <w:rPr>
          <w:rFonts w:ascii="Courier" w:hAnsi="Courier"/>
          <w:sz w:val="20"/>
          <w:szCs w:val="20"/>
        </w:rPr>
        <w:t>==</w:t>
      </w:r>
      <w:r w:rsidR="00C807E0">
        <w:t xml:space="preserve"> i jednostrukih navodnika: </w:t>
      </w:r>
      <w:r w:rsidR="00C807E0" w:rsidRPr="00C807E0">
        <w:rPr>
          <w:rFonts w:ascii="Courier" w:hAnsi="Courier"/>
          <w:sz w:val="20"/>
          <w:szCs w:val="20"/>
        </w:rPr>
        <w:t>'vrijednost'</w:t>
      </w:r>
      <w:r w:rsidR="00C807E0">
        <w:t xml:space="preserve"> umjesto dvostrukih: </w:t>
      </w:r>
      <w:r w:rsidR="00C807E0" w:rsidRPr="00C807E0">
        <w:rPr>
          <w:rFonts w:ascii="Courier" w:hAnsi="Courier"/>
          <w:sz w:val="20"/>
          <w:szCs w:val="20"/>
        </w:rPr>
        <w:t>"vrijednost"</w:t>
      </w:r>
      <w:r w:rsidR="00152599">
        <w:t>. Takvi</w:t>
      </w:r>
      <w:r w:rsidR="00C807E0">
        <w:t xml:space="preserve"> manje fleksibilni elementi ne rade </w:t>
      </w:r>
      <w:r w:rsidR="00A75FA4">
        <w:t xml:space="preserve">automatsku </w:t>
      </w:r>
      <w:r w:rsidR="00C807E0">
        <w:t>konverziju tipova podataka niti provjeravaju postojanje varijabli</w:t>
      </w:r>
      <w:r w:rsidR="00A75FA4">
        <w:t xml:space="preserve"> u tekstualnim podacima</w:t>
      </w:r>
      <w:r w:rsidR="00C807E0">
        <w:t xml:space="preserve"> </w:t>
      </w:r>
      <w:r w:rsidR="00A75FA4">
        <w:t>te</w:t>
      </w:r>
      <w:r w:rsidR="00C807E0">
        <w:t xml:space="preserve"> brže dolaze do rezultata. Rezultate </w:t>
      </w:r>
      <w:r w:rsidR="001B5B5D">
        <w:t>kompleksnih operacija</w:t>
      </w:r>
      <w:r w:rsidR="00C807E0">
        <w:t xml:space="preserve"> uvijek je bolje pohraniti u varijablu (ili u privremenu memoriju) umjesto ponavljanja </w:t>
      </w:r>
      <w:r w:rsidR="00C729B9">
        <w:t>takvih operacija</w:t>
      </w:r>
      <w:r w:rsidR="00A6584A">
        <w:t>, pogotovo ako se radi o petljama</w:t>
      </w:r>
      <w:r w:rsidR="00411712">
        <w:t xml:space="preserve">. </w:t>
      </w:r>
      <w:r w:rsidR="00FE752F">
        <w:t xml:space="preserve">U primjeru u nastavku prikazano je iteriranje kroz niz podataka na neoptimalan i optimalan način. </w:t>
      </w:r>
      <w:r w:rsidR="00411712">
        <w:t>Iteriranje kroz niz podataka s lijeve strane</w:t>
      </w:r>
      <w:r w:rsidR="00152599">
        <w:t xml:space="preserve"> primjera</w:t>
      </w:r>
      <w:r w:rsidR="00411712">
        <w:t xml:space="preserve"> neopitmalno je jer se u svakom </w:t>
      </w:r>
      <w:r w:rsidR="00411712">
        <w:lastRenderedPageBreak/>
        <w:t xml:space="preserve">koraku petlje iznova računa veličina samog niza. S desne strane </w:t>
      </w:r>
      <w:r w:rsidR="00895666">
        <w:t xml:space="preserve">primjera </w:t>
      </w:r>
      <w:r w:rsidR="00411712">
        <w:t>prikazuje se optimalna varijanta iteracije</w:t>
      </w:r>
      <w:r w:rsidR="00FE752F">
        <w:t xml:space="preserve"> s pohranjivanjem podatka o veličini niza u varijablu</w:t>
      </w:r>
      <w:r w:rsidR="00C807E0">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5"/>
        <w:gridCol w:w="4394"/>
      </w:tblGrid>
      <w:tr w:rsidR="00A15889" w14:paraId="472ACCC0" w14:textId="77777777" w:rsidTr="00244528">
        <w:tc>
          <w:tcPr>
            <w:tcW w:w="4928" w:type="dxa"/>
          </w:tcPr>
          <w:p w14:paraId="77E2766B" w14:textId="23AFC586" w:rsidR="00A15889" w:rsidRPr="00A15889" w:rsidRDefault="00A15889" w:rsidP="00A15889">
            <w:pPr>
              <w:pStyle w:val="Tablica"/>
              <w:rPr>
                <w:b/>
              </w:rPr>
            </w:pPr>
            <w:r w:rsidRPr="00A15889">
              <w:rPr>
                <w:b/>
              </w:rPr>
              <w:t>Neoptimalno</w:t>
            </w:r>
            <w:r>
              <w:rPr>
                <w:b/>
              </w:rPr>
              <w:t>:</w:t>
            </w:r>
          </w:p>
        </w:tc>
        <w:tc>
          <w:tcPr>
            <w:tcW w:w="425" w:type="dxa"/>
          </w:tcPr>
          <w:p w14:paraId="45E5DCBC" w14:textId="213C87BC" w:rsidR="00A15889" w:rsidRDefault="00A15889" w:rsidP="00A15889">
            <w:pPr>
              <w:pStyle w:val="Tablica"/>
            </w:pPr>
          </w:p>
        </w:tc>
        <w:tc>
          <w:tcPr>
            <w:tcW w:w="4394" w:type="dxa"/>
          </w:tcPr>
          <w:p w14:paraId="1E51E780" w14:textId="293977BA" w:rsidR="00A15889" w:rsidRPr="00A15889" w:rsidRDefault="00A15889" w:rsidP="00A15889">
            <w:pPr>
              <w:pStyle w:val="Tablica"/>
              <w:rPr>
                <w:b/>
              </w:rPr>
            </w:pPr>
            <w:r w:rsidRPr="00A15889">
              <w:rPr>
                <w:b/>
              </w:rPr>
              <w:t>Optimalno</w:t>
            </w:r>
            <w:r>
              <w:rPr>
                <w:b/>
              </w:rPr>
              <w:t>:</w:t>
            </w:r>
          </w:p>
        </w:tc>
      </w:tr>
      <w:tr w:rsidR="00244528" w14:paraId="1D6DCE68" w14:textId="77777777" w:rsidTr="00244528">
        <w:tc>
          <w:tcPr>
            <w:tcW w:w="4928" w:type="dxa"/>
          </w:tcPr>
          <w:p w14:paraId="321214BB" w14:textId="4ABEBFFA" w:rsidR="00244528" w:rsidRPr="00A6584A" w:rsidRDefault="00244528" w:rsidP="00A6584A">
            <w:pPr>
              <w:pStyle w:val="Tablica"/>
              <w:rPr>
                <w:rFonts w:ascii="Courier" w:hAnsi="Courier"/>
                <w:sz w:val="20"/>
                <w:szCs w:val="20"/>
              </w:rPr>
            </w:pPr>
            <w:r w:rsidRPr="00A6584A">
              <w:rPr>
                <w:rFonts w:ascii="Courier" w:hAnsi="Courier"/>
                <w:sz w:val="20"/>
                <w:szCs w:val="20"/>
              </w:rPr>
              <w:t>for ($i=0; i &lt; count($array); $i++){</w:t>
            </w:r>
          </w:p>
          <w:p w14:paraId="422861DE" w14:textId="200D495A"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3C0D1D7D" w14:textId="223F4BD4" w:rsidR="00244528" w:rsidRDefault="00244528" w:rsidP="00A6584A">
            <w:pPr>
              <w:pStyle w:val="Tablica"/>
            </w:pPr>
            <w:r w:rsidRPr="00A6584A">
              <w:rPr>
                <w:rFonts w:ascii="Courier" w:hAnsi="Courier"/>
                <w:sz w:val="20"/>
                <w:szCs w:val="20"/>
              </w:rPr>
              <w:t>}</w:t>
            </w:r>
          </w:p>
        </w:tc>
        <w:tc>
          <w:tcPr>
            <w:tcW w:w="425" w:type="dxa"/>
          </w:tcPr>
          <w:p w14:paraId="2DD0CF12" w14:textId="77777777" w:rsidR="00244528" w:rsidRDefault="00244528" w:rsidP="00244528">
            <w:pPr>
              <w:pStyle w:val="Tablica"/>
              <w:ind w:left="-534" w:hanging="141"/>
              <w:rPr>
                <w:rFonts w:ascii="Courier" w:hAnsi="Courier"/>
                <w:sz w:val="20"/>
                <w:szCs w:val="20"/>
              </w:rPr>
            </w:pPr>
          </w:p>
        </w:tc>
        <w:tc>
          <w:tcPr>
            <w:tcW w:w="4394" w:type="dxa"/>
          </w:tcPr>
          <w:p w14:paraId="4F1A576A" w14:textId="513D0AB6" w:rsidR="00244528" w:rsidRDefault="00244528" w:rsidP="00A6584A">
            <w:pPr>
              <w:pStyle w:val="Tablica"/>
              <w:rPr>
                <w:rFonts w:ascii="Courier" w:hAnsi="Courier"/>
                <w:sz w:val="20"/>
                <w:szCs w:val="20"/>
              </w:rPr>
            </w:pPr>
            <w:r>
              <w:rPr>
                <w:rFonts w:ascii="Courier" w:hAnsi="Courier"/>
                <w:sz w:val="20"/>
                <w:szCs w:val="20"/>
              </w:rPr>
              <w:t xml:space="preserve">$length = </w:t>
            </w:r>
            <w:r w:rsidRPr="00A6584A">
              <w:rPr>
                <w:rFonts w:ascii="Courier" w:hAnsi="Courier"/>
                <w:sz w:val="20"/>
                <w:szCs w:val="20"/>
              </w:rPr>
              <w:t>count($array)</w:t>
            </w:r>
            <w:r>
              <w:rPr>
                <w:rFonts w:ascii="Courier" w:hAnsi="Courier"/>
                <w:sz w:val="20"/>
                <w:szCs w:val="20"/>
              </w:rPr>
              <w:t>;</w:t>
            </w:r>
          </w:p>
          <w:p w14:paraId="12C20C63" w14:textId="4ACAB0BC" w:rsidR="00244528" w:rsidRPr="00A6584A" w:rsidRDefault="00244528" w:rsidP="00A6584A">
            <w:pPr>
              <w:pStyle w:val="Tablica"/>
              <w:rPr>
                <w:rFonts w:ascii="Courier" w:hAnsi="Courier"/>
                <w:sz w:val="20"/>
                <w:szCs w:val="20"/>
              </w:rPr>
            </w:pPr>
            <w:r w:rsidRPr="00A6584A">
              <w:rPr>
                <w:rFonts w:ascii="Courier" w:hAnsi="Courier"/>
                <w:sz w:val="20"/>
                <w:szCs w:val="20"/>
              </w:rPr>
              <w:t xml:space="preserve">for ($i=0; i &lt; </w:t>
            </w:r>
            <w:r>
              <w:rPr>
                <w:rFonts w:ascii="Courier" w:hAnsi="Courier"/>
                <w:sz w:val="20"/>
                <w:szCs w:val="20"/>
              </w:rPr>
              <w:t>length</w:t>
            </w:r>
            <w:r w:rsidRPr="00A6584A">
              <w:rPr>
                <w:rFonts w:ascii="Courier" w:hAnsi="Courier"/>
                <w:sz w:val="20"/>
                <w:szCs w:val="20"/>
              </w:rPr>
              <w:t>; $i++){</w:t>
            </w:r>
          </w:p>
          <w:p w14:paraId="3961F088" w14:textId="77777777"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5E311E8C" w14:textId="7D555E94" w:rsidR="00244528" w:rsidRPr="00A6584A" w:rsidRDefault="00244528" w:rsidP="00861442">
            <w:pPr>
              <w:pStyle w:val="Tablica"/>
              <w:keepNext/>
              <w:rPr>
                <w:sz w:val="20"/>
                <w:szCs w:val="20"/>
              </w:rPr>
            </w:pPr>
            <w:r w:rsidRPr="00A6584A">
              <w:rPr>
                <w:rFonts w:ascii="Courier" w:hAnsi="Courier"/>
                <w:sz w:val="20"/>
                <w:szCs w:val="20"/>
              </w:rPr>
              <w:t>}</w:t>
            </w:r>
          </w:p>
        </w:tc>
      </w:tr>
    </w:tbl>
    <w:p w14:paraId="3ADB510F" w14:textId="0071C5EE" w:rsidR="00861442" w:rsidRDefault="00861442" w:rsidP="001B5B5D">
      <w:pPr>
        <w:pStyle w:val="Caption"/>
      </w:pPr>
      <w:r>
        <w:t xml:space="preserve">Primjer </w:t>
      </w:r>
      <w:fldSimple w:instr=" SEQ Primjer \* ARABIC ">
        <w:r w:rsidR="00EB00A2">
          <w:rPr>
            <w:noProof/>
          </w:rPr>
          <w:t>1</w:t>
        </w:r>
      </w:fldSimple>
      <w:r>
        <w:t>: Neopitmalno i optimalno iteriranje kroz niz podataka u PHP-u</w:t>
      </w:r>
    </w:p>
    <w:p w14:paraId="3744D72C" w14:textId="0C159374" w:rsidR="00C807E0" w:rsidRPr="00A6584A" w:rsidRDefault="00A6584A" w:rsidP="00A6584A">
      <w:pPr>
        <w:pStyle w:val="Tekst"/>
      </w:pPr>
      <w:r>
        <w:t xml:space="preserve">Broj upita prema bazi podataka treba svesti na minimum, a često korištene podatke pohraniti u privremenu memoriju. S podacima koji se pohranjuju i koriste iz privremene memorije treba raditi oprezno, jer je nepravilno poništavanje </w:t>
      </w:r>
      <w:r w:rsidR="00FE752F">
        <w:t xml:space="preserve">(eng. </w:t>
      </w:r>
      <w:r w:rsidR="00FE752F">
        <w:rPr>
          <w:i/>
        </w:rPr>
        <w:t xml:space="preserve">cache </w:t>
      </w:r>
      <w:r w:rsidR="00FE752F" w:rsidRPr="007710AF">
        <w:rPr>
          <w:i/>
        </w:rPr>
        <w:t>invalidation</w:t>
      </w:r>
      <w:r w:rsidR="00FE752F">
        <w:t xml:space="preserve">) </w:t>
      </w:r>
      <w:r>
        <w:t xml:space="preserve">takvih podataka često uzrok </w:t>
      </w:r>
      <w:r w:rsidR="006A63B7">
        <w:t xml:space="preserve">problema odnosno </w:t>
      </w:r>
      <w:r>
        <w:t xml:space="preserve">programskih </w:t>
      </w:r>
      <w:r w:rsidRPr="006A63B7">
        <w:t>bugova</w:t>
      </w:r>
      <w:r w:rsidR="00184F53" w:rsidRPr="006A63B7">
        <w:t xml:space="preserve"> </w:t>
      </w:r>
      <w:r w:rsidR="00184F53">
        <w:fldChar w:fldCharType="begin" w:fldLock="1"/>
      </w:r>
      <w:r w:rsidR="00343EF0">
        <w:instrText>ADDIN CSL_CITATION { "citationItems" : [ { "id" : "ITEM-1", "itemData" : { "URL" : "http://www.thegeekstuff.com/2014/04/optimize-php-code/", "accessed" : { "date-parts" : [ [ "2017", "8", "24" ] ] }, "author" : [ { "dropping-particle" : "", "family" : "Isaac", "given" : "Luke P.", "non-dropping-particle" : "", "parse-names" : false, "suffix" : "" } ], "id" : "ITEM-1", "issued" : { "date-parts" : [ [ "2014" ] ] }, "title" : "15 Tips to Optimize Your PHP Script for Better Performance for Developers", "type" : "webpage" }, "uris" : [ "http://www.mendeley.com/documents/?uuid=5327b56d-e0fa-3ece-8240-bdf92252a008" ] } ], "mendeley" : { "formattedCitation" : "(Isaac, 2014)", "plainTextFormattedCitation" : "(Isaac, 2014)", "previouslyFormattedCitation" : "(Isaac, 2014)" }, "properties" : { "noteIndex" : 0 }, "schema" : "https://github.com/citation-style-language/schema/raw/master/csl-citation.json" }</w:instrText>
      </w:r>
      <w:r w:rsidR="00184F53">
        <w:fldChar w:fldCharType="separate"/>
      </w:r>
      <w:r w:rsidR="00184F53" w:rsidRPr="00184F53">
        <w:rPr>
          <w:noProof/>
        </w:rPr>
        <w:t>(Isaac, 2014)</w:t>
      </w:r>
      <w:r w:rsidR="00184F53">
        <w:fldChar w:fldCharType="end"/>
      </w:r>
      <w:r w:rsidR="007710AF">
        <w:rPr>
          <w:i/>
        </w:rPr>
        <w:t xml:space="preserve">, </w:t>
      </w:r>
      <w:r w:rsidR="007710AF" w:rsidRPr="007710AF">
        <w:t xml:space="preserve">a Phil Karlton </w:t>
      </w:r>
      <w:r w:rsidR="007710AF">
        <w:t xml:space="preserve">prema </w:t>
      </w:r>
      <w:r w:rsidR="007710AF">
        <w:fldChar w:fldCharType="begin" w:fldLock="1"/>
      </w:r>
      <w:r w:rsidR="00A83856">
        <w:instrText>ADDIN CSL_CITATION { "citationItems" : [ { "id" : "ITEM-1", "itemData" : { "URL" : "https://martinfowler.com/bliki/TwoHardThings.html", "accessed" : { "date-parts" : [ [ "2017", "8", "28" ] ] }, "author" : [ { "dropping-particle" : "", "family" : "Fowler", "given" : "Martin", "non-dropping-particle" : "", "parse-names" : false, "suffix" : "" } ], "id" : "ITEM-1", "issued" : { "date-parts" : [ [ "2009" ] ] }, "title" : "TwoHardThings", "type" : "webpage" }, "uris" : [ "http://www.mendeley.com/documents/?uuid=3c6e8715-48b1-38e2-8e65-2a65f958b5ff" ] } ], "mendeley" : { "formattedCitation" : "(Fowler, 2009)", "plainTextFormattedCitation" : "(Fowler, 2009)", "previouslyFormattedCitation" : "(Fowler, 2009)" }, "properties" : { "noteIndex" : 0 }, "schema" : "https://github.com/citation-style-language/schema/raw/master/csl-citation.json" }</w:instrText>
      </w:r>
      <w:r w:rsidR="007710AF">
        <w:fldChar w:fldCharType="separate"/>
      </w:r>
      <w:r w:rsidR="007710AF" w:rsidRPr="007710AF">
        <w:rPr>
          <w:noProof/>
        </w:rPr>
        <w:t>(Fowler, 2009)</w:t>
      </w:r>
      <w:r w:rsidR="007710AF">
        <w:fldChar w:fldCharType="end"/>
      </w:r>
      <w:r w:rsidR="007710AF">
        <w:t xml:space="preserve"> navodi kako je </w:t>
      </w:r>
      <w:r w:rsidR="00FE752F">
        <w:t xml:space="preserve">upravo </w:t>
      </w:r>
      <w:r w:rsidR="007710AF">
        <w:t xml:space="preserve">poništavanje podataka pohranjenih u privremenu memoriju </w:t>
      </w:r>
      <w:r w:rsidR="009E7B31">
        <w:t>jedan od dva najteža zadatka</w:t>
      </w:r>
      <w:r w:rsidR="007710AF">
        <w:t xml:space="preserve"> u računalnim znanostima</w:t>
      </w:r>
      <w:r w:rsidR="00DB0AFC">
        <w:t xml:space="preserve"> (kao drugu navodi pravilno imenovanje)</w:t>
      </w:r>
      <w:r w:rsidR="007710AF">
        <w:t>.</w:t>
      </w:r>
    </w:p>
    <w:p w14:paraId="5D23D181" w14:textId="6F9E390F" w:rsidR="009C0AD3" w:rsidRDefault="009C0AD3" w:rsidP="005B18DE">
      <w:pPr>
        <w:pStyle w:val="FOINaslov3"/>
      </w:pPr>
      <w:bookmarkStart w:id="29" w:name="_Toc365626360"/>
      <w:r>
        <w:t>Optimizacija podatkovnog sloja web sustava</w:t>
      </w:r>
      <w:bookmarkEnd w:id="29"/>
    </w:p>
    <w:p w14:paraId="6A8E3ED8" w14:textId="2523B806" w:rsidR="00710999" w:rsidRDefault="00710999" w:rsidP="00710999">
      <w:pPr>
        <w:pStyle w:val="Tekst"/>
      </w:pPr>
      <w:r>
        <w:t xml:space="preserve">Optimizacija podatkovnog sloja web sustava podrazumijeva optimizaciju upita prema bazi podataka, prilagodbu strukture baze podataka s ciljem optimizacije performansi </w:t>
      </w:r>
      <w:r w:rsidR="000141F9">
        <w:t xml:space="preserve">(takve prilagodbe mogu uključivati narušavanje normalizirane strukture) </w:t>
      </w:r>
      <w:r>
        <w:t xml:space="preserve">te korištenje privremene memorije (eng. </w:t>
      </w:r>
      <w:r w:rsidRPr="00710999">
        <w:rPr>
          <w:i/>
        </w:rPr>
        <w:t>cache</w:t>
      </w:r>
      <w:r>
        <w:t>)</w:t>
      </w:r>
      <w:r w:rsidR="000141F9">
        <w:t xml:space="preserve"> u radu sustava</w:t>
      </w:r>
      <w:r>
        <w:t xml:space="preserve">. </w:t>
      </w:r>
    </w:p>
    <w:p w14:paraId="57BB3512" w14:textId="46939ED8" w:rsidR="00710999" w:rsidRDefault="00710999" w:rsidP="00710999">
      <w:pPr>
        <w:pStyle w:val="Tekst"/>
      </w:pPr>
      <w:r>
        <w:t xml:space="preserve">Izvršavanje upita </w:t>
      </w:r>
      <w:r w:rsidR="008B2498">
        <w:t xml:space="preserve">prema bazi podataka performansno je </w:t>
      </w:r>
      <w:r w:rsidR="008B2498" w:rsidRPr="008B2498">
        <w:t>"</w:t>
      </w:r>
      <w:r w:rsidR="008B2498">
        <w:t>skupa</w:t>
      </w:r>
      <w:r w:rsidR="008B2498" w:rsidRPr="008B2498">
        <w:t>"</w:t>
      </w:r>
      <w:r w:rsidR="008B2498">
        <w:t xml:space="preserve"> operacija koja, ovisno o složenosti upita i količini spremljenih podataka u bazi, može potrajati i do nekoliko sekundi (znatno složeniji upiti nad velikim skupom podataka mogu potrajati i do nekoliko minuta). U uvjetima velike količine prometa (tj. velikog broja zahtjeva u jedinici vremena) baza podataka najčešće postaje usko grlo, a budući da sustavi za upravljanje bazama podataka nisu optimizirani za velik broj paralelnih konekcija najčešće dolazi do potpune nedostupnosti baze podataka (npr. MySQL greška </w:t>
      </w:r>
      <w:r w:rsidR="008B2498" w:rsidRPr="008B2498">
        <w:t>"</w:t>
      </w:r>
      <w:r w:rsidR="008B2498" w:rsidRPr="00A2184D">
        <w:rPr>
          <w:i/>
        </w:rPr>
        <w:t>ERROR 2006 (HY000) at line 1: MySQL server has gone away</w:t>
      </w:r>
      <w:r w:rsidR="008B2498" w:rsidRPr="008B2498">
        <w:t>"</w:t>
      </w:r>
      <w:r w:rsidR="008B2498">
        <w:t xml:space="preserve">). Često je za obradu jednog HTTP zahtjeva potrebno izvršiti nekoliko upita </w:t>
      </w:r>
      <w:r w:rsidR="00A2184D">
        <w:t xml:space="preserve">prema bazi podataka, pa čak i desetak paralelnih korisnika može znatno usporiti </w:t>
      </w:r>
      <w:r w:rsidR="000141F9">
        <w:t xml:space="preserve">(ili čak onemogućiti) </w:t>
      </w:r>
      <w:r w:rsidR="00A2184D">
        <w:t xml:space="preserve">rad web sustava (posebice kada je riječ o velikoj količini podataka koja se dohvaća). </w:t>
      </w:r>
      <w:r w:rsidR="00895666">
        <w:t xml:space="preserve">Rješenje leži </w:t>
      </w:r>
      <w:r w:rsidR="00895666">
        <w:lastRenderedPageBreak/>
        <w:t xml:space="preserve">u smanjenju broja </w:t>
      </w:r>
      <w:r w:rsidR="00895666" w:rsidRPr="008935DC">
        <w:t>"</w:t>
      </w:r>
      <w:r w:rsidR="00895666">
        <w:t>odlazaka u bazu podataka</w:t>
      </w:r>
      <w:r w:rsidR="00895666" w:rsidRPr="008935DC">
        <w:t>"</w:t>
      </w:r>
      <w:r w:rsidR="00895666">
        <w:t xml:space="preserve"> odnosno upita. </w:t>
      </w:r>
      <w:r w:rsidR="005236B7">
        <w:t xml:space="preserve">Najbolja praksa predlaže minimizaciju brojua upita </w:t>
      </w:r>
      <w:r w:rsidR="008B2498">
        <w:t>prema bazi podataka</w:t>
      </w:r>
      <w:r w:rsidR="00A2184D">
        <w:t xml:space="preserve">, odnosno </w:t>
      </w:r>
      <w:r w:rsidR="005236B7">
        <w:t xml:space="preserve">pohranu prethodno dohvaćenih podataka (rezultate upita) u </w:t>
      </w:r>
      <w:r w:rsidR="00A2184D">
        <w:t xml:space="preserve">privremenoj memoriji </w:t>
      </w:r>
      <w:r w:rsidR="000141F9">
        <w:t xml:space="preserve">radi smanjenja broja </w:t>
      </w:r>
      <w:r w:rsidR="005236B7">
        <w:t>potrebnih upita u budućnosti</w:t>
      </w:r>
      <w:r w:rsidR="00A2184D">
        <w:t xml:space="preserve">. Uzmemo li za primjer naslovnicu </w:t>
      </w:r>
      <w:r w:rsidR="00A2184D" w:rsidRPr="00A2184D">
        <w:rPr>
          <w:i/>
        </w:rPr>
        <w:t>news</w:t>
      </w:r>
      <w:r w:rsidR="00A2184D">
        <w:t xml:space="preserve"> portala, možemo identificirati sadržaj koji će biti </w:t>
      </w:r>
      <w:r w:rsidR="00431D59">
        <w:t xml:space="preserve">često </w:t>
      </w:r>
      <w:r w:rsidR="00A2184D">
        <w:t>potraživan iz baze –</w:t>
      </w:r>
      <w:r w:rsidR="00E222FF">
        <w:t xml:space="preserve"> sažeci </w:t>
      </w:r>
      <w:r w:rsidR="00A2184D">
        <w:t xml:space="preserve">članaka </w:t>
      </w:r>
      <w:r w:rsidR="00E222FF">
        <w:t xml:space="preserve">sortirani </w:t>
      </w:r>
      <w:r w:rsidR="00A2184D">
        <w:t xml:space="preserve">prema različitim kriterijima (npr. posljednje dodani članci, </w:t>
      </w:r>
      <w:r w:rsidR="000141F9">
        <w:t xml:space="preserve">članci iz određenih kategorija, </w:t>
      </w:r>
      <w:r w:rsidR="00A2184D">
        <w:t xml:space="preserve">najčitaniji članci, najkomentiraniji članci i sl.). Ako detaljnije promotrimo odnos operacija čitanja i pisanja takvih podataka zaključujemo kako se podaci češće čitaju iz baze podataka (odnosno prikazuju) nego što se upisuju u bazu podataka (odnosno ažuriraju). Sadržaj naslovnice </w:t>
      </w:r>
      <w:r w:rsidR="00A2184D">
        <w:rPr>
          <w:i/>
        </w:rPr>
        <w:t>news</w:t>
      </w:r>
      <w:r w:rsidR="00A2184D">
        <w:t xml:space="preserve"> portala mijenja se u nepravilnim intervalima u </w:t>
      </w:r>
      <w:r w:rsidR="000141F9">
        <w:t>razmacima</w:t>
      </w:r>
      <w:r w:rsidR="00A2184D">
        <w:t xml:space="preserve"> od nekoliko minuta </w:t>
      </w:r>
      <w:r w:rsidR="000141F9">
        <w:t xml:space="preserve">(npr. tijekom javljanja uživo) </w:t>
      </w:r>
      <w:r w:rsidR="00A2184D">
        <w:t>do nekoliko sati (npr. noću)</w:t>
      </w:r>
      <w:r w:rsidR="00AA592F">
        <w:t>, a sadržaj članaka nakon objave mijenja se vrlo rijetko</w:t>
      </w:r>
      <w:r w:rsidR="00A2184D">
        <w:t>. S druge strane svaki posjetitelj naslovnice portala zahtjeva prikaz tih podataka, a u uvjetima povećane posjećenosti naslovnica se prikazuje i do nekoliko desetaka puta u minuti. Postavlja se pitanje je li</w:t>
      </w:r>
      <w:r w:rsidR="0061326B">
        <w:t xml:space="preserve"> nužno</w:t>
      </w:r>
      <w:r w:rsidR="00A2184D">
        <w:t xml:space="preserve"> potrebno svaki put izvršavati upit prema bazi podataka ili je moguće ponovno iskoristiti podatke koji su prethodno već bili dohvaćeni</w:t>
      </w:r>
      <w:r w:rsidR="00596B53">
        <w:t>, ukoliko podaci u bazi nisu promijenjeni u međuvremenu</w:t>
      </w:r>
      <w:r w:rsidR="00E222FF">
        <w:t>.</w:t>
      </w:r>
      <w:r w:rsidR="008B69A0">
        <w:t xml:space="preserve"> Pohranom rezultata upita moguće je povećati propusnost web sustva za nekoliko redova. Sadržaj se pohranjuje u privremenu memoriju te se poništava kada dođe do promjene (npr. </w:t>
      </w:r>
      <w:r w:rsidR="00534912">
        <w:t xml:space="preserve">kada </w:t>
      </w:r>
      <w:r w:rsidR="008B69A0">
        <w:t>urednik zamijeni sadržaj naslovnice</w:t>
      </w:r>
      <w:r w:rsidR="000141F9">
        <w:t xml:space="preserve">, </w:t>
      </w:r>
      <w:r w:rsidR="00741F3C">
        <w:t xml:space="preserve">prilikom </w:t>
      </w:r>
      <w:r w:rsidR="000141F9">
        <w:t>objav</w:t>
      </w:r>
      <w:r w:rsidR="00741F3C">
        <w:t>e</w:t>
      </w:r>
      <w:r w:rsidR="000141F9">
        <w:t xml:space="preserve"> novog članka</w:t>
      </w:r>
      <w:r w:rsidR="008B69A0">
        <w:t>).</w:t>
      </w:r>
      <w:r w:rsidR="008607D3">
        <w:t xml:space="preserve"> </w:t>
      </w:r>
    </w:p>
    <w:p w14:paraId="2547931C" w14:textId="1F8737C1" w:rsidR="008B69A0" w:rsidRDefault="008B69A0" w:rsidP="00710999">
      <w:pPr>
        <w:pStyle w:val="Tekst"/>
      </w:pPr>
      <w:r>
        <w:t xml:space="preserve">Analizom čestih upita prema bazi podataka moguće je odrediti atribute u relacijskoj shemi koji su pogodni za uvođenje indeksa. Indeksi </w:t>
      </w:r>
      <w:r w:rsidR="008607D3">
        <w:t xml:space="preserve">su </w:t>
      </w:r>
      <w:r>
        <w:t xml:space="preserve">mehanizam optimizacije </w:t>
      </w:r>
      <w:r w:rsidR="00302702">
        <w:t>traženja</w:t>
      </w:r>
      <w:r>
        <w:t xml:space="preserve"> podataka prema unaprijed određenim ključevima (atributima), baš kao što indeksi u knjigama omogućuju </w:t>
      </w:r>
      <w:r w:rsidR="00EF4127">
        <w:t xml:space="preserve">brži </w:t>
      </w:r>
      <w:r>
        <w:t>pronalazak definicije pojma pregledom sortiranog popisa</w:t>
      </w:r>
      <w:r w:rsidR="00302702">
        <w:t xml:space="preserve"> riječi i </w:t>
      </w:r>
      <w:r w:rsidR="008607D3">
        <w:t xml:space="preserve">odgovarajuće </w:t>
      </w:r>
      <w:r w:rsidR="00302702">
        <w:t>stranice na kojoj se traženi pojam</w:t>
      </w:r>
      <w:r w:rsidR="00EF4127">
        <w:t xml:space="preserve"> nalazi</w:t>
      </w:r>
      <w:r>
        <w:t>. Uvođenjem indeksa u strukturu baze podataka usporavaju se operacije ažuriranja</w:t>
      </w:r>
      <w:r w:rsidR="001B1B43">
        <w:t xml:space="preserve"> (pisanja)</w:t>
      </w:r>
      <w:r>
        <w:t xml:space="preserve"> podataka stoga indekse treba uvoditi ciljano. Indeksi se najčešće uvode za atribute primarnog ključa, atribute koji se često koriste za sortiranje sadržaja (npr. vrijeme objave članka, broj pregleda) te jedinstvene (eng. </w:t>
      </w:r>
      <w:r>
        <w:rPr>
          <w:i/>
        </w:rPr>
        <w:t>unique</w:t>
      </w:r>
      <w:r>
        <w:t>) vrijednosti u shemi.</w:t>
      </w:r>
    </w:p>
    <w:p w14:paraId="481B5EB2" w14:textId="350C076C" w:rsidR="00302702" w:rsidRPr="008B69A0" w:rsidRDefault="00302702" w:rsidP="00710999">
      <w:pPr>
        <w:pStyle w:val="Tekst"/>
      </w:pPr>
      <w:r>
        <w:t xml:space="preserve">Uvođenjem </w:t>
      </w:r>
      <w:r w:rsidR="00C01B70">
        <w:t>redundantnih atributa</w:t>
      </w:r>
      <w:r>
        <w:t xml:space="preserve"> u strukturu baze podataka moguće je izbjeći kompleksne upite (npr. </w:t>
      </w:r>
      <w:r w:rsidR="00C01B70">
        <w:t xml:space="preserve">broj </w:t>
      </w:r>
      <w:r>
        <w:t>komentara članka</w:t>
      </w:r>
      <w:r w:rsidR="00C01B70">
        <w:t xml:space="preserve"> nije nužno potreban atribut jer je podatak </w:t>
      </w:r>
      <w:r w:rsidR="00D96819">
        <w:t xml:space="preserve">uvijek </w:t>
      </w:r>
      <w:r w:rsidR="00C01B70">
        <w:t xml:space="preserve">moguće dobiti prebrojavanjem, ali pohrana broja komentara eliminira potrebu za izvođenjem složenog upita prilikom </w:t>
      </w:r>
      <w:r w:rsidR="00D96819">
        <w:t xml:space="preserve">svake </w:t>
      </w:r>
      <w:r w:rsidR="00C01B70">
        <w:t>prezentacije članka</w:t>
      </w:r>
      <w:r>
        <w:t xml:space="preserve">) te na taj način optimizirati prezentaciju (čitanje) sadržaja, dok će se ažuriranje (pisanje) sadržaja nešto usporiti s obzirom </w:t>
      </w:r>
      <w:r>
        <w:lastRenderedPageBreak/>
        <w:t xml:space="preserve">da je potrebno ažurirati i novouvedeni atribut. Ovaj pristup </w:t>
      </w:r>
      <w:r w:rsidR="00E41396">
        <w:t>otvara</w:t>
      </w:r>
      <w:r>
        <w:t xml:space="preserve"> prostor za nastanak privremene nekonzistencije prezentiranih podataka u odnosu na stvarni skup podataka u bazi, te je primjeren za one podatke koji nisu kritični (</w:t>
      </w:r>
      <w:r w:rsidR="0029764E">
        <w:t>ovaj je pristup primjeren za pohranu podataka kao što su</w:t>
      </w:r>
      <w:r>
        <w:t xml:space="preserve"> broj reakcija na sadržaj društvene mreže, broj komentara članka, broj zapisa unutar određene kategorije i sl.</w:t>
      </w:r>
      <w:r w:rsidR="0029764E">
        <w:t>, a</w:t>
      </w:r>
      <w:r w:rsidR="00D96819">
        <w:t>li</w:t>
      </w:r>
      <w:r w:rsidR="0029764E">
        <w:t xml:space="preserve"> nije primjeren za financijske podatke poput stanja</w:t>
      </w:r>
      <w:r w:rsidR="00F7103F">
        <w:t xml:space="preserve"> bankovnog</w:t>
      </w:r>
      <w:r w:rsidR="0029764E">
        <w:t xml:space="preserve"> računa</w:t>
      </w:r>
      <w:r w:rsidR="00F7103F">
        <w:t xml:space="preserve"> i sl.</w:t>
      </w:r>
      <w:r>
        <w:t xml:space="preserve">). </w:t>
      </w:r>
      <w:r w:rsidR="00E222FF">
        <w:t>Iako će t</w:t>
      </w:r>
      <w:r>
        <w:t xml:space="preserve">akva nekonzistencija </w:t>
      </w:r>
      <w:r w:rsidR="00E222FF">
        <w:t>postojati samo privremeno, važno je pomno odabrati podatke koji će biti pohranjeni u privremenu memoriju</w:t>
      </w:r>
      <w:r w:rsidR="00F24E90">
        <w:t xml:space="preserve"> </w:t>
      </w:r>
      <w:r w:rsidR="00F24E90">
        <w:fldChar w:fldCharType="begin" w:fldLock="1"/>
      </w:r>
      <w:r w:rsidR="00327CDB">
        <w:instrText>ADDIN CSL_CITATION { "citationItems" : [ { "id" : "ITEM-1", "itemData" : { "author" : [ { "dropping-particle" : "", "family" : "Elfi", "given" : "David", "non-dropping-particle" : "", "parse-names" : false, "suffix" : "" } ], "container-title" : "OSCON 2013 Speaker Series", "id" : "ITEM-1", "issued" : { "date-parts" : [ [ "2013" ] ] }, "title" : "Caching Strategies for Improved Web Performance - O'Reilly Radar", "type" : "paper-conference" }, "uris" : [ "http://www.mendeley.com/documents/?uuid=11e9075b-b03e-3389-94bf-931bba48e806" ] } ], "mendeley" : { "formattedCitation" : "(Elfi, 2013)", "plainTextFormattedCitation" : "(Elfi, 2013)", "previouslyFormattedCitation" : "(Elfi, 2013)" }, "properties" : { "noteIndex" : 0 }, "schema" : "https://github.com/citation-style-language/schema/raw/master/csl-citation.json" }</w:instrText>
      </w:r>
      <w:r w:rsidR="00F24E90">
        <w:fldChar w:fldCharType="separate"/>
      </w:r>
      <w:r w:rsidR="00F24E90" w:rsidRPr="00F24E90">
        <w:rPr>
          <w:noProof/>
        </w:rPr>
        <w:t>(Elfi, 2013)</w:t>
      </w:r>
      <w:r w:rsidR="00F24E90">
        <w:fldChar w:fldCharType="end"/>
      </w:r>
      <w:r>
        <w:t>.</w:t>
      </w:r>
    </w:p>
    <w:p w14:paraId="123D03BF" w14:textId="3705F162" w:rsidR="009C0AD3" w:rsidRDefault="009C0AD3" w:rsidP="005B18DE">
      <w:pPr>
        <w:pStyle w:val="FOINaslov4"/>
      </w:pPr>
      <w:bookmarkStart w:id="30" w:name="_Toc365626361"/>
      <w:r>
        <w:t>Pohrana rezultata u privremenu memoriju</w:t>
      </w:r>
      <w:bookmarkEnd w:id="30"/>
    </w:p>
    <w:p w14:paraId="314FA379" w14:textId="24E30BCF" w:rsidR="00D96819" w:rsidRDefault="00D96819" w:rsidP="0029764E">
      <w:pPr>
        <w:pStyle w:val="Tekst"/>
      </w:pPr>
      <w:r>
        <w:t xml:space="preserve">Privremena memorija (eng. </w:t>
      </w:r>
      <w:r w:rsidRPr="00D96819">
        <w:rPr>
          <w:i/>
        </w:rPr>
        <w:t>cache</w:t>
      </w:r>
      <w:r>
        <w:t>) često se koristi u računalnim sustavima i jedan je od osnovnih mehanizama optimizacije</w:t>
      </w:r>
      <w:r w:rsidR="00F24E90">
        <w:t xml:space="preserve"> performansi</w:t>
      </w:r>
      <w:r>
        <w:t xml:space="preserve">. </w:t>
      </w:r>
      <w:r w:rsidR="00F24E90">
        <w:t xml:space="preserve">Često korišteni podaci smještaju se u privremenu memoriju koja omogućava </w:t>
      </w:r>
      <w:r w:rsidR="00E222FF">
        <w:t>brži pristup podacima</w:t>
      </w:r>
      <w:r>
        <w:t xml:space="preserve"> od trajne memorije (npr. čvrstog diska). Na odnos privremene memorije i trajne memorije </w:t>
      </w:r>
      <w:r w:rsidR="00F24E90">
        <w:t xml:space="preserve">u web sustavima </w:t>
      </w:r>
      <w:r>
        <w:t xml:space="preserve">može se gledati kao na odnos radne memorije (eng. </w:t>
      </w:r>
      <w:r w:rsidRPr="00D96819">
        <w:rPr>
          <w:i/>
        </w:rPr>
        <w:t>Random-access memory</w:t>
      </w:r>
      <w:r>
        <w:rPr>
          <w:i/>
        </w:rPr>
        <w:t>, RAM</w:t>
      </w:r>
      <w:r>
        <w:t>) i tvrdi disk</w:t>
      </w:r>
      <w:r w:rsidR="00F24E90">
        <w:t xml:space="preserve"> </w:t>
      </w:r>
      <w:r w:rsidR="00FE3F32">
        <w:t>osobnih</w:t>
      </w:r>
      <w:r w:rsidR="00F24E90">
        <w:t xml:space="preserve"> računala</w:t>
      </w:r>
      <w:r>
        <w:t>. Radna memorija omogućava i do 20 puta brži pristup podacima kada je riječ o slijednom čitanju, te znatno brži pristup podacima kada je riječ o nasumičnom čitanju podataka. Baza podataka trajno je spremište podataka u web sustavima, a</w:t>
      </w:r>
      <w:r w:rsidR="00F24E90">
        <w:t xml:space="preserve"> s pohranom veće količine podataka pristup podacima znatno je usporen</w:t>
      </w:r>
      <w:r>
        <w:t xml:space="preserve"> (pogotovo kada je riječ o složenim </w:t>
      </w:r>
      <w:r w:rsidR="007A0008">
        <w:t>i/ili</w:t>
      </w:r>
      <w:r>
        <w:t xml:space="preserve"> agregirani</w:t>
      </w:r>
      <w:r w:rsidR="00D15054">
        <w:t>m upitima i spajanjima tablica)</w:t>
      </w:r>
      <w:r w:rsidR="00B31C08">
        <w:t>.</w:t>
      </w:r>
    </w:p>
    <w:p w14:paraId="1120F1BF" w14:textId="3A490A90" w:rsidR="00D15054" w:rsidRDefault="00B31C08" w:rsidP="0029764E">
      <w:pPr>
        <w:pStyle w:val="Tekst"/>
      </w:pPr>
      <w:r>
        <w:t xml:space="preserve">Podaci se u privremenu memoriju pohranjuju u parovima (ključ, vrijednost), a pristupa </w:t>
      </w:r>
      <w:r w:rsidR="00D15054">
        <w:t xml:space="preserve">im se </w:t>
      </w:r>
      <w:r>
        <w:t xml:space="preserve">temeljem ključa. Ključ (eng. </w:t>
      </w:r>
      <w:r>
        <w:rPr>
          <w:i/>
        </w:rPr>
        <w:t>cache key</w:t>
      </w:r>
      <w:r>
        <w:t xml:space="preserve">) tekstualna </w:t>
      </w:r>
      <w:r w:rsidR="00D15054">
        <w:t xml:space="preserve">je </w:t>
      </w:r>
      <w:r>
        <w:t>ili numerička vrijednost specifična za skup podataka koji je pohranjen, a</w:t>
      </w:r>
      <w:r w:rsidR="00FC5B69">
        <w:t xml:space="preserve"> najčešće se koristi</w:t>
      </w:r>
      <w:r w:rsidR="00CD54DF">
        <w:t xml:space="preserve"> vrijednost</w:t>
      </w:r>
      <w:r>
        <w:t xml:space="preserve"> primarnog ključa, jedinstveni atributi ili sažetak (eng. </w:t>
      </w:r>
      <w:r>
        <w:rPr>
          <w:i/>
        </w:rPr>
        <w:t>hash</w:t>
      </w:r>
      <w:r>
        <w:t xml:space="preserve">) nekoliko </w:t>
      </w:r>
      <w:r w:rsidR="00D15054">
        <w:t xml:space="preserve">sortiranih </w:t>
      </w:r>
      <w:r>
        <w:t>vrijednosti. Želimo li primjerice u privremenu memoriju pohraniti skup podataka, potrebno je odrediti funkciju koja će jednoznačno izračunati ključ za vrijednosti koje se pohranjuju (npr. sortiranje</w:t>
      </w:r>
      <w:r w:rsidR="00D15054">
        <w:t>m</w:t>
      </w:r>
      <w:r>
        <w:t xml:space="preserve"> primarnih ključeva podataka te izračun</w:t>
      </w:r>
      <w:r w:rsidR="00D15054">
        <w:t>om</w:t>
      </w:r>
      <w:r>
        <w:t xml:space="preserve"> SHA1 potpisa</w:t>
      </w:r>
      <w:r w:rsidR="00D15054">
        <w:t xml:space="preserve"> generira se jedinstveni ključ za zadani skup podataka</w:t>
      </w:r>
      <w:r>
        <w:t xml:space="preserve">). </w:t>
      </w:r>
      <w:r w:rsidR="00D15054">
        <w:t xml:space="preserve">Ključevima se često dodaje prefiks kako bi se izbjegla kolizija pohrane podataka u privremenu memoriju (npr. prefiks "clanak_" ispred primarnog ključa kako bi se napravila razlika između ključeva različitih entiteta s istim primarnim ključem). </w:t>
      </w:r>
      <w:r w:rsidR="00C27A22">
        <w:t xml:space="preserve">Upit prema sustavu za privremenu pohranu podataka može rezultirati pogotkom (eng. </w:t>
      </w:r>
      <w:r w:rsidR="00D15054" w:rsidRPr="00D15054">
        <w:rPr>
          <w:i/>
        </w:rPr>
        <w:t xml:space="preserve">cache </w:t>
      </w:r>
      <w:r w:rsidR="00C27A22">
        <w:rPr>
          <w:i/>
        </w:rPr>
        <w:t>hit</w:t>
      </w:r>
      <w:r w:rsidR="00C27A22">
        <w:t xml:space="preserve">) odnosno slučajem u kojem je podatak za traženi ključ pronađen, ili promašajem (eng. </w:t>
      </w:r>
      <w:r w:rsidR="00D15054">
        <w:rPr>
          <w:i/>
        </w:rPr>
        <w:t xml:space="preserve">cache </w:t>
      </w:r>
      <w:r w:rsidR="00C27A22">
        <w:rPr>
          <w:i/>
        </w:rPr>
        <w:t>miss</w:t>
      </w:r>
      <w:r w:rsidR="00C27A22">
        <w:t>) kada važeći za traže</w:t>
      </w:r>
      <w:r w:rsidR="00D15054">
        <w:t>ni ključ podatak nije pronađen.</w:t>
      </w:r>
    </w:p>
    <w:p w14:paraId="774B7A49" w14:textId="77777777" w:rsidR="00405B9F" w:rsidRDefault="00405B9F" w:rsidP="00405B9F">
      <w:pPr>
        <w:pStyle w:val="Slika"/>
      </w:pPr>
      <w:r>
        <w:rPr>
          <w:noProof/>
          <w:lang w:val="en-US" w:eastAsia="en-US"/>
        </w:rPr>
        <w:lastRenderedPageBreak/>
        <w:drawing>
          <wp:inline distT="0" distB="0" distL="0" distR="0" wp14:anchorId="7DA50FFF" wp14:editId="244343AF">
            <wp:extent cx="3191216" cy="3996055"/>
            <wp:effectExtent l="0" t="0" r="0" b="0"/>
            <wp:docPr id="4" name="Picture 4" descr="Macintosh HD:Users:zoka123:Downloads:cache-dijag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cache-dijagra.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91225" cy="3996066"/>
                    </a:xfrm>
                    <a:prstGeom prst="rect">
                      <a:avLst/>
                    </a:prstGeom>
                    <a:noFill/>
                    <a:ln>
                      <a:noFill/>
                    </a:ln>
                  </pic:spPr>
                </pic:pic>
              </a:graphicData>
            </a:graphic>
          </wp:inline>
        </w:drawing>
      </w:r>
    </w:p>
    <w:p w14:paraId="218585FF" w14:textId="3A914860" w:rsidR="00D15054" w:rsidRDefault="00405B9F" w:rsidP="00405B9F">
      <w:pPr>
        <w:pStyle w:val="Caption"/>
      </w:pPr>
      <w:r w:rsidRPr="00276824">
        <w:rPr>
          <w:b/>
        </w:rPr>
        <w:t xml:space="preserve">Slika </w:t>
      </w:r>
      <w:r w:rsidRPr="00276824">
        <w:rPr>
          <w:b/>
        </w:rPr>
        <w:fldChar w:fldCharType="begin"/>
      </w:r>
      <w:r w:rsidRPr="00276824">
        <w:rPr>
          <w:b/>
        </w:rPr>
        <w:instrText xml:space="preserve"> SEQ Slika \* ARABIC </w:instrText>
      </w:r>
      <w:r w:rsidRPr="00276824">
        <w:rPr>
          <w:b/>
        </w:rPr>
        <w:fldChar w:fldCharType="separate"/>
      </w:r>
      <w:r w:rsidRPr="00276824">
        <w:rPr>
          <w:b/>
          <w:noProof/>
        </w:rPr>
        <w:t>7</w:t>
      </w:r>
      <w:r w:rsidRPr="00276824">
        <w:rPr>
          <w:b/>
        </w:rPr>
        <w:fldChar w:fldCharType="end"/>
      </w:r>
      <w:r>
        <w:t>: Dijagram čitanja podataka prilikom korištenja sustava za privremenu pohranu podataka</w:t>
      </w:r>
    </w:p>
    <w:p w14:paraId="0DBB7D9E" w14:textId="049DAFFB" w:rsidR="00B31C08" w:rsidRDefault="00B31C08" w:rsidP="0029764E">
      <w:pPr>
        <w:pStyle w:val="Tekst"/>
      </w:pPr>
      <w:r>
        <w:t>Podaci se u privremenu memoriju pohranjuju na neodređeno vrijeme ili na određeno vrijeme nakon k</w:t>
      </w:r>
      <w:r w:rsidR="00C27A22">
        <w:t xml:space="preserve">ojeg se podatak smatra nevažećim (eng. </w:t>
      </w:r>
      <w:r w:rsidR="00C27A22">
        <w:rPr>
          <w:i/>
        </w:rPr>
        <w:t>time based cache invalidation</w:t>
      </w:r>
      <w:r w:rsidR="00C27A22">
        <w:t>)</w:t>
      </w:r>
      <w:r>
        <w:t>. Vrijeme koje se podatak smatra važeći</w:t>
      </w:r>
      <w:r w:rsidR="00E22019">
        <w:t xml:space="preserve"> naziva se</w:t>
      </w:r>
      <w:r w:rsidR="00C27A22">
        <w:t xml:space="preserve"> vrijeme života (eng.</w:t>
      </w:r>
      <w:r w:rsidR="00C27A22">
        <w:rPr>
          <w:i/>
        </w:rPr>
        <w:t xml:space="preserve"> time to live, TTL</w:t>
      </w:r>
      <w:r w:rsidR="00C27A22">
        <w:t xml:space="preserve">) i najčešće je definirano u sekundama, a trenutak kada podatak </w:t>
      </w:r>
      <w:r w:rsidR="00E22019">
        <w:t>prestaje važiti naziva se</w:t>
      </w:r>
      <w:r w:rsidR="00C27A22">
        <w:t xml:space="preserve"> vrijeme isteka (eng. </w:t>
      </w:r>
      <w:r w:rsidR="00C27A22">
        <w:rPr>
          <w:i/>
        </w:rPr>
        <w:t>expiration time</w:t>
      </w:r>
      <w:r w:rsidR="00C27A22">
        <w:t xml:space="preserve">). Podaci se mogu ručno poništit i prije vremena isteka (eng. </w:t>
      </w:r>
      <w:r w:rsidR="00C27A22">
        <w:rPr>
          <w:i/>
        </w:rPr>
        <w:t>manual cache invalidation</w:t>
      </w:r>
      <w:r w:rsidR="00C27A22">
        <w:t>)</w:t>
      </w:r>
      <w:r w:rsidR="00A83856">
        <w:t xml:space="preserve"> </w:t>
      </w:r>
      <w:r w:rsidR="00A83856">
        <w:fldChar w:fldCharType="begin" w:fldLock="1"/>
      </w:r>
      <w:r w:rsidR="00E222FF">
        <w:instrText>ADDIN CSL_CITATION { "citationItems" : [ { "id" : "ITEM-1", "itemData" : { "URL" : "http://www.php-fig.org/psr/psr-6/", "accessed" : { "date-parts" : [ [ "2017", "8", "29" ] ] }, "author" : [ { "dropping-particle" : "", "family" : "PSR", "given" : "", "non-dropping-particle" : "", "parse-names" : false, "suffix" : "" } ], "id" : "ITEM-1", "issued" : { "date-parts" : [ [ "2017" ] ] }, "title" : "PSR-6:\u00a0Caching Interface - PHP-FIG", "type" : "webpage" }, "uris" : [ "http://www.mendeley.com/documents/?uuid=cb4cdd52-e815-3894-b14b-c80cf74a78ef" ] } ], "mendeley" : { "formattedCitation" : "(PSR, 2017)", "plainTextFormattedCitation" : "(PSR, 2017)", "previouslyFormattedCitation" : "(PSR, 2017)" }, "properties" : { "noteIndex" : 0 }, "schema" : "https://github.com/citation-style-language/schema/raw/master/csl-citation.json" }</w:instrText>
      </w:r>
      <w:r w:rsidR="00A83856">
        <w:fldChar w:fldCharType="separate"/>
      </w:r>
      <w:r w:rsidR="00A83856" w:rsidRPr="00A83856">
        <w:rPr>
          <w:noProof/>
        </w:rPr>
        <w:t>(PSR, 2017)</w:t>
      </w:r>
      <w:r w:rsidR="00A83856">
        <w:fldChar w:fldCharType="end"/>
      </w:r>
      <w:r w:rsidR="00C27A22">
        <w:t>.</w:t>
      </w:r>
      <w:r w:rsidR="00BA333B">
        <w:t xml:space="preserve"> </w:t>
      </w:r>
      <w:r w:rsidR="00C27A22">
        <w:t>Vrijeme isteka izračunava se prema formuli:</w:t>
      </w:r>
    </w:p>
    <w:p w14:paraId="5D970706" w14:textId="0BE544BA" w:rsidR="00C27A22" w:rsidRPr="00C27A22" w:rsidRDefault="00C27A22" w:rsidP="0029764E">
      <w:pPr>
        <w:pStyle w:val="Tekst"/>
      </w:pPr>
      <m:oMathPara>
        <m:oMath>
          <m:r>
            <w:rPr>
              <w:rFonts w:ascii="Cambria Math" w:hAnsi="Cambria Math"/>
            </w:rPr>
            <m:t>vrijeme isteka=vrijeme zapisa+TTL</m:t>
          </m:r>
        </m:oMath>
      </m:oMathPara>
    </w:p>
    <w:p w14:paraId="1412FF8C" w14:textId="160B990D" w:rsidR="00407D31" w:rsidRPr="00C27A22" w:rsidRDefault="00C27A22" w:rsidP="00407D31">
      <w:pPr>
        <w:pStyle w:val="Tekst"/>
      </w:pPr>
      <w:r>
        <w:t>Ukoliko se memorija sustava za privremenu pohranu popuni, sustav može odbiti buduće pohrane podataka ili primijeniti različite algoritme kako bi odlučio koji će se podaci izbaciti iz pohrane (eng.</w:t>
      </w:r>
      <w:r>
        <w:rPr>
          <w:i/>
        </w:rPr>
        <w:t xml:space="preserve"> evictions</w:t>
      </w:r>
      <w:r>
        <w:t xml:space="preserve">). </w:t>
      </w:r>
      <w:r w:rsidR="00A83856">
        <w:t>Najpoznatiji algoritam izbacivanja</w:t>
      </w:r>
      <w:r w:rsidR="003410B8">
        <w:t xml:space="preserve"> podataka iz privremene memorije</w:t>
      </w:r>
      <w:r w:rsidR="00A83856">
        <w:t xml:space="preserve"> jest </w:t>
      </w:r>
      <w:r w:rsidR="008C5926" w:rsidRPr="008C5926">
        <w:t>"</w:t>
      </w:r>
      <w:r w:rsidR="00A83856" w:rsidRPr="00A83856">
        <w:t>Least Frequently Used</w:t>
      </w:r>
      <w:r w:rsidR="008C5926" w:rsidRPr="008C5926">
        <w:t>"</w:t>
      </w:r>
      <w:r w:rsidR="00A83856">
        <w:t xml:space="preserve"> ili LRU algoritam koji eliminira podatke koji su najmanje puta korišteni. Koriste se još i algoritmi nasumičnog (eng. </w:t>
      </w:r>
      <w:r w:rsidR="00A83856" w:rsidRPr="00A83856">
        <w:rPr>
          <w:i/>
        </w:rPr>
        <w:t>random</w:t>
      </w:r>
      <w:r w:rsidR="00A83856">
        <w:t xml:space="preserve">) izbacivanja podataka i algoritam izbacivanja podataka prema najmanjem TTL atributu </w:t>
      </w:r>
      <w:r w:rsidR="00A83856">
        <w:fldChar w:fldCharType="begin" w:fldLock="1"/>
      </w:r>
      <w:r w:rsidR="00A83856">
        <w:instrText>ADDIN CSL_CITATION { "citationItems" : [ { "id" : "ITEM-1", "itemData" : { "URL" : "https://redis.io/topics/lru-cache", "accessed" : { "date-parts" : [ [ "2017", "8", "29" ] ] }, "author" : [ { "dropping-particle" : "", "family" : "Redis", "given" : "", "non-dropping-particle" : "", "parse-names" : false, "suffix" : "" } ], "id" : "ITEM-1", "issued" : { "date-parts" : [ [ "0" ] ] }, "title" : "Using Redis as an LRU cache \u2013 Redis", "type" : "webpage" }, "uris" : [ "http://www.mendeley.com/documents/?uuid=95805866-1b47-302f-a73b-5a242399bcfc" ] } ], "mendeley" : { "formattedCitation" : "(Redis, no date)", "plainTextFormattedCitation" : "(Redis, no date)", "previouslyFormattedCitation" : "(Redis, no date)" }, "properties" : { "noteIndex" : 0 }, "schema" : "https://github.com/citation-style-language/schema/raw/master/csl-citation.json" }</w:instrText>
      </w:r>
      <w:r w:rsidR="00A83856">
        <w:fldChar w:fldCharType="separate"/>
      </w:r>
      <w:r w:rsidR="00A83856" w:rsidRPr="00A83856">
        <w:rPr>
          <w:noProof/>
        </w:rPr>
        <w:t>(Redis, no date)</w:t>
      </w:r>
      <w:r w:rsidR="00A83856">
        <w:fldChar w:fldCharType="end"/>
      </w:r>
      <w:r w:rsidR="00A83856">
        <w:t>.</w:t>
      </w:r>
    </w:p>
    <w:p w14:paraId="1438ACAA" w14:textId="1CABE39F" w:rsidR="00A83856" w:rsidRDefault="00A83856" w:rsidP="0029764E">
      <w:pPr>
        <w:pStyle w:val="Tekst"/>
      </w:pPr>
      <w:r>
        <w:lastRenderedPageBreak/>
        <w:t xml:space="preserve">Korištenje se sustava za privremenu pohranu podataka svodi na pozive operacija pisanja i čitanja i za krajnjeg </w:t>
      </w:r>
      <w:r w:rsidR="008C5926">
        <w:t xml:space="preserve">je </w:t>
      </w:r>
      <w:r>
        <w:t>korisnika (</w:t>
      </w:r>
      <w:r w:rsidR="008C5926">
        <w:t xml:space="preserve">računalnog </w:t>
      </w:r>
      <w:r>
        <w:t>programera) vrlo jednostavno, no nepravilna pohrana i poništavanje podataka može narušiti stabilnost i performanse sustava. Pravilno razvijeni web sustavi imaju mogućnost zamjene konkretnog sustava za privremenu pohranu (npr. zamjena Memcached sustava s Redis sustavom) bez potrebnih promjena na drugim slojevima aplikacije. Standard PSR-6 definira programska sučelja za rad sa sustavima za privremenu pohranu u programskom jeziku PHP.</w:t>
      </w:r>
      <w:r w:rsidR="00407D31">
        <w:t xml:space="preserve"> U suvremenim se web sustavima poslužitelji za privremenu pohranu podataka grupiraju u klaster</w:t>
      </w:r>
      <w:r w:rsidR="00327CDB">
        <w:t>e</w:t>
      </w:r>
      <w:r w:rsidR="00407D31">
        <w:t xml:space="preserve"> te virtualno čine jedan podatkovni prostor. Aplikacijski poslužitelji povezani su s klasterom</w:t>
      </w:r>
      <w:r w:rsidR="00327CDB">
        <w:t xml:space="preserve"> poslužitelja za privremenu pohranu</w:t>
      </w:r>
      <w:r w:rsidR="00407D31">
        <w:t xml:space="preserve"> i </w:t>
      </w:r>
      <w:r w:rsidR="00327CDB">
        <w:t>zajednički pristupaju podatkovnom prostoru</w:t>
      </w:r>
      <w:r w:rsidR="00407D31">
        <w:t xml:space="preserve"> (eng. </w:t>
      </w:r>
      <w:r w:rsidR="00407D31">
        <w:rPr>
          <w:i/>
        </w:rPr>
        <w:t>shared data</w:t>
      </w:r>
      <w:r w:rsidR="00407D31">
        <w:t xml:space="preserve">). Zbog brzine pristupa korisničke se sjednice (eng. </w:t>
      </w:r>
      <w:r w:rsidR="00407D31">
        <w:rPr>
          <w:i/>
        </w:rPr>
        <w:t>sessions</w:t>
      </w:r>
      <w:r w:rsidR="00407D31" w:rsidRPr="00407D31">
        <w:t>)</w:t>
      </w:r>
      <w:r w:rsidR="00407D31">
        <w:t xml:space="preserve"> često pohranjuju, umjesto na disk, u sustav za privremenu pohranu podataka.</w:t>
      </w:r>
    </w:p>
    <w:p w14:paraId="5598AB0D" w14:textId="313F8C54" w:rsidR="007A2A3F" w:rsidRDefault="007A2A3F" w:rsidP="007A2A3F">
      <w:pPr>
        <w:pStyle w:val="Slika"/>
      </w:pPr>
      <w:r>
        <w:rPr>
          <w:noProof/>
          <w:lang w:val="en-US" w:eastAsia="en-US"/>
        </w:rPr>
        <w:drawing>
          <wp:inline distT="0" distB="0" distL="0" distR="0" wp14:anchorId="2238415E" wp14:editId="40115512">
            <wp:extent cx="4338955" cy="1939498"/>
            <wp:effectExtent l="0" t="0" r="0" b="0"/>
            <wp:docPr id="7" name="Picture 7" descr="Macintosh HD:Users:zoka123:Downloads:ca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cach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38955" cy="1939498"/>
                    </a:xfrm>
                    <a:prstGeom prst="rect">
                      <a:avLst/>
                    </a:prstGeom>
                    <a:noFill/>
                    <a:ln>
                      <a:noFill/>
                    </a:ln>
                  </pic:spPr>
                </pic:pic>
              </a:graphicData>
            </a:graphic>
          </wp:inline>
        </w:drawing>
      </w:r>
    </w:p>
    <w:p w14:paraId="439A9C42" w14:textId="6E352154" w:rsidR="00407D31" w:rsidRPr="00407D31" w:rsidRDefault="00407D31" w:rsidP="001B5B5D">
      <w:pPr>
        <w:pStyle w:val="Caption"/>
      </w:pPr>
      <w:r w:rsidRPr="00D9383E">
        <w:rPr>
          <w:b/>
        </w:rPr>
        <w:t xml:space="preserve">Slika </w:t>
      </w:r>
      <w:r w:rsidRPr="00D9383E">
        <w:rPr>
          <w:b/>
        </w:rPr>
        <w:fldChar w:fldCharType="begin"/>
      </w:r>
      <w:r w:rsidRPr="00D9383E">
        <w:rPr>
          <w:b/>
        </w:rPr>
        <w:instrText xml:space="preserve"> SEQ Slika \* ARABIC </w:instrText>
      </w:r>
      <w:r w:rsidRPr="00D9383E">
        <w:rPr>
          <w:b/>
        </w:rPr>
        <w:fldChar w:fldCharType="separate"/>
      </w:r>
      <w:r w:rsidR="00405B9F" w:rsidRPr="00D9383E">
        <w:rPr>
          <w:b/>
          <w:noProof/>
        </w:rPr>
        <w:t>8</w:t>
      </w:r>
      <w:r w:rsidRPr="00D9383E">
        <w:rPr>
          <w:b/>
        </w:rPr>
        <w:fldChar w:fldCharType="end"/>
      </w:r>
      <w:r>
        <w:t xml:space="preserve">: </w:t>
      </w:r>
      <w:r w:rsidR="007A2A3F">
        <w:t xml:space="preserve">Pristup zajedničkom zajedničkom podatkovnom prostoru </w:t>
      </w:r>
      <w:r>
        <w:t>u</w:t>
      </w:r>
      <w:r w:rsidR="007A2A3F">
        <w:t xml:space="preserve"> suvremenim web sustavima</w:t>
      </w:r>
    </w:p>
    <w:p w14:paraId="7A0A0175" w14:textId="77777777" w:rsidR="009C0AD3" w:rsidRDefault="009C0AD3" w:rsidP="005B18DE">
      <w:pPr>
        <w:pStyle w:val="FOINaslov3"/>
      </w:pPr>
      <w:bookmarkStart w:id="31" w:name="_Toc365626362"/>
      <w:r>
        <w:t>Optimizacija infrastrukturnog sloja web sustava</w:t>
      </w:r>
      <w:bookmarkEnd w:id="31"/>
    </w:p>
    <w:p w14:paraId="3A759635" w14:textId="57A8A5D3" w:rsidR="00807B3F" w:rsidRDefault="009F7641" w:rsidP="00D91B6A">
      <w:pPr>
        <w:pStyle w:val="Tekst"/>
      </w:pPr>
      <w:bookmarkStart w:id="32" w:name="_Toc365626363"/>
      <w:r>
        <w:t xml:space="preserve">Infrastrukturni sloj web sustava obuhvaća njegove fizičke komponente (poslužitelje, mrežnu infrastrukturu, lokaciju poslužitelja i sl.) te njihovu konfiguraciju.  </w:t>
      </w:r>
      <w:r w:rsidR="00E8206F">
        <w:t xml:space="preserve">Web sustavi sastoje se od statičkih i dinamičkih elemenata. Dinamički </w:t>
      </w:r>
      <w:r w:rsidR="00807B3F">
        <w:t xml:space="preserve">se elementi mijenjaju u ovisnosti o korisničkim podacia, poslovnoj logici i drugim pravilima (npr. korisnička sučelja, prikazani podaci, elementi navigacije i sl.). Statički elementi jednaki su za sve korisnike web sustava (npr. slikovna datoteka koja sadrži logotip webu sustava, CSS i JavaScript izvorne datoteke i sl.) i nazivamo ih statičkim resursima. Web preglednici imaju mogućnost pohrane takvih statičkih resursa u privremenu memoriju, ukoliko je resurs prikladno označen HTTP zaglavljima. Kada web preglednik pohrani takve resurse u svoju privremenu memoriju, kod </w:t>
      </w:r>
      <w:r w:rsidR="00807B3F">
        <w:lastRenderedPageBreak/>
        <w:t xml:space="preserve">sljedećih će prikaza web sustava datoteku koristiti iz privremene memorije umjesto ponovnog dohvaćanja kroz mrežne kanale (tj. bez slanja dodatnog HTTP zahtjeva prema web sustavu). CSS i JavaScript datoteke koje se koriste pri svakom prikazu web sustava (i svakom osvježavanju web stranice) savršeni su kandidati za pohranu u privremenu memoriju. Web preglednik dohvatit će resurse prilikom prve posjete web sustavu i svaki idući put preskočiti će učitavanje pohranjenih resursa i na taj način optimizirati performanse web sustava i smanjiti opterećenje. Budući da se statički resursi poslužuju izravno bez prethodne obrade na strani poslužitelja, običaj je izdvojiti takve resurse na zasebnu poddomenu (npr. static.websustav.com), optimizirati poslužitelj za izravnu isporuku (bez obrade) i postaviti </w:t>
      </w:r>
      <w:r w:rsidR="00D91B6A">
        <w:t xml:space="preserve">odgovarajuća </w:t>
      </w:r>
      <w:r w:rsidR="00807B3F">
        <w:t>HTTP zaglavlja.</w:t>
      </w:r>
      <w:r w:rsidR="00D91B6A">
        <w:t xml:space="preserve"> </w:t>
      </w:r>
      <w:r w:rsidR="00C72EE7">
        <w:t xml:space="preserve">Osim što web preglednici imaju mogućnost pohrane statičkog sadržaja u vlastitu privremenu memoriju, web sustav može uključiti poslužitelj za privremenu pohranu (eng. </w:t>
      </w:r>
      <w:r w:rsidR="00C72EE7">
        <w:rPr>
          <w:i/>
        </w:rPr>
        <w:t>cache server</w:t>
      </w:r>
      <w:r w:rsidR="00C72EE7">
        <w:t>) koji će u svojoj memoriji pohranjivati sadržaj prikladno označen HTTP zaglavljima i poslužiti ga bez potrebe za obradom HTTP zahtjeva na strani aplikacijskog poslužitelja.</w:t>
      </w:r>
    </w:p>
    <w:p w14:paraId="312BA1B3" w14:textId="38ABD40A" w:rsidR="00D91B6A" w:rsidRDefault="00D91B6A" w:rsidP="00D91B6A">
      <w:pPr>
        <w:pStyle w:val="Tekst"/>
      </w:pPr>
      <w:r>
        <w:t xml:space="preserve">Upravljanje pohranom resursa u privremenu memoriju na razini HTTP zaglavlja omogućeno je korištenjem </w:t>
      </w:r>
      <w:r w:rsidR="00BB70E7" w:rsidRPr="00BB70E7">
        <w:t>"Cache-Control"</w:t>
      </w:r>
      <w:r w:rsidR="00BB70E7">
        <w:t xml:space="preserve"> vrijednosti HTTP zaglavlja. </w:t>
      </w:r>
      <w:r w:rsidR="007D1268">
        <w:t xml:space="preserve">Tablica u nastavku prikazuje dostupne parametre </w:t>
      </w:r>
      <w:r w:rsidR="00BB70E7">
        <w:t xml:space="preserve">za upravljanje pohranom </w:t>
      </w:r>
      <w:r w:rsidR="005771CE">
        <w:t xml:space="preserve">sadržaja </w:t>
      </w:r>
      <w:r w:rsidR="00BB70E7">
        <w:t>u privremenu memoriju.</w:t>
      </w:r>
    </w:p>
    <w:tbl>
      <w:tblPr>
        <w:tblStyle w:val="TableGrid"/>
        <w:tblW w:w="9072" w:type="dxa"/>
        <w:tblInd w:w="108" w:type="dxa"/>
        <w:tblLayout w:type="fixed"/>
        <w:tblLook w:val="04A0" w:firstRow="1" w:lastRow="0" w:firstColumn="1" w:lastColumn="0" w:noHBand="0" w:noVBand="1"/>
      </w:tblPr>
      <w:tblGrid>
        <w:gridCol w:w="2552"/>
        <w:gridCol w:w="3021"/>
        <w:gridCol w:w="3499"/>
      </w:tblGrid>
      <w:tr w:rsidR="00D91B6A" w:rsidRPr="00671FB9" w14:paraId="4C129930" w14:textId="77777777" w:rsidTr="00BB70E7">
        <w:tc>
          <w:tcPr>
            <w:tcW w:w="2552" w:type="dxa"/>
          </w:tcPr>
          <w:p w14:paraId="3CEB3BF4" w14:textId="424F4C13" w:rsidR="00D91B6A" w:rsidRPr="00671FB9" w:rsidRDefault="00D91B6A" w:rsidP="00671FB9">
            <w:pPr>
              <w:pStyle w:val="Tablica"/>
              <w:rPr>
                <w:b/>
              </w:rPr>
            </w:pPr>
            <w:r w:rsidRPr="00671FB9">
              <w:rPr>
                <w:b/>
              </w:rPr>
              <w:t>Parametar</w:t>
            </w:r>
          </w:p>
        </w:tc>
        <w:tc>
          <w:tcPr>
            <w:tcW w:w="3021" w:type="dxa"/>
          </w:tcPr>
          <w:p w14:paraId="2767C76C" w14:textId="09010C96" w:rsidR="00D91B6A" w:rsidRPr="00671FB9" w:rsidRDefault="00D91B6A" w:rsidP="00671FB9">
            <w:pPr>
              <w:pStyle w:val="Tablica"/>
              <w:rPr>
                <w:b/>
              </w:rPr>
            </w:pPr>
            <w:r w:rsidRPr="00671FB9">
              <w:rPr>
                <w:b/>
              </w:rPr>
              <w:t>HTTP zahtjev ili odgovor</w:t>
            </w:r>
          </w:p>
        </w:tc>
        <w:tc>
          <w:tcPr>
            <w:tcW w:w="3499" w:type="dxa"/>
          </w:tcPr>
          <w:p w14:paraId="535A5486" w14:textId="084C86E6" w:rsidR="00D91B6A" w:rsidRPr="00671FB9" w:rsidRDefault="00D91B6A" w:rsidP="00671FB9">
            <w:pPr>
              <w:pStyle w:val="Tablica"/>
              <w:rPr>
                <w:b/>
              </w:rPr>
            </w:pPr>
            <w:r w:rsidRPr="00671FB9">
              <w:rPr>
                <w:b/>
              </w:rPr>
              <w:t>Opis</w:t>
            </w:r>
          </w:p>
        </w:tc>
      </w:tr>
      <w:tr w:rsidR="00D91B6A" w14:paraId="5F938316" w14:textId="77777777" w:rsidTr="00BB70E7">
        <w:tc>
          <w:tcPr>
            <w:tcW w:w="2552" w:type="dxa"/>
          </w:tcPr>
          <w:p w14:paraId="5C6499B6" w14:textId="643ABB2A" w:rsidR="00BB70E7" w:rsidRDefault="00BB70E7" w:rsidP="00671FB9">
            <w:pPr>
              <w:pStyle w:val="Tablica"/>
            </w:pPr>
            <w:r>
              <w:t>max-age</w:t>
            </w:r>
          </w:p>
          <w:p w14:paraId="008BA36D" w14:textId="3303226E" w:rsidR="00D91B6A" w:rsidRDefault="00D91B6A" w:rsidP="00671FB9">
            <w:pPr>
              <w:pStyle w:val="Tablica"/>
            </w:pPr>
          </w:p>
        </w:tc>
        <w:tc>
          <w:tcPr>
            <w:tcW w:w="3021" w:type="dxa"/>
          </w:tcPr>
          <w:p w14:paraId="08095009" w14:textId="38ED2822" w:rsidR="00BB70E7" w:rsidRDefault="00BB70E7" w:rsidP="00671FB9">
            <w:pPr>
              <w:pStyle w:val="Tablica"/>
            </w:pPr>
            <w:r>
              <w:t>HTTP zahtjev</w:t>
            </w:r>
            <w:r w:rsidR="00671FB9">
              <w:br/>
            </w:r>
            <w:r>
              <w:t>HTTP odgovor</w:t>
            </w:r>
          </w:p>
        </w:tc>
        <w:tc>
          <w:tcPr>
            <w:tcW w:w="3499" w:type="dxa"/>
          </w:tcPr>
          <w:p w14:paraId="68502F07" w14:textId="6FEB77ED" w:rsidR="00D91B6A" w:rsidRDefault="00BB70E7" w:rsidP="00671FB9">
            <w:pPr>
              <w:pStyle w:val="Tablica"/>
            </w:pPr>
            <w:r>
              <w:t>Najveće vrijeme (u sekundama, relativno vremenu zahtjeva) unutar kojeg se sadržaj smatra valjanim</w:t>
            </w:r>
          </w:p>
        </w:tc>
      </w:tr>
      <w:tr w:rsidR="00BB70E7" w14:paraId="646D9D71" w14:textId="77777777" w:rsidTr="00BB70E7">
        <w:tc>
          <w:tcPr>
            <w:tcW w:w="2552" w:type="dxa"/>
          </w:tcPr>
          <w:p w14:paraId="1A4CA4B7" w14:textId="3764AB72" w:rsidR="00BB70E7" w:rsidRDefault="00BB70E7" w:rsidP="00671FB9">
            <w:pPr>
              <w:pStyle w:val="Tablica"/>
            </w:pPr>
            <w:r>
              <w:t>max-stale</w:t>
            </w:r>
          </w:p>
          <w:p w14:paraId="3918C7D9" w14:textId="08DBFF77" w:rsidR="00BB70E7" w:rsidRDefault="00BB70E7" w:rsidP="00671FB9">
            <w:pPr>
              <w:pStyle w:val="Tablica"/>
            </w:pPr>
          </w:p>
        </w:tc>
        <w:tc>
          <w:tcPr>
            <w:tcW w:w="3021" w:type="dxa"/>
          </w:tcPr>
          <w:p w14:paraId="06B7960B" w14:textId="23097155" w:rsidR="00BB70E7" w:rsidRDefault="00BB70E7" w:rsidP="00671FB9">
            <w:pPr>
              <w:pStyle w:val="Tablica"/>
            </w:pPr>
            <w:r>
              <w:t>HTTP zahtjev</w:t>
            </w:r>
          </w:p>
        </w:tc>
        <w:tc>
          <w:tcPr>
            <w:tcW w:w="3499" w:type="dxa"/>
          </w:tcPr>
          <w:p w14:paraId="4C03DF0A" w14:textId="50DA07D2" w:rsidR="00BB70E7" w:rsidRDefault="00BB70E7" w:rsidP="00671FB9">
            <w:pPr>
              <w:pStyle w:val="Tablica"/>
            </w:pPr>
            <w:r>
              <w:t>Klijent prihvaća sadržaj koji je istekao. Opcionalno je moguće definirati vremensku granicu u sekundama.</w:t>
            </w:r>
          </w:p>
        </w:tc>
      </w:tr>
      <w:tr w:rsidR="00BB70E7" w14:paraId="4FFF51AE" w14:textId="77777777" w:rsidTr="00BB70E7">
        <w:tc>
          <w:tcPr>
            <w:tcW w:w="2552" w:type="dxa"/>
          </w:tcPr>
          <w:p w14:paraId="7AE426E8" w14:textId="576AE3A5" w:rsidR="00BB70E7" w:rsidRDefault="00BB70E7" w:rsidP="00671FB9">
            <w:pPr>
              <w:pStyle w:val="Tablica"/>
            </w:pPr>
            <w:r>
              <w:t>min-fresh</w:t>
            </w:r>
          </w:p>
          <w:p w14:paraId="5C3DDFD3" w14:textId="14147227" w:rsidR="00BB70E7" w:rsidRDefault="00BB70E7" w:rsidP="00671FB9">
            <w:pPr>
              <w:pStyle w:val="Tablica"/>
            </w:pPr>
          </w:p>
        </w:tc>
        <w:tc>
          <w:tcPr>
            <w:tcW w:w="3021" w:type="dxa"/>
          </w:tcPr>
          <w:p w14:paraId="4CC09172" w14:textId="2B720AE6" w:rsidR="00BB70E7" w:rsidRDefault="00BB70E7" w:rsidP="00671FB9">
            <w:pPr>
              <w:pStyle w:val="Tablica"/>
            </w:pPr>
            <w:r>
              <w:t>HTTP zahtjev</w:t>
            </w:r>
          </w:p>
        </w:tc>
        <w:tc>
          <w:tcPr>
            <w:tcW w:w="3499" w:type="dxa"/>
          </w:tcPr>
          <w:p w14:paraId="12989C8E" w14:textId="4D57FE84" w:rsidR="00BB70E7" w:rsidRDefault="00260AD4" w:rsidP="00671FB9">
            <w:pPr>
              <w:pStyle w:val="Tablica"/>
            </w:pPr>
            <w:r>
              <w:t xml:space="preserve">Vrijeme (u sekundama) koje sadržaj mora biti valjan nakon isporuke </w:t>
            </w:r>
          </w:p>
        </w:tc>
      </w:tr>
      <w:tr w:rsidR="00BB70E7" w14:paraId="3DA9D435" w14:textId="77777777" w:rsidTr="00BB70E7">
        <w:tc>
          <w:tcPr>
            <w:tcW w:w="2552" w:type="dxa"/>
          </w:tcPr>
          <w:p w14:paraId="6F6BF20B" w14:textId="7511FCDE" w:rsidR="00BB70E7" w:rsidRDefault="00BB70E7" w:rsidP="00671FB9">
            <w:pPr>
              <w:pStyle w:val="Tablica"/>
            </w:pPr>
            <w:r>
              <w:t xml:space="preserve">no-cache </w:t>
            </w:r>
          </w:p>
          <w:p w14:paraId="10ED643E" w14:textId="619B3368" w:rsidR="00BB70E7" w:rsidRDefault="00BB70E7" w:rsidP="00671FB9">
            <w:pPr>
              <w:pStyle w:val="Tablica"/>
            </w:pPr>
          </w:p>
        </w:tc>
        <w:tc>
          <w:tcPr>
            <w:tcW w:w="3021" w:type="dxa"/>
          </w:tcPr>
          <w:p w14:paraId="7E2B64CD" w14:textId="6C0C8C29" w:rsidR="00BB70E7" w:rsidRDefault="00BB70E7" w:rsidP="00671FB9">
            <w:pPr>
              <w:pStyle w:val="Tablica"/>
            </w:pPr>
            <w:r>
              <w:t>HTTP zahtjev</w:t>
            </w:r>
            <w:r>
              <w:br/>
              <w:t>HTTP odgovor</w:t>
            </w:r>
          </w:p>
        </w:tc>
        <w:tc>
          <w:tcPr>
            <w:tcW w:w="3499" w:type="dxa"/>
          </w:tcPr>
          <w:p w14:paraId="61C71B36" w14:textId="38DA5763" w:rsidR="00BB70E7" w:rsidRDefault="00BB70E7" w:rsidP="00671FB9">
            <w:pPr>
              <w:pStyle w:val="Tablica"/>
            </w:pPr>
            <w:r>
              <w:t>Sadržaj mora biti proslijeđen izvornom poslužitelju</w:t>
            </w:r>
          </w:p>
        </w:tc>
      </w:tr>
      <w:tr w:rsidR="00BB70E7" w14:paraId="299FC3FA" w14:textId="77777777" w:rsidTr="00BB70E7">
        <w:tc>
          <w:tcPr>
            <w:tcW w:w="2552" w:type="dxa"/>
          </w:tcPr>
          <w:p w14:paraId="1A1018CA" w14:textId="4E1ED1E6" w:rsidR="00BB70E7" w:rsidRDefault="00BB70E7" w:rsidP="00671FB9">
            <w:pPr>
              <w:pStyle w:val="Tablica"/>
            </w:pPr>
            <w:r>
              <w:t>no-store</w:t>
            </w:r>
          </w:p>
          <w:p w14:paraId="373EC8CD" w14:textId="44A0E468" w:rsidR="00BB70E7" w:rsidRDefault="00BB70E7" w:rsidP="00671FB9">
            <w:pPr>
              <w:pStyle w:val="Tablica"/>
            </w:pPr>
          </w:p>
        </w:tc>
        <w:tc>
          <w:tcPr>
            <w:tcW w:w="3021" w:type="dxa"/>
          </w:tcPr>
          <w:p w14:paraId="7EAA2840" w14:textId="368003C9" w:rsidR="00BB70E7" w:rsidRDefault="00BB70E7" w:rsidP="00671FB9">
            <w:pPr>
              <w:pStyle w:val="Tablica"/>
            </w:pPr>
            <w:r>
              <w:t>HTTP zahtjev</w:t>
            </w:r>
            <w:r w:rsidR="00671FB9">
              <w:br/>
            </w:r>
            <w:r>
              <w:t>HTTP odgovor</w:t>
            </w:r>
          </w:p>
        </w:tc>
        <w:tc>
          <w:tcPr>
            <w:tcW w:w="3499" w:type="dxa"/>
          </w:tcPr>
          <w:p w14:paraId="60D71FE6" w14:textId="22334C02" w:rsidR="00BB70E7" w:rsidRDefault="00260AD4" w:rsidP="00671FB9">
            <w:pPr>
              <w:pStyle w:val="Tablica"/>
            </w:pPr>
            <w:r>
              <w:t>U privremenu memoriju ne smiju biti pohranjeni podaci o zahtjevu ili odgovoru</w:t>
            </w:r>
          </w:p>
        </w:tc>
      </w:tr>
      <w:tr w:rsidR="00BB70E7" w14:paraId="425EC85B" w14:textId="77777777" w:rsidTr="00BB70E7">
        <w:tc>
          <w:tcPr>
            <w:tcW w:w="2552" w:type="dxa"/>
          </w:tcPr>
          <w:p w14:paraId="097B8E17" w14:textId="0F674B23" w:rsidR="00BB70E7" w:rsidRDefault="00BB70E7" w:rsidP="00671FB9">
            <w:pPr>
              <w:pStyle w:val="Tablica"/>
            </w:pPr>
            <w:r>
              <w:t>no-transform</w:t>
            </w:r>
          </w:p>
          <w:p w14:paraId="6A3696D9" w14:textId="0C80AA49" w:rsidR="00BB70E7" w:rsidRDefault="00BB70E7" w:rsidP="00671FB9">
            <w:pPr>
              <w:pStyle w:val="Tablica"/>
            </w:pPr>
          </w:p>
        </w:tc>
        <w:tc>
          <w:tcPr>
            <w:tcW w:w="3021" w:type="dxa"/>
          </w:tcPr>
          <w:p w14:paraId="4B45F3AC" w14:textId="38C3582F" w:rsidR="00671FB9" w:rsidRPr="00671FB9" w:rsidRDefault="00BB70E7" w:rsidP="00671FB9">
            <w:pPr>
              <w:pStyle w:val="Tablica"/>
            </w:pPr>
            <w:r>
              <w:t>HTTP zahtjev</w:t>
            </w:r>
            <w:r w:rsidR="00671FB9">
              <w:br/>
              <w:t>HTTP odgovor</w:t>
            </w:r>
          </w:p>
        </w:tc>
        <w:tc>
          <w:tcPr>
            <w:tcW w:w="3499" w:type="dxa"/>
          </w:tcPr>
          <w:p w14:paraId="55A1FC74" w14:textId="24F79DAA" w:rsidR="00BB70E7" w:rsidRDefault="00260AD4" w:rsidP="00671FB9">
            <w:pPr>
              <w:pStyle w:val="Tablica"/>
            </w:pPr>
            <w:r>
              <w:t>Sadržaj ne smije biti mijenjan (od strane poslužitelja za privremenu pohranu)</w:t>
            </w:r>
          </w:p>
        </w:tc>
      </w:tr>
      <w:tr w:rsidR="00BB70E7" w14:paraId="333B6AC3" w14:textId="77777777" w:rsidTr="00BB70E7">
        <w:tc>
          <w:tcPr>
            <w:tcW w:w="2552" w:type="dxa"/>
          </w:tcPr>
          <w:p w14:paraId="182FC477" w14:textId="08BA2462" w:rsidR="00BB70E7" w:rsidRDefault="00BB70E7" w:rsidP="00671FB9">
            <w:pPr>
              <w:pStyle w:val="Tablica"/>
            </w:pPr>
            <w:r>
              <w:t>only-if-cached</w:t>
            </w:r>
          </w:p>
        </w:tc>
        <w:tc>
          <w:tcPr>
            <w:tcW w:w="3021" w:type="dxa"/>
          </w:tcPr>
          <w:p w14:paraId="7B90BAE8" w14:textId="4D4968B1" w:rsidR="00BB70E7" w:rsidRDefault="00BB70E7" w:rsidP="00671FB9">
            <w:pPr>
              <w:pStyle w:val="Tablica"/>
            </w:pPr>
            <w:r>
              <w:t>HTTP zahtjev</w:t>
            </w:r>
          </w:p>
        </w:tc>
        <w:tc>
          <w:tcPr>
            <w:tcW w:w="3499" w:type="dxa"/>
          </w:tcPr>
          <w:p w14:paraId="7A5F4087" w14:textId="08E8E456" w:rsidR="00BB70E7" w:rsidRDefault="00BB70E7" w:rsidP="00671FB9">
            <w:pPr>
              <w:pStyle w:val="Tablica"/>
            </w:pPr>
            <w:r>
              <w:t xml:space="preserve">Klijent dohvaća isključivo pohranjeni sadržaj </w:t>
            </w:r>
          </w:p>
        </w:tc>
      </w:tr>
      <w:tr w:rsidR="00BB70E7" w14:paraId="71109FAE" w14:textId="77777777" w:rsidTr="00BB70E7">
        <w:tc>
          <w:tcPr>
            <w:tcW w:w="2552" w:type="dxa"/>
          </w:tcPr>
          <w:p w14:paraId="03BF69F3" w14:textId="602E51FF" w:rsidR="00BB70E7" w:rsidRDefault="00BB70E7" w:rsidP="00671FB9">
            <w:pPr>
              <w:pStyle w:val="Tablica"/>
            </w:pPr>
            <w:r>
              <w:t>must-revalidate</w:t>
            </w:r>
          </w:p>
        </w:tc>
        <w:tc>
          <w:tcPr>
            <w:tcW w:w="3021" w:type="dxa"/>
          </w:tcPr>
          <w:p w14:paraId="6150321E" w14:textId="69BEE5D0" w:rsidR="00BB70E7" w:rsidRDefault="00BB70E7" w:rsidP="00671FB9">
            <w:pPr>
              <w:pStyle w:val="Tablica"/>
            </w:pPr>
            <w:r>
              <w:t>HTTP odgovor</w:t>
            </w:r>
          </w:p>
        </w:tc>
        <w:tc>
          <w:tcPr>
            <w:tcW w:w="3499" w:type="dxa"/>
          </w:tcPr>
          <w:p w14:paraId="5C9F947E" w14:textId="3038049C" w:rsidR="00BB70E7" w:rsidRDefault="00671FB9" w:rsidP="00671FB9">
            <w:pPr>
              <w:pStyle w:val="Tablica"/>
            </w:pPr>
            <w:r>
              <w:t xml:space="preserve">Poslužitelj za privremenu pohranu mora provjeriti valjanost sadržaja </w:t>
            </w:r>
            <w:r>
              <w:lastRenderedPageBreak/>
              <w:t>prije posluživanja.</w:t>
            </w:r>
          </w:p>
        </w:tc>
      </w:tr>
      <w:tr w:rsidR="00BB70E7" w14:paraId="29EC1200" w14:textId="77777777" w:rsidTr="00BB70E7">
        <w:tc>
          <w:tcPr>
            <w:tcW w:w="2552" w:type="dxa"/>
          </w:tcPr>
          <w:p w14:paraId="56892988" w14:textId="77777777" w:rsidR="00BB70E7" w:rsidRDefault="00BB70E7" w:rsidP="00671FB9">
            <w:pPr>
              <w:pStyle w:val="Tablica"/>
            </w:pPr>
            <w:r>
              <w:lastRenderedPageBreak/>
              <w:t>public</w:t>
            </w:r>
          </w:p>
          <w:p w14:paraId="354705C4" w14:textId="50C87649" w:rsidR="00BB70E7" w:rsidRDefault="00BB70E7" w:rsidP="00671FB9">
            <w:pPr>
              <w:pStyle w:val="Tablica"/>
            </w:pPr>
          </w:p>
        </w:tc>
        <w:tc>
          <w:tcPr>
            <w:tcW w:w="3021" w:type="dxa"/>
          </w:tcPr>
          <w:p w14:paraId="00B50BC5" w14:textId="598A9CE0" w:rsidR="00BB70E7" w:rsidRDefault="00BB70E7" w:rsidP="00671FB9">
            <w:pPr>
              <w:pStyle w:val="Tablica"/>
            </w:pPr>
            <w:r>
              <w:t>HTTP odgovor</w:t>
            </w:r>
          </w:p>
        </w:tc>
        <w:tc>
          <w:tcPr>
            <w:tcW w:w="3499" w:type="dxa"/>
          </w:tcPr>
          <w:p w14:paraId="3C9136B2" w14:textId="0B65E6B8" w:rsidR="00BB70E7" w:rsidRDefault="00BB70E7" w:rsidP="00671FB9">
            <w:pPr>
              <w:pStyle w:val="Tablica"/>
            </w:pPr>
            <w:r>
              <w:t>Sadržaj može biti pohranjen u javnu privremenu memoriju.</w:t>
            </w:r>
          </w:p>
        </w:tc>
      </w:tr>
      <w:tr w:rsidR="00BB70E7" w14:paraId="3EFDC37B" w14:textId="77777777" w:rsidTr="00BB70E7">
        <w:tc>
          <w:tcPr>
            <w:tcW w:w="2552" w:type="dxa"/>
          </w:tcPr>
          <w:p w14:paraId="356EAD3B" w14:textId="77777777" w:rsidR="00BB70E7" w:rsidRDefault="00BB70E7" w:rsidP="00671FB9">
            <w:pPr>
              <w:pStyle w:val="Tablica"/>
            </w:pPr>
            <w:r>
              <w:t>private</w:t>
            </w:r>
          </w:p>
          <w:p w14:paraId="58DA260B" w14:textId="530F24F4" w:rsidR="00BB70E7" w:rsidRDefault="00BB70E7" w:rsidP="00671FB9">
            <w:pPr>
              <w:pStyle w:val="Tablica"/>
            </w:pPr>
          </w:p>
        </w:tc>
        <w:tc>
          <w:tcPr>
            <w:tcW w:w="3021" w:type="dxa"/>
          </w:tcPr>
          <w:p w14:paraId="43F265BD" w14:textId="3910C341" w:rsidR="00BB70E7" w:rsidRDefault="00671FB9" w:rsidP="00671FB9">
            <w:pPr>
              <w:pStyle w:val="Tablica"/>
            </w:pPr>
            <w:r>
              <w:t>HTTP odgovor</w:t>
            </w:r>
          </w:p>
        </w:tc>
        <w:tc>
          <w:tcPr>
            <w:tcW w:w="3499" w:type="dxa"/>
          </w:tcPr>
          <w:p w14:paraId="4535E0CC" w14:textId="5F50C675" w:rsidR="00BB70E7" w:rsidRDefault="00BB70E7" w:rsidP="00671FB9">
            <w:pPr>
              <w:pStyle w:val="Tablica"/>
            </w:pPr>
            <w:r>
              <w:t>Sadržaj mora biti pohranjen u privatnu privremenu memoriju, sadržaj se odnosi na jednog korisnika.</w:t>
            </w:r>
          </w:p>
        </w:tc>
      </w:tr>
      <w:tr w:rsidR="00BB70E7" w14:paraId="194970FA" w14:textId="77777777" w:rsidTr="00BB70E7">
        <w:tc>
          <w:tcPr>
            <w:tcW w:w="2552" w:type="dxa"/>
          </w:tcPr>
          <w:p w14:paraId="7D778462" w14:textId="1496F6BA" w:rsidR="00BB70E7" w:rsidRDefault="00BB70E7" w:rsidP="00671FB9">
            <w:pPr>
              <w:pStyle w:val="Tablica"/>
            </w:pPr>
            <w:r>
              <w:t>proxy-revalidate</w:t>
            </w:r>
          </w:p>
        </w:tc>
        <w:tc>
          <w:tcPr>
            <w:tcW w:w="3021" w:type="dxa"/>
          </w:tcPr>
          <w:p w14:paraId="6D1EB08A" w14:textId="531F79D7" w:rsidR="00BB70E7" w:rsidRDefault="00671FB9" w:rsidP="00671FB9">
            <w:pPr>
              <w:pStyle w:val="Tablica"/>
            </w:pPr>
            <w:r>
              <w:t>HTTP odgovor</w:t>
            </w:r>
          </w:p>
        </w:tc>
        <w:tc>
          <w:tcPr>
            <w:tcW w:w="3499" w:type="dxa"/>
          </w:tcPr>
          <w:p w14:paraId="4D679199" w14:textId="361F2691" w:rsidR="00BB70E7" w:rsidRDefault="00671FB9" w:rsidP="00671FB9">
            <w:pPr>
              <w:pStyle w:val="Tablica"/>
            </w:pPr>
            <w:r>
              <w:t xml:space="preserve">Jednako kao </w:t>
            </w:r>
            <w:r w:rsidRPr="00671FB9">
              <w:rPr>
                <w:i/>
              </w:rPr>
              <w:t>must-revalidate</w:t>
            </w:r>
            <w:r>
              <w:t>, osim što se odnosi isključivo na javnu privremenu memoriju (ne i na privatnu)</w:t>
            </w:r>
          </w:p>
        </w:tc>
      </w:tr>
      <w:tr w:rsidR="00BB70E7" w14:paraId="3A66FFEC" w14:textId="77777777" w:rsidTr="00BB70E7">
        <w:tc>
          <w:tcPr>
            <w:tcW w:w="2552" w:type="dxa"/>
          </w:tcPr>
          <w:p w14:paraId="05998EF5" w14:textId="79921627" w:rsidR="00BB70E7" w:rsidRDefault="00BB70E7" w:rsidP="00671FB9">
            <w:pPr>
              <w:pStyle w:val="Tablica"/>
            </w:pPr>
            <w:r>
              <w:t>s-maxage</w:t>
            </w:r>
          </w:p>
        </w:tc>
        <w:tc>
          <w:tcPr>
            <w:tcW w:w="3021" w:type="dxa"/>
          </w:tcPr>
          <w:p w14:paraId="6F0E0652" w14:textId="26E814B4" w:rsidR="00BB70E7" w:rsidRDefault="00671FB9" w:rsidP="00671FB9">
            <w:pPr>
              <w:pStyle w:val="Tablica"/>
            </w:pPr>
            <w:r>
              <w:t>HTTP odgovor</w:t>
            </w:r>
          </w:p>
        </w:tc>
        <w:tc>
          <w:tcPr>
            <w:tcW w:w="3499" w:type="dxa"/>
          </w:tcPr>
          <w:p w14:paraId="08157646" w14:textId="36683440" w:rsidR="00BB70E7" w:rsidRDefault="00671FB9" w:rsidP="00671FB9">
            <w:pPr>
              <w:pStyle w:val="Tablica"/>
              <w:keepNext/>
            </w:pPr>
            <w:r>
              <w:t xml:space="preserve">Nadjačava </w:t>
            </w:r>
            <w:r w:rsidRPr="00671FB9">
              <w:rPr>
                <w:i/>
              </w:rPr>
              <w:t>maxage</w:t>
            </w:r>
            <w:r>
              <w:t>, osim što se odnosi isključivo na javnu privremenu memoriju (ne i na privatnu)</w:t>
            </w:r>
          </w:p>
        </w:tc>
      </w:tr>
    </w:tbl>
    <w:p w14:paraId="71E70FA4" w14:textId="59369D8C" w:rsidR="00D91B6A" w:rsidRDefault="00671FB9" w:rsidP="00671FB9">
      <w:pPr>
        <w:pStyle w:val="Caption"/>
      </w:pPr>
      <w:r w:rsidRPr="00671FB9">
        <w:rPr>
          <w:b/>
        </w:rPr>
        <w:t xml:space="preserve">Tablica </w:t>
      </w:r>
      <w:r w:rsidRPr="00671FB9">
        <w:rPr>
          <w:b/>
        </w:rPr>
        <w:fldChar w:fldCharType="begin"/>
      </w:r>
      <w:r w:rsidRPr="00671FB9">
        <w:rPr>
          <w:b/>
        </w:rPr>
        <w:instrText xml:space="preserve"> SEQ Tablica \* ARABIC </w:instrText>
      </w:r>
      <w:r w:rsidRPr="00671FB9">
        <w:rPr>
          <w:b/>
        </w:rPr>
        <w:fldChar w:fldCharType="separate"/>
      </w:r>
      <w:r w:rsidRPr="00671FB9">
        <w:rPr>
          <w:b/>
          <w:noProof/>
        </w:rPr>
        <w:t>8</w:t>
      </w:r>
      <w:r w:rsidRPr="00671FB9">
        <w:rPr>
          <w:b/>
        </w:rPr>
        <w:fldChar w:fldCharType="end"/>
      </w:r>
      <w:r>
        <w:rPr>
          <w:b/>
        </w:rPr>
        <w:t xml:space="preserve">: </w:t>
      </w:r>
      <w:r>
        <w:t xml:space="preserve">Pregled </w:t>
      </w:r>
      <w:r w:rsidR="00C72EE7">
        <w:t xml:space="preserve">vrijednosti </w:t>
      </w:r>
      <w:r w:rsidR="00C72EE7" w:rsidRPr="00BB70E7">
        <w:t>"Cache-Control"</w:t>
      </w:r>
      <w:r w:rsidR="00C72EE7">
        <w:t xml:space="preserve"> </w:t>
      </w:r>
      <w:r>
        <w:t xml:space="preserve">HTTP zaglavlja za upravljanje pohranom u privremenu memoriju </w:t>
      </w:r>
      <w:r>
        <w:fldChar w:fldCharType="begin" w:fldLock="1"/>
      </w:r>
      <w:r>
        <w:instrText>ADDIN CSL_CITATION { "citationItems" : [ { "id" : "ITEM-1", "itemData" : { "URL" : "https://developer.mozilla.org/en-US/docs/Web/HTTP/Headers/Cache-Control", "accessed" : { "date-parts" : [ [ "2017", "9", "3" ] ] }, "author" : [ { "dropping-particle" : "", "family" : "MDN", "given" : "", "non-dropping-particle" : "", "parse-names" : false, "suffix" : "" } ], "id" : "ITEM-1", "issued" : { "date-parts" : [ [ "2017" ] ] }, "title" : "Cache-Control - HTTP | MDN", "type" : "webpage" }, "uris" : [ "http://www.mendeley.com/documents/?uuid=ce0d4430-49fe-3c2e-acee-790c31d05cd3" ] } ], "mendeley" : { "formattedCitation" : "(MDN, 2017)", "plainTextFormattedCitation" : "(MDN, 2017)" }, "properties" : { "noteIndex" : 0 }, "schema" : "https://github.com/citation-style-language/schema/raw/master/csl-citation.json" }</w:instrText>
      </w:r>
      <w:r>
        <w:fldChar w:fldCharType="separate"/>
      </w:r>
      <w:r w:rsidRPr="00671FB9">
        <w:rPr>
          <w:i w:val="0"/>
          <w:noProof/>
        </w:rPr>
        <w:t>(MDN, 2017)</w:t>
      </w:r>
      <w:r>
        <w:fldChar w:fldCharType="end"/>
      </w:r>
    </w:p>
    <w:bookmarkEnd w:id="32"/>
    <w:p w14:paraId="776444F7" w14:textId="7AD38770" w:rsidR="009C0AD3" w:rsidRDefault="00C72EE7" w:rsidP="00C72EE7">
      <w:pPr>
        <w:pStyle w:val="Tekst"/>
      </w:pPr>
      <w:r>
        <w:t xml:space="preserve">Pravilnom upotrebom </w:t>
      </w:r>
      <w:r w:rsidRPr="00BB70E7">
        <w:t>"Cache-Control"</w:t>
      </w:r>
      <w:r>
        <w:t xml:space="preserve"> HTTP zaglavlja moguće je izbjeći nepotrebnu obradu sadržaja koji je prethodno dostupan ili je prihvatljivo posluživanje privremeno zastarjelog sadržaja. Čak i pohrana sadržaja na nekoliko desetaka sekundi može značajno optimizirati performanse web sustava visokog prometa.</w:t>
      </w:r>
    </w:p>
    <w:p w14:paraId="5F3C42D8" w14:textId="77777777" w:rsidR="00C72EE7" w:rsidRDefault="00C72EE7">
      <w:pPr>
        <w:spacing w:after="200" w:line="276" w:lineRule="auto"/>
        <w:rPr>
          <w:b/>
          <w:bCs/>
          <w:sz w:val="36"/>
        </w:rPr>
      </w:pPr>
      <w:bookmarkStart w:id="33" w:name="_Toc365626365"/>
      <w:r>
        <w:lastRenderedPageBreak/>
        <w:br w:type="page"/>
      </w:r>
    </w:p>
    <w:p w14:paraId="5CB6A4E6" w14:textId="72F2949D" w:rsidR="009C0AD3" w:rsidRDefault="009C0AD3" w:rsidP="009C0AD3">
      <w:pPr>
        <w:pStyle w:val="FOINaslov1"/>
      </w:pPr>
      <w:r>
        <w:t>Praktičan rad – web sustav visokih performansi</w:t>
      </w:r>
      <w:bookmarkEnd w:id="33"/>
    </w:p>
    <w:p w14:paraId="3BFDF786" w14:textId="190DA21A" w:rsidR="005B18DE" w:rsidRDefault="00BF4FCB" w:rsidP="005B18DE">
      <w:pPr>
        <w:pStyle w:val="Tekst"/>
      </w:pPr>
      <w:r>
        <w:t xml:space="preserve">U nastavku ovog poglavlja praktično je obrađen pristup mjerenju, optimizaciji i poboljšanju performansi </w:t>
      </w:r>
      <w:r w:rsidR="003E53B4">
        <w:t xml:space="preserve">web sustava tj. </w:t>
      </w:r>
      <w:r>
        <w:t xml:space="preserve">fiktivnog </w:t>
      </w:r>
      <w:r>
        <w:rPr>
          <w:i/>
        </w:rPr>
        <w:t xml:space="preserve">news </w:t>
      </w:r>
      <w:r>
        <w:t xml:space="preserve">portala (u nastavku portal). </w:t>
      </w:r>
      <w:r w:rsidR="005B18DE">
        <w:t xml:space="preserve">Regionalni </w:t>
      </w:r>
      <w:r w:rsidR="005B18DE" w:rsidRPr="005B18DE">
        <w:rPr>
          <w:i/>
        </w:rPr>
        <w:t>news</w:t>
      </w:r>
      <w:r w:rsidR="005B18DE">
        <w:t xml:space="preserve"> portali ostvaruju srednje visoki promet prema tablici 3, a često su </w:t>
      </w:r>
      <w:r>
        <w:t xml:space="preserve">podložni trendovima </w:t>
      </w:r>
      <w:r w:rsidR="005B18DE">
        <w:t xml:space="preserve">(npr. prilikom prirodnih katastrofa, terorističkih napada, značajnih događaja i sl.) </w:t>
      </w:r>
      <w:r>
        <w:t xml:space="preserve">pa je robusnost sustava </w:t>
      </w:r>
      <w:r w:rsidR="005B18DE">
        <w:t xml:space="preserve">i mogućnost skaliranja </w:t>
      </w:r>
      <w:r>
        <w:t>od iznimne važnosti.</w:t>
      </w:r>
    </w:p>
    <w:p w14:paraId="4C656F6D" w14:textId="0065F4CE" w:rsidR="00E24EBB" w:rsidRDefault="00E24EBB" w:rsidP="00E24EBB">
      <w:pPr>
        <w:pStyle w:val="FOINaslov2"/>
        <w:spacing w:after="200" w:line="276" w:lineRule="auto"/>
      </w:pPr>
      <w:bookmarkStart w:id="34" w:name="_Toc365626366"/>
      <w:r>
        <w:t>Opis web sustava</w:t>
      </w:r>
      <w:bookmarkEnd w:id="34"/>
    </w:p>
    <w:p w14:paraId="5F41958D" w14:textId="615B43F4" w:rsidR="00BF4FCB" w:rsidRDefault="003E53B4" w:rsidP="00BF4FCB">
      <w:pPr>
        <w:pStyle w:val="Tekst"/>
      </w:pPr>
      <w:r>
        <w:t xml:space="preserve">Obično se </w:t>
      </w:r>
      <w:r>
        <w:rPr>
          <w:i/>
        </w:rPr>
        <w:t xml:space="preserve">news </w:t>
      </w:r>
      <w:r>
        <w:t xml:space="preserve">portal sastoji od nekoliko standardiziranih sučelja ili </w:t>
      </w:r>
      <w:r w:rsidRPr="003E53B4">
        <w:t>"tipskih stranica"</w:t>
      </w:r>
      <w:r>
        <w:t xml:space="preserve"> koje se međusobno razlikuju prema tipu sadržaja i količini prometa koju svaka od stranica zaprima:</w:t>
      </w:r>
    </w:p>
    <w:p w14:paraId="7C2CFA72" w14:textId="52141448" w:rsidR="003E53B4" w:rsidRDefault="003E53B4" w:rsidP="003E53B4">
      <w:pPr>
        <w:pStyle w:val="Lista"/>
      </w:pPr>
      <w:r w:rsidRPr="0023694B">
        <w:rPr>
          <w:b/>
        </w:rPr>
        <w:t>Naslovnica portala</w:t>
      </w:r>
      <w:r>
        <w:t xml:space="preserve"> – obično najposjećenije sučelje </w:t>
      </w:r>
      <w:r>
        <w:rPr>
          <w:i/>
        </w:rPr>
        <w:t xml:space="preserve">news </w:t>
      </w:r>
      <w:r>
        <w:t>portala, na jednom mjestu prikazuje popularne novo</w:t>
      </w:r>
      <w:r w:rsidR="009D6698">
        <w:t>sti, posljednje dodane članke. Ovo je često i n</w:t>
      </w:r>
      <w:r>
        <w:t>ajčešće ažuriran</w:t>
      </w:r>
      <w:r w:rsidR="009D6698">
        <w:t xml:space="preserve">a stranica portala s obzirom da je objava članaka na naslovnici strateški i poslovni alat </w:t>
      </w:r>
      <w:r w:rsidR="009D6698">
        <w:rPr>
          <w:i/>
        </w:rPr>
        <w:t xml:space="preserve">news </w:t>
      </w:r>
      <w:r w:rsidR="009D6698">
        <w:t>portala.</w:t>
      </w:r>
    </w:p>
    <w:p w14:paraId="6704F34A" w14:textId="1E0521A5" w:rsidR="003E53B4" w:rsidRDefault="003E53B4" w:rsidP="003E53B4">
      <w:pPr>
        <w:pStyle w:val="Lista"/>
      </w:pPr>
      <w:r w:rsidRPr="0023694B">
        <w:rPr>
          <w:b/>
        </w:rPr>
        <w:t>Sučelje</w:t>
      </w:r>
      <w:r w:rsidR="009D6698" w:rsidRPr="0023694B">
        <w:rPr>
          <w:b/>
        </w:rPr>
        <w:t>/naslovnica</w:t>
      </w:r>
      <w:r w:rsidRPr="0023694B">
        <w:rPr>
          <w:b/>
        </w:rPr>
        <w:t xml:space="preserve"> pojedine kategorije</w:t>
      </w:r>
      <w:r w:rsidR="009D6698">
        <w:t xml:space="preserve"> – sučelje vizualno često slično naslovnici portala koje prikazuje popularne članke iz jedne kategorije. Sučelje se ažurira svaki puta kada dođe do promjene redoslijeda objavljenih članaka ili promjene unutar članka te kategorije.</w:t>
      </w:r>
    </w:p>
    <w:p w14:paraId="58A1DBEB" w14:textId="50B650D2" w:rsidR="003E53B4" w:rsidRDefault="003E53B4" w:rsidP="003E53B4">
      <w:pPr>
        <w:pStyle w:val="Lista"/>
      </w:pPr>
      <w:r w:rsidRPr="0023694B">
        <w:rPr>
          <w:b/>
        </w:rPr>
        <w:t>Sučelje pojedinog članka</w:t>
      </w:r>
      <w:r w:rsidR="009D6698">
        <w:t xml:space="preserve"> – sučelje koje sadrži cjelokupan sadržaj pojedinog članka, u pravilu se ne ažurira često, osim u slučajevima kada se radi o posebnom tipu članka, tzv. </w:t>
      </w:r>
      <w:r w:rsidR="009D6698">
        <w:rPr>
          <w:i/>
        </w:rPr>
        <w:t>live</w:t>
      </w:r>
      <w:r w:rsidR="009D6698">
        <w:t xml:space="preserve"> članak. </w:t>
      </w:r>
    </w:p>
    <w:p w14:paraId="2352DC3E" w14:textId="05A10549" w:rsidR="003E53B4" w:rsidRDefault="003E53B4" w:rsidP="003E53B4">
      <w:pPr>
        <w:pStyle w:val="Lista"/>
      </w:pPr>
      <w:r w:rsidRPr="0023694B">
        <w:rPr>
          <w:b/>
        </w:rPr>
        <w:t>Statičke stranice</w:t>
      </w:r>
      <w:r>
        <w:t xml:space="preserve"> (npr. impressum ili cjenik oglašavanja)</w:t>
      </w:r>
      <w:r w:rsidR="009D6698">
        <w:t xml:space="preserve"> – sučelja koja se ažuriraju vrlo rijetko a prikazuju statičke informacije.</w:t>
      </w:r>
    </w:p>
    <w:p w14:paraId="7B4FF88E" w14:textId="05346D92" w:rsidR="003E53B4" w:rsidRPr="009D6698" w:rsidRDefault="009D6698" w:rsidP="00BF4FCB">
      <w:pPr>
        <w:pStyle w:val="Tekst"/>
      </w:pPr>
      <w:r>
        <w:t>S obzirom da je naslovnica portala najčešće posjećeno sučelje te da se sadržaj naslo</w:t>
      </w:r>
      <w:r w:rsidR="005B18DE">
        <w:t>vnice iz baze podataka dohvaća pomoću</w:t>
      </w:r>
      <w:r>
        <w:t xml:space="preserve"> </w:t>
      </w:r>
      <w:r w:rsidR="005B18DE">
        <w:t>nekolicine</w:t>
      </w:r>
      <w:r>
        <w:t xml:space="preserve"> upita </w:t>
      </w:r>
      <w:r w:rsidR="005B18DE">
        <w:t xml:space="preserve">prema bazi podataka </w:t>
      </w:r>
      <w:r>
        <w:t xml:space="preserve">i prema različitim kriterijima (npr. jedan modul može prikazivati članke sortirane prema broju posjeta, drugi prema broju komentara i sl.) naslovnica </w:t>
      </w:r>
      <w:r w:rsidR="005B18DE">
        <w:t xml:space="preserve">je </w:t>
      </w:r>
      <w:r>
        <w:t xml:space="preserve">i najkompleksnije sučelje </w:t>
      </w:r>
      <w:r>
        <w:rPr>
          <w:i/>
        </w:rPr>
        <w:t xml:space="preserve">news </w:t>
      </w:r>
      <w:r>
        <w:t>portala</w:t>
      </w:r>
      <w:r w:rsidR="005B18DE">
        <w:t>. U</w:t>
      </w:r>
      <w:r>
        <w:t xml:space="preserve"> nastavku praktičnog dijela rada fokus će biti stavljen na mjerenje i optimizaciju performansi naslovnice portala. Korišteni </w:t>
      </w:r>
      <w:r w:rsidR="005B18DE">
        <w:t>mehanizmi</w:t>
      </w:r>
      <w:r>
        <w:t xml:space="preserve"> optimizacije primijenjivi su i na sva ostala sučelja portala.</w:t>
      </w:r>
    </w:p>
    <w:p w14:paraId="660A2DD0" w14:textId="718E08DA" w:rsidR="00E24EBB" w:rsidRDefault="00E24EBB" w:rsidP="005B18DE">
      <w:pPr>
        <w:pStyle w:val="FOINaslov3"/>
      </w:pPr>
      <w:bookmarkStart w:id="35" w:name="_Toc365626367"/>
      <w:r>
        <w:lastRenderedPageBreak/>
        <w:t>Infrastruktura</w:t>
      </w:r>
      <w:bookmarkEnd w:id="35"/>
      <w:r w:rsidR="00744B75">
        <w:t xml:space="preserve"> i postupak testiranja</w:t>
      </w:r>
    </w:p>
    <w:p w14:paraId="7EF55F93" w14:textId="35F3CE97" w:rsidR="00361366" w:rsidRDefault="00BF4FCB" w:rsidP="00361366">
      <w:pPr>
        <w:pStyle w:val="Tekst"/>
      </w:pPr>
      <w:r>
        <w:t>Portal je izrađen na standardnom LAMP</w:t>
      </w:r>
      <w:r w:rsidR="003E53B4">
        <w:t>/LEMP</w:t>
      </w:r>
      <w:r>
        <w:t xml:space="preserve"> skupu tehnologija (LAMP</w:t>
      </w:r>
      <w:r w:rsidR="003E53B4">
        <w:t xml:space="preserve"> i LEMP su akronimi</w:t>
      </w:r>
      <w:r>
        <w:t xml:space="preserve"> od naziva korištenih tehnologija Linux, Apache</w:t>
      </w:r>
      <w:r w:rsidR="003E53B4">
        <w:t>/NGINX</w:t>
      </w:r>
      <w:r>
        <w:t>, MySQL</w:t>
      </w:r>
      <w:r w:rsidR="003E53B4">
        <w:t>/MariaDB</w:t>
      </w:r>
      <w:r>
        <w:t xml:space="preserve"> i PHP). Sustav se sastoji od jednog web Nginx poslužitelja</w:t>
      </w:r>
      <w:r w:rsidR="003E53B4">
        <w:t xml:space="preserve"> (eng. </w:t>
      </w:r>
      <w:r w:rsidR="003E53B4">
        <w:rPr>
          <w:i/>
        </w:rPr>
        <w:t>web server</w:t>
      </w:r>
      <w:r w:rsidR="003E53B4">
        <w:t>), jednog</w:t>
      </w:r>
      <w:r>
        <w:t xml:space="preserve"> </w:t>
      </w:r>
      <w:r w:rsidR="000141F9">
        <w:t xml:space="preserve">PHP-FPM </w:t>
      </w:r>
      <w:r>
        <w:t xml:space="preserve">aplikacijskog poslužitelja </w:t>
      </w:r>
      <w:r w:rsidR="003E53B4">
        <w:t xml:space="preserve">(eng. </w:t>
      </w:r>
      <w:r w:rsidR="003E53B4">
        <w:rPr>
          <w:i/>
        </w:rPr>
        <w:t xml:space="preserve">application </w:t>
      </w:r>
      <w:r w:rsidR="003E53B4" w:rsidRPr="003E53B4">
        <w:rPr>
          <w:i/>
        </w:rPr>
        <w:t>server, app server</w:t>
      </w:r>
      <w:r w:rsidR="003E53B4">
        <w:t xml:space="preserve">) </w:t>
      </w:r>
      <w:r w:rsidRPr="003E53B4">
        <w:t>koji</w:t>
      </w:r>
      <w:r>
        <w:t xml:space="preserve"> pokreće PHP aplikaciju, jednog MySQL poslužitelja baze podataka</w:t>
      </w:r>
      <w:r w:rsidR="003E53B4">
        <w:t xml:space="preserve"> (eng. </w:t>
      </w:r>
      <w:r w:rsidR="003E53B4" w:rsidRPr="003E53B4">
        <w:rPr>
          <w:i/>
        </w:rPr>
        <w:t>database server, db server</w:t>
      </w:r>
      <w:r w:rsidR="003E53B4">
        <w:t xml:space="preserve">) i Redis poslužitelja za privremenu pohranu podataka (eng. </w:t>
      </w:r>
      <w:r w:rsidR="003E53B4">
        <w:rPr>
          <w:i/>
        </w:rPr>
        <w:t>cache</w:t>
      </w:r>
      <w:r w:rsidR="003E53B4" w:rsidRPr="003E53B4">
        <w:rPr>
          <w:i/>
        </w:rPr>
        <w:t xml:space="preserve"> server</w:t>
      </w:r>
      <w:r w:rsidR="003E53B4">
        <w:t>).</w:t>
      </w:r>
      <w:r w:rsidR="00361366">
        <w:t xml:space="preserve"> </w:t>
      </w:r>
      <w:r w:rsidR="00361366">
        <w:t>Web sustav implementiran je u PHP programskom jeziku verzije 7.0, korištena je MySQL baza podataka verzije</w:t>
      </w:r>
      <w:r w:rsidR="00361366" w:rsidRPr="00A93E3C">
        <w:t xml:space="preserve"> 5.7.19</w:t>
      </w:r>
      <w:r w:rsidR="00361366">
        <w:t>, Nginx web poslužitelj verzije 1.13.3, Redis sustav za privremenu pohranu podataka verzije 3.2.10, Docker</w:t>
      </w:r>
      <w:r w:rsidR="00361366">
        <w:rPr>
          <w:rStyle w:val="FootnoteReference"/>
        </w:rPr>
        <w:footnoteReference w:id="13"/>
      </w:r>
      <w:r w:rsidR="00361366">
        <w:t xml:space="preserve"> sustav za kontejnerizaciju servisa i Docker Compose</w:t>
      </w:r>
      <w:r w:rsidR="00361366">
        <w:rPr>
          <w:rStyle w:val="FootnoteReference"/>
        </w:rPr>
        <w:footnoteReference w:id="14"/>
      </w:r>
      <w:r w:rsidR="00361366">
        <w:t xml:space="preserve"> alat za orkestriranje (upravljanje i održavanje) Docker kontejnera. Korišteni su Siege</w:t>
      </w:r>
      <w:r w:rsidR="00361366">
        <w:rPr>
          <w:rStyle w:val="FootnoteReference"/>
        </w:rPr>
        <w:footnoteReference w:id="15"/>
      </w:r>
      <w:r w:rsidR="00361366">
        <w:t xml:space="preserve"> i ab</w:t>
      </w:r>
      <w:r w:rsidR="00361366">
        <w:rPr>
          <w:rStyle w:val="FootnoteReference"/>
        </w:rPr>
        <w:footnoteReference w:id="16"/>
      </w:r>
      <w:r w:rsidR="00361366">
        <w:t xml:space="preserve"> alati za testiranje performansi web sustava.</w:t>
      </w:r>
    </w:p>
    <w:p w14:paraId="7EE9FCA4" w14:textId="3E47FBF9" w:rsidR="00744B75" w:rsidRDefault="00C03F0B" w:rsidP="00BF4FCB">
      <w:pPr>
        <w:pStyle w:val="Tekst"/>
      </w:pPr>
      <w:r>
        <w:t xml:space="preserve">Testiranje je napravljeno u izoliranim uvjetima gdje su u potpunosti razdvojeni web poslužitelj i poslužitelj koji izvodi testove. </w:t>
      </w:r>
      <w:r w:rsidR="00744B75">
        <w:t xml:space="preserve">Web sustav nalazi se na </w:t>
      </w:r>
      <w:r>
        <w:t>poslužitelju u Frankfurtu, dok se poslužitelj za testiranje nalazi u Amsterdamu. Svaki se test se sastoji od sljedećih koraka:</w:t>
      </w:r>
    </w:p>
    <w:p w14:paraId="2850C951" w14:textId="5C1B6C85" w:rsidR="00C03F0B" w:rsidRDefault="00C03F0B" w:rsidP="00361366">
      <w:pPr>
        <w:pStyle w:val="Lista"/>
      </w:pPr>
      <w:r>
        <w:t xml:space="preserve">Postavljanje </w:t>
      </w:r>
      <w:r w:rsidR="00361366">
        <w:t>okoline web sustava (korištenjem Docker sustava)</w:t>
      </w:r>
    </w:p>
    <w:p w14:paraId="231F1B63" w14:textId="271A779E" w:rsidR="00361366" w:rsidRDefault="00361366" w:rsidP="00361366">
      <w:pPr>
        <w:pStyle w:val="Lista"/>
      </w:pPr>
      <w:r>
        <w:t>Uvoz baze podataka s 500 000 generiranih članaka</w:t>
      </w:r>
    </w:p>
    <w:p w14:paraId="0C68AF51" w14:textId="42DAA9D0" w:rsidR="00361366" w:rsidRDefault="00361366" w:rsidP="00361366">
      <w:pPr>
        <w:pStyle w:val="Lista"/>
      </w:pPr>
      <w:r>
        <w:t>Apliciranje testne verzije programskog koda (promjena Git grane, modifikacija baze podataka)</w:t>
      </w:r>
    </w:p>
    <w:p w14:paraId="3D6B9CEC" w14:textId="35601A38" w:rsidR="00361366" w:rsidRDefault="00361366" w:rsidP="00361366">
      <w:pPr>
        <w:pStyle w:val="Lista"/>
      </w:pPr>
      <w:r>
        <w:t>Priprema sustava za test</w:t>
      </w:r>
    </w:p>
    <w:p w14:paraId="0BA0C0C8" w14:textId="603F7EEE" w:rsidR="00A93E3C" w:rsidRDefault="00361366" w:rsidP="00361366">
      <w:pPr>
        <w:pStyle w:val="Lista"/>
      </w:pPr>
      <w:r>
        <w:t>Pokretanje testne skripte</w:t>
      </w:r>
    </w:p>
    <w:p w14:paraId="65493605" w14:textId="44AA3C60" w:rsidR="00361366" w:rsidRPr="00A93E3C" w:rsidRDefault="00361366" w:rsidP="00361366">
      <w:pPr>
        <w:pStyle w:val="Lista"/>
      </w:pPr>
      <w:r>
        <w:t>Pohrana rezultata testiranja</w:t>
      </w:r>
      <w:bookmarkStart w:id="36" w:name="_GoBack"/>
      <w:bookmarkEnd w:id="36"/>
    </w:p>
    <w:p w14:paraId="2A366171" w14:textId="2F8022AF" w:rsidR="00E24EBB" w:rsidRDefault="00E24EBB" w:rsidP="00E24EBB">
      <w:pPr>
        <w:pStyle w:val="FOINaslov2"/>
        <w:spacing w:after="200" w:line="276" w:lineRule="auto"/>
      </w:pPr>
      <w:bookmarkStart w:id="37" w:name="_Toc365626369"/>
      <w:r>
        <w:t>Optimizacija i mjerenje performansi web sustava</w:t>
      </w:r>
      <w:bookmarkEnd w:id="37"/>
    </w:p>
    <w:p w14:paraId="10E675C5" w14:textId="7D0C6C7D" w:rsidR="005B18DE" w:rsidRDefault="00A93E3C" w:rsidP="005B18DE">
      <w:pPr>
        <w:pStyle w:val="Tekst"/>
      </w:pPr>
      <w:r>
        <w:t xml:space="preserve">U nastavku </w:t>
      </w:r>
      <w:r w:rsidR="009E09DD">
        <w:t xml:space="preserve">su prikazani rezultati </w:t>
      </w:r>
      <w:r>
        <w:t>stres testov</w:t>
      </w:r>
      <w:r w:rsidR="009E09DD">
        <w:t>a i testova</w:t>
      </w:r>
      <w:r>
        <w:t xml:space="preserve"> opterećenja web</w:t>
      </w:r>
      <w:r w:rsidR="005B18DE">
        <w:t xml:space="preserve"> sustava</w:t>
      </w:r>
      <w:r>
        <w:t xml:space="preserve"> prije i nakon implementacije </w:t>
      </w:r>
      <w:r w:rsidR="009E09DD">
        <w:t xml:space="preserve">mehanizama </w:t>
      </w:r>
      <w:r>
        <w:t xml:space="preserve">optimizacije. Rezultati su interpretirani i </w:t>
      </w:r>
      <w:r w:rsidR="005B18DE">
        <w:t xml:space="preserve">sumarno </w:t>
      </w:r>
      <w:r>
        <w:t>vizualizirani u obliku grafova koji jasno prikazuju kako je koji mehanizam optimizacije utjecao na performanse web sustava.</w:t>
      </w:r>
    </w:p>
    <w:p w14:paraId="646A99BF" w14:textId="26683F78" w:rsidR="00E24EBB" w:rsidRDefault="005B18DE" w:rsidP="005B18DE">
      <w:pPr>
        <w:pStyle w:val="FOINaslov3"/>
      </w:pPr>
      <w:bookmarkStart w:id="38" w:name="_Toc365626370"/>
      <w:r>
        <w:t>Performanse</w:t>
      </w:r>
      <w:r w:rsidR="003827D1">
        <w:t xml:space="preserve"> </w:t>
      </w:r>
      <w:r>
        <w:t>sustava b</w:t>
      </w:r>
      <w:r w:rsidR="00E24EBB">
        <w:t xml:space="preserve">ez </w:t>
      </w:r>
      <w:r w:rsidR="00A93E3C">
        <w:t>optimizacijskih mehanizama</w:t>
      </w:r>
      <w:bookmarkEnd w:id="38"/>
    </w:p>
    <w:p w14:paraId="68992D9E" w14:textId="2D7885BE" w:rsidR="00E24EBB" w:rsidRDefault="00A93E3C" w:rsidP="005B18DE">
      <w:pPr>
        <w:pStyle w:val="FOINaslov3"/>
      </w:pPr>
      <w:bookmarkStart w:id="39" w:name="_Toc365626371"/>
      <w:r>
        <w:t>Optimizacija dodavanjem indeksa baze podataka</w:t>
      </w:r>
      <w:bookmarkEnd w:id="39"/>
    </w:p>
    <w:p w14:paraId="6B8A44F1" w14:textId="47C4F279" w:rsidR="00E24EBB" w:rsidRDefault="00A93E3C" w:rsidP="005B18DE">
      <w:pPr>
        <w:pStyle w:val="FOINaslov3"/>
      </w:pPr>
      <w:bookmarkStart w:id="40" w:name="_Toc365626372"/>
      <w:r>
        <w:t>Optimizacija korištenjem privremen pohrane podataka</w:t>
      </w:r>
      <w:r w:rsidR="00E24EBB">
        <w:t xml:space="preserve"> na strani aplikacije</w:t>
      </w:r>
      <w:bookmarkEnd w:id="40"/>
    </w:p>
    <w:p w14:paraId="6A708A60" w14:textId="4B438C2D" w:rsidR="00E24EBB" w:rsidRDefault="00A93E3C" w:rsidP="005B18DE">
      <w:pPr>
        <w:pStyle w:val="FOINaslov3"/>
      </w:pPr>
      <w:bookmarkStart w:id="41" w:name="_Toc365626373"/>
      <w:r>
        <w:t xml:space="preserve">Optimizacija </w:t>
      </w:r>
      <w:r w:rsidRPr="005B18DE">
        <w:t>korištenjem</w:t>
      </w:r>
      <w:r>
        <w:t xml:space="preserve"> HTTP </w:t>
      </w:r>
      <w:r w:rsidR="00F42D13">
        <w:t>poslužitelja</w:t>
      </w:r>
      <w:r>
        <w:t xml:space="preserve"> za privremenu pohranu podataka</w:t>
      </w:r>
      <w:bookmarkEnd w:id="41"/>
    </w:p>
    <w:p w14:paraId="7117533F" w14:textId="7440CBDF" w:rsidR="00A93E3C" w:rsidRDefault="00A93E3C" w:rsidP="005B18DE">
      <w:pPr>
        <w:pStyle w:val="FOINaslov3"/>
      </w:pPr>
      <w:bookmarkStart w:id="42" w:name="_Toc365626374"/>
      <w:r>
        <w:t>Sumarni prikaz rezultata</w:t>
      </w:r>
      <w:r w:rsidR="005B18DE">
        <w:t xml:space="preserve"> i interpretacija</w:t>
      </w:r>
      <w:bookmarkEnd w:id="42"/>
    </w:p>
    <w:p w14:paraId="462E6A25" w14:textId="47648C39" w:rsidR="009C0AD3" w:rsidRDefault="009C0AD3">
      <w:pPr>
        <w:spacing w:after="200" w:line="276" w:lineRule="auto"/>
      </w:pPr>
      <w:r>
        <w:br w:type="page"/>
      </w:r>
    </w:p>
    <w:p w14:paraId="0F181DC6" w14:textId="0F3ECCE6" w:rsidR="009E09DD" w:rsidRDefault="009E09DD" w:rsidP="00C103FB">
      <w:pPr>
        <w:pStyle w:val="FOINaslov1"/>
      </w:pPr>
      <w:bookmarkStart w:id="43" w:name="_Toc365626375"/>
      <w:r>
        <w:t>Zaključak</w:t>
      </w:r>
      <w:bookmarkEnd w:id="43"/>
    </w:p>
    <w:p w14:paraId="24B357DF" w14:textId="77777777" w:rsidR="009E09DD" w:rsidRDefault="009E09DD" w:rsidP="009E09DD">
      <w:pPr>
        <w:pStyle w:val="Tekst"/>
      </w:pPr>
    </w:p>
    <w:p w14:paraId="77474095" w14:textId="03859AB4" w:rsidR="009E09DD" w:rsidRDefault="009E09DD">
      <w:pPr>
        <w:spacing w:after="200" w:line="276" w:lineRule="auto"/>
      </w:pPr>
      <w:r>
        <w:br w:type="page"/>
      </w:r>
    </w:p>
    <w:p w14:paraId="24ACE01E" w14:textId="77777777" w:rsidR="000C5160" w:rsidRDefault="006427BF" w:rsidP="00C103FB">
      <w:pPr>
        <w:pStyle w:val="FOINaslov1"/>
      </w:pPr>
      <w:bookmarkStart w:id="44" w:name="_Toc365626376"/>
      <w:r>
        <w:t>Literatura</w:t>
      </w:r>
      <w:bookmarkEnd w:id="44"/>
    </w:p>
    <w:p w14:paraId="6834DD8B" w14:textId="7C11CB39" w:rsidR="00671FB9" w:rsidRPr="00671FB9" w:rsidRDefault="0041026D" w:rsidP="00671FB9">
      <w:pPr>
        <w:widowControl w:val="0"/>
        <w:autoSpaceDE w:val="0"/>
        <w:autoSpaceDN w:val="0"/>
        <w:adjustRightInd w:val="0"/>
        <w:spacing w:after="240"/>
        <w:rPr>
          <w:noProof/>
        </w:rPr>
      </w:pPr>
      <w:r w:rsidRPr="006A1E9C">
        <w:rPr>
          <w:shd w:val="clear" w:color="auto" w:fill="FFFFFF"/>
        </w:rPr>
        <w:fldChar w:fldCharType="begin" w:fldLock="1"/>
      </w:r>
      <w:r>
        <w:rPr>
          <w:shd w:val="clear" w:color="auto" w:fill="FFFFFF"/>
        </w:rPr>
        <w:instrText xml:space="preserve">ADDIN Mendeley Bibliography CSL_BIBLIOGRAPHY </w:instrText>
      </w:r>
      <w:r w:rsidRPr="006A1E9C">
        <w:rPr>
          <w:shd w:val="clear" w:color="auto" w:fill="FFFFFF"/>
        </w:rPr>
        <w:fldChar w:fldCharType="separate"/>
      </w:r>
      <w:r w:rsidR="00671FB9" w:rsidRPr="00671FB9">
        <w:rPr>
          <w:noProof/>
        </w:rPr>
        <w:t>Belshe, M., Thomson, M. and Peon, R. (2014) ‘Hypertext Transfer Protocol Version 2 (HTTP/2)’. Available at: https://tools.ietf.org/html/rfc7540 (Accessed: 20 August 2017).</w:t>
      </w:r>
    </w:p>
    <w:p w14:paraId="4F2408F1"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1989) </w:t>
      </w:r>
      <w:r w:rsidRPr="00671FB9">
        <w:rPr>
          <w:i/>
          <w:iCs/>
          <w:noProof/>
        </w:rPr>
        <w:t>Information Management: A Proposal</w:t>
      </w:r>
      <w:r w:rsidRPr="00671FB9">
        <w:rPr>
          <w:noProof/>
        </w:rPr>
        <w:t>. Available at: https://www.w3.org/History/1989/proposal.html (Accessed: 28 August 2017).</w:t>
      </w:r>
    </w:p>
    <w:p w14:paraId="3477F186"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w:t>
      </w:r>
      <w:r w:rsidRPr="00671FB9">
        <w:rPr>
          <w:i/>
          <w:iCs/>
          <w:noProof/>
        </w:rPr>
        <w:t>et al.</w:t>
      </w:r>
      <w:r w:rsidRPr="00671FB9">
        <w:rPr>
          <w:noProof/>
        </w:rPr>
        <w:t xml:space="preserve"> (1997) ‘RFC2068 - Hypertext Transfer Protocol -- HTTP/1.1’. Available at: https://tools.ietf.org/html/rfc2068 (Accessed: 18 August 2017).</w:t>
      </w:r>
    </w:p>
    <w:p w14:paraId="787971B3"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w:t>
      </w:r>
      <w:r w:rsidRPr="00671FB9">
        <w:rPr>
          <w:i/>
          <w:iCs/>
          <w:noProof/>
        </w:rPr>
        <w:t>et al.</w:t>
      </w:r>
      <w:r w:rsidRPr="00671FB9">
        <w:rPr>
          <w:noProof/>
        </w:rPr>
        <w:t xml:space="preserve"> (2004) ‘Architecture of the World Wide Web, Volume One’, </w:t>
      </w:r>
      <w:r w:rsidRPr="00671FB9">
        <w:rPr>
          <w:i/>
          <w:iCs/>
          <w:noProof/>
        </w:rPr>
        <w:t>W3C Recommendation 15 December 2004</w:t>
      </w:r>
      <w:r w:rsidRPr="00671FB9">
        <w:rPr>
          <w:noProof/>
        </w:rPr>
        <w:t>. Available at: https://www.w3.org/TR/webarch/ (Accessed: 20 August 2017).</w:t>
      </w:r>
    </w:p>
    <w:p w14:paraId="660BDFEE"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no date a) </w:t>
      </w:r>
      <w:r w:rsidRPr="00671FB9">
        <w:rPr>
          <w:i/>
          <w:iCs/>
          <w:noProof/>
        </w:rPr>
        <w:t>Answers for young people - Tim Berners-Lee</w:t>
      </w:r>
      <w:r w:rsidRPr="00671FB9">
        <w:rPr>
          <w:noProof/>
        </w:rPr>
        <w:t>. Available at: https://www.w3.org/People/Berners-Lee/Kids.html (Accessed: 28 August 2017).</w:t>
      </w:r>
    </w:p>
    <w:p w14:paraId="709A89B2"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no date b) </w:t>
      </w:r>
      <w:r w:rsidRPr="00671FB9">
        <w:rPr>
          <w:i/>
          <w:iCs/>
          <w:noProof/>
        </w:rPr>
        <w:t>Frequently asked questions by the Press - Tim BL</w:t>
      </w:r>
      <w:r w:rsidRPr="00671FB9">
        <w:rPr>
          <w:noProof/>
        </w:rPr>
        <w:t>. Available at: https://www.w3.org/People/Berners-Lee/FAQ.html (Accessed: 28 August 2017).</w:t>
      </w:r>
    </w:p>
    <w:p w14:paraId="73A16281" w14:textId="77777777" w:rsidR="00671FB9" w:rsidRPr="00671FB9" w:rsidRDefault="00671FB9" w:rsidP="00671FB9">
      <w:pPr>
        <w:widowControl w:val="0"/>
        <w:autoSpaceDE w:val="0"/>
        <w:autoSpaceDN w:val="0"/>
        <w:adjustRightInd w:val="0"/>
        <w:spacing w:after="240"/>
        <w:rPr>
          <w:noProof/>
        </w:rPr>
      </w:pPr>
      <w:r w:rsidRPr="00671FB9">
        <w:rPr>
          <w:noProof/>
        </w:rPr>
        <w:t xml:space="preserve">CareerProfiles (2017) </w:t>
      </w:r>
      <w:r w:rsidRPr="00671FB9">
        <w:rPr>
          <w:i/>
          <w:iCs/>
          <w:noProof/>
        </w:rPr>
        <w:t>Explore the Top 100 Careers for 2017</w:t>
      </w:r>
      <w:r w:rsidRPr="00671FB9">
        <w:rPr>
          <w:noProof/>
        </w:rPr>
        <w:t>. Available at: http://www.careerprofiles.info/top-100-careers.html (Accessed: 27 August 2017).</w:t>
      </w:r>
    </w:p>
    <w:p w14:paraId="114CDDFC" w14:textId="77777777" w:rsidR="00671FB9" w:rsidRPr="00671FB9" w:rsidRDefault="00671FB9" w:rsidP="00671FB9">
      <w:pPr>
        <w:widowControl w:val="0"/>
        <w:autoSpaceDE w:val="0"/>
        <w:autoSpaceDN w:val="0"/>
        <w:adjustRightInd w:val="0"/>
        <w:spacing w:after="240"/>
        <w:rPr>
          <w:noProof/>
        </w:rPr>
      </w:pPr>
      <w:r w:rsidRPr="00671FB9">
        <w:rPr>
          <w:noProof/>
        </w:rPr>
        <w:t xml:space="preserve">Christensen, E. </w:t>
      </w:r>
      <w:r w:rsidRPr="00671FB9">
        <w:rPr>
          <w:i/>
          <w:iCs/>
          <w:noProof/>
        </w:rPr>
        <w:t>et al.</w:t>
      </w:r>
      <w:r w:rsidRPr="00671FB9">
        <w:rPr>
          <w:noProof/>
        </w:rPr>
        <w:t xml:space="preserve"> (2001) </w:t>
      </w:r>
      <w:r w:rsidRPr="00671FB9">
        <w:rPr>
          <w:i/>
          <w:iCs/>
          <w:noProof/>
        </w:rPr>
        <w:t>Web Service Definition Language (WSDL)</w:t>
      </w:r>
      <w:r w:rsidRPr="00671FB9">
        <w:rPr>
          <w:noProof/>
        </w:rPr>
        <w:t>. Available at: https://www.w3.org/TR/wsdl (Accessed: 20 August 2017).</w:t>
      </w:r>
    </w:p>
    <w:p w14:paraId="4CECCE69" w14:textId="77777777" w:rsidR="00671FB9" w:rsidRPr="00671FB9" w:rsidRDefault="00671FB9" w:rsidP="00671FB9">
      <w:pPr>
        <w:widowControl w:val="0"/>
        <w:autoSpaceDE w:val="0"/>
        <w:autoSpaceDN w:val="0"/>
        <w:adjustRightInd w:val="0"/>
        <w:spacing w:after="240"/>
        <w:rPr>
          <w:noProof/>
        </w:rPr>
      </w:pPr>
      <w:r w:rsidRPr="00671FB9">
        <w:rPr>
          <w:noProof/>
        </w:rPr>
        <w:t xml:space="preserve">coderseye.com (2017) </w:t>
      </w:r>
      <w:r w:rsidRPr="00671FB9">
        <w:rPr>
          <w:i/>
          <w:iCs/>
          <w:noProof/>
        </w:rPr>
        <w:t>11 Best PHP Frameworks for Modern Web Developers in 2017</w:t>
      </w:r>
      <w:r w:rsidRPr="00671FB9">
        <w:rPr>
          <w:noProof/>
        </w:rPr>
        <w:t>. Available at: https://coderseye.com/best-php-frameworks-for-web-developers/ (Accessed: 28 August 2017).</w:t>
      </w:r>
    </w:p>
    <w:p w14:paraId="33B75F06" w14:textId="77777777" w:rsidR="00671FB9" w:rsidRPr="00671FB9" w:rsidRDefault="00671FB9" w:rsidP="00671FB9">
      <w:pPr>
        <w:widowControl w:val="0"/>
        <w:autoSpaceDE w:val="0"/>
        <w:autoSpaceDN w:val="0"/>
        <w:adjustRightInd w:val="0"/>
        <w:spacing w:after="240"/>
        <w:rPr>
          <w:noProof/>
        </w:rPr>
      </w:pPr>
      <w:r w:rsidRPr="00671FB9">
        <w:rPr>
          <w:noProof/>
        </w:rPr>
        <w:t xml:space="preserve">Collins, W. (2012) </w:t>
      </w:r>
      <w:r w:rsidRPr="00671FB9">
        <w:rPr>
          <w:i/>
          <w:iCs/>
          <w:noProof/>
        </w:rPr>
        <w:t>Collins English Dictionary - Complete &amp; Unabridged 2012 Digital Edition</w:t>
      </w:r>
      <w:r w:rsidRPr="00671FB9">
        <w:rPr>
          <w:noProof/>
        </w:rPr>
        <w:t>. HarperCollins Publishers.</w:t>
      </w:r>
    </w:p>
    <w:p w14:paraId="1CC52A98" w14:textId="77777777" w:rsidR="00671FB9" w:rsidRPr="00671FB9" w:rsidRDefault="00671FB9" w:rsidP="00671FB9">
      <w:pPr>
        <w:widowControl w:val="0"/>
        <w:autoSpaceDE w:val="0"/>
        <w:autoSpaceDN w:val="0"/>
        <w:adjustRightInd w:val="0"/>
        <w:spacing w:after="240"/>
        <w:rPr>
          <w:noProof/>
        </w:rPr>
      </w:pPr>
      <w:r w:rsidRPr="00671FB9">
        <w:rPr>
          <w:noProof/>
        </w:rPr>
        <w:t xml:space="preserve">Composer (2017) </w:t>
      </w:r>
      <w:r w:rsidRPr="00671FB9">
        <w:rPr>
          <w:i/>
          <w:iCs/>
          <w:noProof/>
        </w:rPr>
        <w:t>Introduction - Composer</w:t>
      </w:r>
      <w:r w:rsidRPr="00671FB9">
        <w:rPr>
          <w:noProof/>
        </w:rPr>
        <w:t>. Available at: https://getcomposer.org/doc/00-intro.md (Accessed: 28 August 2017).</w:t>
      </w:r>
    </w:p>
    <w:p w14:paraId="52FFD2A6" w14:textId="77777777" w:rsidR="00671FB9" w:rsidRPr="00671FB9" w:rsidRDefault="00671FB9" w:rsidP="00671FB9">
      <w:pPr>
        <w:widowControl w:val="0"/>
        <w:autoSpaceDE w:val="0"/>
        <w:autoSpaceDN w:val="0"/>
        <w:adjustRightInd w:val="0"/>
        <w:spacing w:after="240"/>
        <w:rPr>
          <w:noProof/>
        </w:rPr>
      </w:pPr>
      <w:r w:rsidRPr="00671FB9">
        <w:rPr>
          <w:noProof/>
        </w:rPr>
        <w:t xml:space="preserve">Eevee (2012) </w:t>
      </w:r>
      <w:r w:rsidRPr="00671FB9">
        <w:rPr>
          <w:i/>
          <w:iCs/>
          <w:noProof/>
        </w:rPr>
        <w:t>PHP: a fractal of bad design / fuzzy notepad</w:t>
      </w:r>
      <w:r w:rsidRPr="00671FB9">
        <w:rPr>
          <w:noProof/>
        </w:rPr>
        <w:t>. Available at: https://eev.ee/blog/2012/04/09/php-a-fractal-of-bad-design/ (Accessed: 28 August 2017).</w:t>
      </w:r>
    </w:p>
    <w:p w14:paraId="3B410472" w14:textId="77777777" w:rsidR="00671FB9" w:rsidRPr="00671FB9" w:rsidRDefault="00671FB9" w:rsidP="00671FB9">
      <w:pPr>
        <w:widowControl w:val="0"/>
        <w:autoSpaceDE w:val="0"/>
        <w:autoSpaceDN w:val="0"/>
        <w:adjustRightInd w:val="0"/>
        <w:spacing w:after="240"/>
        <w:rPr>
          <w:noProof/>
        </w:rPr>
      </w:pPr>
      <w:r w:rsidRPr="00671FB9">
        <w:rPr>
          <w:noProof/>
        </w:rPr>
        <w:t xml:space="preserve">Elfi, D. (2013) ‘Caching Strategies for Improved Web Performance - O’Reilly Radar’, in </w:t>
      </w:r>
      <w:r w:rsidRPr="00671FB9">
        <w:rPr>
          <w:i/>
          <w:iCs/>
          <w:noProof/>
        </w:rPr>
        <w:t>OSCON 2013 Speaker Series</w:t>
      </w:r>
      <w:r w:rsidRPr="00671FB9">
        <w:rPr>
          <w:noProof/>
        </w:rPr>
        <w:t>. Available at: http://radar.oreilly.com/2013/07/caching-strategies-for-improved-web-performance.html (Accessed: 30 August 2017).</w:t>
      </w:r>
    </w:p>
    <w:p w14:paraId="48545099" w14:textId="77777777" w:rsidR="00671FB9" w:rsidRPr="00671FB9" w:rsidRDefault="00671FB9" w:rsidP="00671FB9">
      <w:pPr>
        <w:widowControl w:val="0"/>
        <w:autoSpaceDE w:val="0"/>
        <w:autoSpaceDN w:val="0"/>
        <w:adjustRightInd w:val="0"/>
        <w:spacing w:after="240"/>
        <w:rPr>
          <w:noProof/>
        </w:rPr>
      </w:pPr>
      <w:r w:rsidRPr="00671FB9">
        <w:rPr>
          <w:noProof/>
        </w:rPr>
        <w:t xml:space="preserve">Flanagan, D. (2011) </w:t>
      </w:r>
      <w:r w:rsidRPr="00671FB9">
        <w:rPr>
          <w:i/>
          <w:iCs/>
          <w:noProof/>
        </w:rPr>
        <w:t>JavaScript: The Definitive Guide, 6th Edition - O’Reilly Media</w:t>
      </w:r>
      <w:r w:rsidRPr="00671FB9">
        <w:rPr>
          <w:noProof/>
        </w:rPr>
        <w:t>. 6th edn. O’Reilly Media. Available at: http://shop.oreilly.com/product/9780596805531.do (Accessed: 20 August 2017).</w:t>
      </w:r>
    </w:p>
    <w:p w14:paraId="65A4C67C" w14:textId="77777777" w:rsidR="00671FB9" w:rsidRPr="00671FB9" w:rsidRDefault="00671FB9" w:rsidP="00671FB9">
      <w:pPr>
        <w:widowControl w:val="0"/>
        <w:autoSpaceDE w:val="0"/>
        <w:autoSpaceDN w:val="0"/>
        <w:adjustRightInd w:val="0"/>
        <w:spacing w:after="240"/>
        <w:rPr>
          <w:noProof/>
        </w:rPr>
      </w:pPr>
      <w:r w:rsidRPr="00671FB9">
        <w:rPr>
          <w:noProof/>
        </w:rPr>
        <w:t xml:space="preserve">Fowler, M. (2009) </w:t>
      </w:r>
      <w:r w:rsidRPr="00671FB9">
        <w:rPr>
          <w:i/>
          <w:iCs/>
          <w:noProof/>
        </w:rPr>
        <w:t>TwoHardThings</w:t>
      </w:r>
      <w:r w:rsidRPr="00671FB9">
        <w:rPr>
          <w:noProof/>
        </w:rPr>
        <w:t>. Available at: https://martinfowler.com/bliki/TwoHardThings.html (Accessed: 28 August 2017).</w:t>
      </w:r>
    </w:p>
    <w:p w14:paraId="7D5F7921" w14:textId="77777777" w:rsidR="00671FB9" w:rsidRPr="00671FB9" w:rsidRDefault="00671FB9" w:rsidP="00671FB9">
      <w:pPr>
        <w:widowControl w:val="0"/>
        <w:autoSpaceDE w:val="0"/>
        <w:autoSpaceDN w:val="0"/>
        <w:adjustRightInd w:val="0"/>
        <w:spacing w:after="240"/>
        <w:rPr>
          <w:noProof/>
        </w:rPr>
      </w:pPr>
      <w:r w:rsidRPr="00671FB9">
        <w:rPr>
          <w:i/>
          <w:iCs/>
          <w:noProof/>
        </w:rPr>
        <w:t>Github Language Stats</w:t>
      </w:r>
      <w:r w:rsidRPr="00671FB9">
        <w:rPr>
          <w:noProof/>
        </w:rPr>
        <w:t xml:space="preserve"> (2017). Available at: https://madnight.github.io/githut/ (Accessed: 27 August 2017).</w:t>
      </w:r>
    </w:p>
    <w:p w14:paraId="52B6F161" w14:textId="77777777" w:rsidR="00671FB9" w:rsidRPr="00671FB9" w:rsidRDefault="00671FB9" w:rsidP="00671FB9">
      <w:pPr>
        <w:widowControl w:val="0"/>
        <w:autoSpaceDE w:val="0"/>
        <w:autoSpaceDN w:val="0"/>
        <w:adjustRightInd w:val="0"/>
        <w:spacing w:after="240"/>
        <w:rPr>
          <w:noProof/>
        </w:rPr>
      </w:pPr>
      <w:r w:rsidRPr="00671FB9">
        <w:rPr>
          <w:noProof/>
        </w:rPr>
        <w:t xml:space="preserve">Internet World Stats (2017) </w:t>
      </w:r>
      <w:r w:rsidRPr="00671FB9">
        <w:rPr>
          <w:i/>
          <w:iCs/>
          <w:noProof/>
        </w:rPr>
        <w:t>World Internet Users Statistics and 2017 World Population Stats</w:t>
      </w:r>
      <w:r w:rsidRPr="00671FB9">
        <w:rPr>
          <w:noProof/>
        </w:rPr>
        <w:t>. Available at: http://www.internetworldstats.com/stats.htm (Accessed: 18 August 2017).</w:t>
      </w:r>
    </w:p>
    <w:p w14:paraId="4F5702F5" w14:textId="77777777" w:rsidR="00671FB9" w:rsidRPr="00671FB9" w:rsidRDefault="00671FB9" w:rsidP="00671FB9">
      <w:pPr>
        <w:widowControl w:val="0"/>
        <w:autoSpaceDE w:val="0"/>
        <w:autoSpaceDN w:val="0"/>
        <w:adjustRightInd w:val="0"/>
        <w:spacing w:after="240"/>
        <w:rPr>
          <w:noProof/>
        </w:rPr>
      </w:pPr>
      <w:r w:rsidRPr="00671FB9">
        <w:rPr>
          <w:noProof/>
        </w:rPr>
        <w:t xml:space="preserve">Investopedia (2017) </w:t>
      </w:r>
      <w:r w:rsidRPr="00671FB9">
        <w:rPr>
          <w:i/>
          <w:iCs/>
          <w:noProof/>
        </w:rPr>
        <w:t>Dotcom Bubble</w:t>
      </w:r>
      <w:r w:rsidRPr="00671FB9">
        <w:rPr>
          <w:noProof/>
        </w:rPr>
        <w:t>. Available at: http://www.investopedia.com/terms/d/dotcom-bubble.asp.</w:t>
      </w:r>
    </w:p>
    <w:p w14:paraId="58196059" w14:textId="77777777" w:rsidR="00671FB9" w:rsidRPr="00671FB9" w:rsidRDefault="00671FB9" w:rsidP="00671FB9">
      <w:pPr>
        <w:widowControl w:val="0"/>
        <w:autoSpaceDE w:val="0"/>
        <w:autoSpaceDN w:val="0"/>
        <w:adjustRightInd w:val="0"/>
        <w:spacing w:after="240"/>
        <w:rPr>
          <w:noProof/>
        </w:rPr>
      </w:pPr>
      <w:r w:rsidRPr="00671FB9">
        <w:rPr>
          <w:noProof/>
        </w:rPr>
        <w:t xml:space="preserve">Isaac, L. P. (2014) </w:t>
      </w:r>
      <w:r w:rsidRPr="00671FB9">
        <w:rPr>
          <w:i/>
          <w:iCs/>
          <w:noProof/>
        </w:rPr>
        <w:t>15 Tips to Optimize Your PHP Script for Better Performance for Developers</w:t>
      </w:r>
      <w:r w:rsidRPr="00671FB9">
        <w:rPr>
          <w:noProof/>
        </w:rPr>
        <w:t>. Available at: http://www.thegeekstuff.com/2014/04/optimize-php-code/ (Accessed: 24 August 2017).</w:t>
      </w:r>
    </w:p>
    <w:p w14:paraId="60920D06" w14:textId="77777777" w:rsidR="00671FB9" w:rsidRPr="00671FB9" w:rsidRDefault="00671FB9" w:rsidP="00671FB9">
      <w:pPr>
        <w:widowControl w:val="0"/>
        <w:autoSpaceDE w:val="0"/>
        <w:autoSpaceDN w:val="0"/>
        <w:adjustRightInd w:val="0"/>
        <w:spacing w:after="240"/>
        <w:rPr>
          <w:noProof/>
        </w:rPr>
      </w:pPr>
      <w:r w:rsidRPr="00671FB9">
        <w:rPr>
          <w:noProof/>
        </w:rPr>
        <w:t>IT Conversations (2003) ‘Rasmus Lerdorf, Senior Technical Yahoo: PHP, Behind the Mic’. Available at: https://web.archive.org/web/20130728125152/http://itc.conversationsnetwork.org/shows/detail58.html (Accessed: 19 August 2017).</w:t>
      </w:r>
    </w:p>
    <w:p w14:paraId="5E0A7F16" w14:textId="77777777" w:rsidR="00671FB9" w:rsidRPr="00671FB9" w:rsidRDefault="00671FB9" w:rsidP="00671FB9">
      <w:pPr>
        <w:widowControl w:val="0"/>
        <w:autoSpaceDE w:val="0"/>
        <w:autoSpaceDN w:val="0"/>
        <w:adjustRightInd w:val="0"/>
        <w:spacing w:after="240"/>
        <w:rPr>
          <w:noProof/>
        </w:rPr>
      </w:pPr>
      <w:r w:rsidRPr="00671FB9">
        <w:rPr>
          <w:noProof/>
        </w:rPr>
        <w:t xml:space="preserve">Knuth, D. E. (1974) ‘Computer programming as an art’, </w:t>
      </w:r>
      <w:r w:rsidRPr="00671FB9">
        <w:rPr>
          <w:i/>
          <w:iCs/>
          <w:noProof/>
        </w:rPr>
        <w:t>Communications of the ACM</w:t>
      </w:r>
      <w:r w:rsidRPr="00671FB9">
        <w:rPr>
          <w:noProof/>
        </w:rPr>
        <w:t>. ACM, 17(12), pp. 667–673. doi: 10.1145/361604.361612.</w:t>
      </w:r>
    </w:p>
    <w:p w14:paraId="53BA5C03" w14:textId="77777777" w:rsidR="00671FB9" w:rsidRPr="00671FB9" w:rsidRDefault="00671FB9" w:rsidP="00671FB9">
      <w:pPr>
        <w:widowControl w:val="0"/>
        <w:autoSpaceDE w:val="0"/>
        <w:autoSpaceDN w:val="0"/>
        <w:adjustRightInd w:val="0"/>
        <w:spacing w:after="240"/>
        <w:rPr>
          <w:noProof/>
        </w:rPr>
      </w:pPr>
      <w:r w:rsidRPr="00671FB9">
        <w:rPr>
          <w:noProof/>
        </w:rPr>
        <w:t xml:space="preserve">Letts, S. (2015) </w:t>
      </w:r>
      <w:r w:rsidRPr="00671FB9">
        <w:rPr>
          <w:i/>
          <w:iCs/>
          <w:noProof/>
        </w:rPr>
        <w:t>What is Web 4.0?</w:t>
      </w:r>
      <w:r w:rsidRPr="00671FB9">
        <w:rPr>
          <w:noProof/>
        </w:rPr>
        <w:t xml:space="preserve"> Available at: https://stephenletts.wordpress.com/web-4-0/ (Accessed: 22 August 2017).</w:t>
      </w:r>
    </w:p>
    <w:p w14:paraId="2F68C3F2" w14:textId="77777777" w:rsidR="00671FB9" w:rsidRPr="00671FB9" w:rsidRDefault="00671FB9" w:rsidP="00671FB9">
      <w:pPr>
        <w:widowControl w:val="0"/>
        <w:autoSpaceDE w:val="0"/>
        <w:autoSpaceDN w:val="0"/>
        <w:adjustRightInd w:val="0"/>
        <w:spacing w:after="240"/>
        <w:rPr>
          <w:noProof/>
        </w:rPr>
      </w:pPr>
      <w:r w:rsidRPr="00671FB9">
        <w:rPr>
          <w:noProof/>
        </w:rPr>
        <w:t xml:space="preserve">MacKay, J. (2016) </w:t>
      </w:r>
      <w:r w:rsidRPr="00671FB9">
        <w:rPr>
          <w:i/>
          <w:iCs/>
          <w:noProof/>
        </w:rPr>
        <w:t>Building Facebook today: Is PHP still relevant in 2017? - Crew.co</w:t>
      </w:r>
      <w:r w:rsidRPr="00671FB9">
        <w:rPr>
          <w:noProof/>
        </w:rPr>
        <w:t>. Available at: https://crew.co/blog/is-php-still-relevant-in-2017/ (Accessed: 28 August 2017).</w:t>
      </w:r>
    </w:p>
    <w:p w14:paraId="6131E11F" w14:textId="77777777" w:rsidR="00671FB9" w:rsidRPr="00671FB9" w:rsidRDefault="00671FB9" w:rsidP="00671FB9">
      <w:pPr>
        <w:widowControl w:val="0"/>
        <w:autoSpaceDE w:val="0"/>
        <w:autoSpaceDN w:val="0"/>
        <w:adjustRightInd w:val="0"/>
        <w:spacing w:after="240"/>
        <w:rPr>
          <w:noProof/>
        </w:rPr>
      </w:pPr>
      <w:r w:rsidRPr="00671FB9">
        <w:rPr>
          <w:noProof/>
        </w:rPr>
        <w:t xml:space="preserve">MDN (2017) </w:t>
      </w:r>
      <w:r w:rsidRPr="00671FB9">
        <w:rPr>
          <w:i/>
          <w:iCs/>
          <w:noProof/>
        </w:rPr>
        <w:t>Cache-Control - HTTP | MDN</w:t>
      </w:r>
      <w:r w:rsidRPr="00671FB9">
        <w:rPr>
          <w:noProof/>
        </w:rPr>
        <w:t>. Available at: https://developer.mozilla.org/en-US/docs/Web/HTTP/Headers/Cache-Control (Accessed: 3 September 2017).</w:t>
      </w:r>
    </w:p>
    <w:p w14:paraId="519643AB" w14:textId="77777777" w:rsidR="00671FB9" w:rsidRPr="00671FB9" w:rsidRDefault="00671FB9" w:rsidP="00671FB9">
      <w:pPr>
        <w:widowControl w:val="0"/>
        <w:autoSpaceDE w:val="0"/>
        <w:autoSpaceDN w:val="0"/>
        <w:adjustRightInd w:val="0"/>
        <w:spacing w:after="240"/>
        <w:rPr>
          <w:noProof/>
        </w:rPr>
      </w:pPr>
      <w:r w:rsidRPr="00671FB9">
        <w:rPr>
          <w:noProof/>
        </w:rPr>
        <w:t xml:space="preserve">Miller, R. B. (1968) ‘Response time in man-computer conversational transactions’, in </w:t>
      </w:r>
      <w:r w:rsidRPr="00671FB9">
        <w:rPr>
          <w:i/>
          <w:iCs/>
          <w:noProof/>
        </w:rPr>
        <w:t>Proceedings of the December 9-11, 1968, fall joint computer conference, part I on - AFIPS ’68 (Fall, part I)</w:t>
      </w:r>
      <w:r w:rsidRPr="00671FB9">
        <w:rPr>
          <w:noProof/>
        </w:rPr>
        <w:t>. New York, New York, USA: ACM Press, p. 267. doi: 10.1145/1476589.1476628.</w:t>
      </w:r>
    </w:p>
    <w:p w14:paraId="0CAED60F" w14:textId="77777777" w:rsidR="00671FB9" w:rsidRPr="00671FB9" w:rsidRDefault="00671FB9" w:rsidP="00671FB9">
      <w:pPr>
        <w:widowControl w:val="0"/>
        <w:autoSpaceDE w:val="0"/>
        <w:autoSpaceDN w:val="0"/>
        <w:adjustRightInd w:val="0"/>
        <w:spacing w:after="240"/>
        <w:rPr>
          <w:noProof/>
        </w:rPr>
      </w:pPr>
      <w:r w:rsidRPr="00671FB9">
        <w:rPr>
          <w:noProof/>
        </w:rPr>
        <w:t xml:space="preserve">Nottingham, M. </w:t>
      </w:r>
      <w:r w:rsidRPr="00671FB9">
        <w:rPr>
          <w:i/>
          <w:iCs/>
          <w:noProof/>
        </w:rPr>
        <w:t>et al.</w:t>
      </w:r>
      <w:r w:rsidRPr="00671FB9">
        <w:rPr>
          <w:noProof/>
        </w:rPr>
        <w:t xml:space="preserve"> (2015) </w:t>
      </w:r>
      <w:r w:rsidRPr="00671FB9">
        <w:rPr>
          <w:i/>
          <w:iCs/>
          <w:noProof/>
        </w:rPr>
        <w:t>Hypertext Transfer Protocol (httpbis)</w:t>
      </w:r>
      <w:r w:rsidRPr="00671FB9">
        <w:rPr>
          <w:noProof/>
        </w:rPr>
        <w:t xml:space="preserve">, </w:t>
      </w:r>
      <w:r w:rsidRPr="00671FB9">
        <w:rPr>
          <w:i/>
          <w:iCs/>
          <w:noProof/>
        </w:rPr>
        <w:t>IETF Datatracker</w:t>
      </w:r>
      <w:r w:rsidRPr="00671FB9">
        <w:rPr>
          <w:noProof/>
        </w:rPr>
        <w:t>.</w:t>
      </w:r>
    </w:p>
    <w:p w14:paraId="2A56B63F" w14:textId="77777777" w:rsidR="00671FB9" w:rsidRPr="00671FB9" w:rsidRDefault="00671FB9" w:rsidP="00671FB9">
      <w:pPr>
        <w:widowControl w:val="0"/>
        <w:autoSpaceDE w:val="0"/>
        <w:autoSpaceDN w:val="0"/>
        <w:adjustRightInd w:val="0"/>
        <w:spacing w:after="240"/>
        <w:rPr>
          <w:noProof/>
        </w:rPr>
      </w:pPr>
      <w:r w:rsidRPr="00671FB9">
        <w:rPr>
          <w:noProof/>
        </w:rPr>
        <w:t xml:space="preserve">O’Reilly, T. (2005) </w:t>
      </w:r>
      <w:r w:rsidRPr="00671FB9">
        <w:rPr>
          <w:i/>
          <w:iCs/>
          <w:noProof/>
        </w:rPr>
        <w:t>What Is Web 2.0</w:t>
      </w:r>
      <w:r w:rsidRPr="00671FB9">
        <w:rPr>
          <w:noProof/>
        </w:rPr>
        <w:t>. Available at: http://www.oreilly.com/pub/a/web2/archive/what-is-web-20.html (Accessed: 22 August 2017).</w:t>
      </w:r>
    </w:p>
    <w:p w14:paraId="5B9A5C96" w14:textId="77777777" w:rsidR="00671FB9" w:rsidRPr="00671FB9" w:rsidRDefault="00671FB9" w:rsidP="00671FB9">
      <w:pPr>
        <w:widowControl w:val="0"/>
        <w:autoSpaceDE w:val="0"/>
        <w:autoSpaceDN w:val="0"/>
        <w:adjustRightInd w:val="0"/>
        <w:spacing w:after="240"/>
        <w:rPr>
          <w:noProof/>
        </w:rPr>
      </w:pPr>
      <w:r w:rsidRPr="00671FB9">
        <w:rPr>
          <w:noProof/>
        </w:rPr>
        <w:t xml:space="preserve">Patel, K. (2013) ‘Incremental Journey for World Wide Web: Introduced with Web 1.0 to Recent Web 5.0 – A Survey Paper’, </w:t>
      </w:r>
      <w:r w:rsidRPr="00671FB9">
        <w:rPr>
          <w:i/>
          <w:iCs/>
          <w:noProof/>
        </w:rPr>
        <w:t>International Journal of Advanced Research in Computer Science and Software Engineering</w:t>
      </w:r>
      <w:r w:rsidRPr="00671FB9">
        <w:rPr>
          <w:noProof/>
        </w:rPr>
        <w:t>, 3(10), pp. 2277–128. Available at: http://www.ijarcsse.com/docs/papers/Volume_3/10_October2013/V3I10-0149.pdf (Accessed: 22 August 2017).</w:t>
      </w:r>
    </w:p>
    <w:p w14:paraId="4BDECE31" w14:textId="77777777" w:rsidR="00671FB9" w:rsidRPr="00671FB9" w:rsidRDefault="00671FB9" w:rsidP="00671FB9">
      <w:pPr>
        <w:widowControl w:val="0"/>
        <w:autoSpaceDE w:val="0"/>
        <w:autoSpaceDN w:val="0"/>
        <w:adjustRightInd w:val="0"/>
        <w:spacing w:after="240"/>
        <w:rPr>
          <w:noProof/>
        </w:rPr>
      </w:pPr>
      <w:r w:rsidRPr="00671FB9">
        <w:rPr>
          <w:noProof/>
        </w:rPr>
        <w:t xml:space="preserve">PHP-FIG (2016) </w:t>
      </w:r>
      <w:r w:rsidRPr="00671FB9">
        <w:rPr>
          <w:i/>
          <w:iCs/>
          <w:noProof/>
        </w:rPr>
        <w:t>Frequently Asked Questions - PHP-FIG</w:t>
      </w:r>
      <w:r w:rsidRPr="00671FB9">
        <w:rPr>
          <w:noProof/>
        </w:rPr>
        <w:t>. Available at: http://www.php-fig.org/faqs/ (Accessed: 30 August 2017).</w:t>
      </w:r>
    </w:p>
    <w:p w14:paraId="3D9916A0" w14:textId="77777777" w:rsidR="00671FB9" w:rsidRPr="00671FB9" w:rsidRDefault="00671FB9" w:rsidP="00671FB9">
      <w:pPr>
        <w:widowControl w:val="0"/>
        <w:autoSpaceDE w:val="0"/>
        <w:autoSpaceDN w:val="0"/>
        <w:adjustRightInd w:val="0"/>
        <w:spacing w:after="240"/>
        <w:rPr>
          <w:noProof/>
        </w:rPr>
      </w:pPr>
      <w:r w:rsidRPr="00671FB9">
        <w:rPr>
          <w:noProof/>
        </w:rPr>
        <w:t xml:space="preserve">PHP-FIG (2017) </w:t>
      </w:r>
      <w:r w:rsidRPr="00671FB9">
        <w:rPr>
          <w:i/>
          <w:iCs/>
          <w:noProof/>
        </w:rPr>
        <w:t>PHP Standards Recommendations - PHP-FIG</w:t>
      </w:r>
      <w:r w:rsidRPr="00671FB9">
        <w:rPr>
          <w:noProof/>
        </w:rPr>
        <w:t>. Available at: http://www.php-fig.org/psr/ (Accessed: 30 August 2017).</w:t>
      </w:r>
    </w:p>
    <w:p w14:paraId="3505D663" w14:textId="77777777" w:rsidR="00671FB9" w:rsidRPr="00671FB9" w:rsidRDefault="00671FB9" w:rsidP="00671FB9">
      <w:pPr>
        <w:widowControl w:val="0"/>
        <w:autoSpaceDE w:val="0"/>
        <w:autoSpaceDN w:val="0"/>
        <w:adjustRightInd w:val="0"/>
        <w:spacing w:after="240"/>
        <w:rPr>
          <w:noProof/>
        </w:rPr>
      </w:pPr>
      <w:r w:rsidRPr="00671FB9">
        <w:rPr>
          <w:noProof/>
        </w:rPr>
        <w:t xml:space="preserve">Poushter, J. (2016) ‘Smartphone Ownership and Internet Usage Continues to Climb in Emerging Economies’, </w:t>
      </w:r>
      <w:r w:rsidRPr="00671FB9">
        <w:rPr>
          <w:i/>
          <w:iCs/>
          <w:noProof/>
        </w:rPr>
        <w:t>Pew Research Center</w:t>
      </w:r>
      <w:r w:rsidRPr="00671FB9">
        <w:rPr>
          <w:noProof/>
        </w:rPr>
        <w:t>, pp. 1–45. doi: 10.1017/CBO9781107415324.004.</w:t>
      </w:r>
    </w:p>
    <w:p w14:paraId="3BFE5AC6" w14:textId="77777777" w:rsidR="00671FB9" w:rsidRPr="00671FB9" w:rsidRDefault="00671FB9" w:rsidP="00671FB9">
      <w:pPr>
        <w:widowControl w:val="0"/>
        <w:autoSpaceDE w:val="0"/>
        <w:autoSpaceDN w:val="0"/>
        <w:adjustRightInd w:val="0"/>
        <w:spacing w:after="240"/>
        <w:rPr>
          <w:noProof/>
        </w:rPr>
      </w:pPr>
      <w:r w:rsidRPr="00671FB9">
        <w:rPr>
          <w:noProof/>
        </w:rPr>
        <w:t xml:space="preserve">PSR (2017) </w:t>
      </w:r>
      <w:r w:rsidRPr="00671FB9">
        <w:rPr>
          <w:i/>
          <w:iCs/>
          <w:noProof/>
        </w:rPr>
        <w:t>PSR-6: Caching Interface - PHP-FIG</w:t>
      </w:r>
      <w:r w:rsidRPr="00671FB9">
        <w:rPr>
          <w:noProof/>
        </w:rPr>
        <w:t>. Available at: http://www.php-fig.org/psr/psr-6/ (Accessed: 29 August 2017).</w:t>
      </w:r>
    </w:p>
    <w:p w14:paraId="27ED2A5C" w14:textId="77777777" w:rsidR="00671FB9" w:rsidRPr="00671FB9" w:rsidRDefault="00671FB9" w:rsidP="00671FB9">
      <w:pPr>
        <w:widowControl w:val="0"/>
        <w:autoSpaceDE w:val="0"/>
        <w:autoSpaceDN w:val="0"/>
        <w:adjustRightInd w:val="0"/>
        <w:spacing w:after="240"/>
        <w:rPr>
          <w:noProof/>
        </w:rPr>
      </w:pPr>
      <w:r w:rsidRPr="00671FB9">
        <w:rPr>
          <w:noProof/>
        </w:rPr>
        <w:t xml:space="preserve">Redis (no date) </w:t>
      </w:r>
      <w:r w:rsidRPr="00671FB9">
        <w:rPr>
          <w:i/>
          <w:iCs/>
          <w:noProof/>
        </w:rPr>
        <w:t>Using Redis as an LRU cache – Redis</w:t>
      </w:r>
      <w:r w:rsidRPr="00671FB9">
        <w:rPr>
          <w:noProof/>
        </w:rPr>
        <w:t>. Available at: https://redis.io/topics/lru-cache (Accessed: 29 August 2017).</w:t>
      </w:r>
    </w:p>
    <w:p w14:paraId="507EC963" w14:textId="77777777" w:rsidR="00671FB9" w:rsidRPr="00671FB9" w:rsidRDefault="00671FB9" w:rsidP="00671FB9">
      <w:pPr>
        <w:widowControl w:val="0"/>
        <w:autoSpaceDE w:val="0"/>
        <w:autoSpaceDN w:val="0"/>
        <w:adjustRightInd w:val="0"/>
        <w:spacing w:after="240"/>
        <w:rPr>
          <w:noProof/>
        </w:rPr>
      </w:pPr>
      <w:r w:rsidRPr="00671FB9">
        <w:rPr>
          <w:noProof/>
        </w:rPr>
        <w:t xml:space="preserve">Richardson, C. (2017) </w:t>
      </w:r>
      <w:r w:rsidRPr="00671FB9">
        <w:rPr>
          <w:i/>
          <w:iCs/>
          <w:noProof/>
        </w:rPr>
        <w:t>Microservice Architecture pattern</w:t>
      </w:r>
      <w:r w:rsidRPr="00671FB9">
        <w:rPr>
          <w:noProof/>
        </w:rPr>
        <w:t>. Available at: http://microservices.io/patterns/microservices.html (Accessed: 28 August 2017).</w:t>
      </w:r>
    </w:p>
    <w:p w14:paraId="2B00BD1F" w14:textId="77777777" w:rsidR="00671FB9" w:rsidRPr="00671FB9" w:rsidRDefault="00671FB9" w:rsidP="00671FB9">
      <w:pPr>
        <w:widowControl w:val="0"/>
        <w:autoSpaceDE w:val="0"/>
        <w:autoSpaceDN w:val="0"/>
        <w:adjustRightInd w:val="0"/>
        <w:spacing w:after="240"/>
        <w:rPr>
          <w:noProof/>
        </w:rPr>
      </w:pPr>
      <w:r w:rsidRPr="00671FB9">
        <w:rPr>
          <w:noProof/>
        </w:rPr>
        <w:t xml:space="preserve">Shellhammer, A. (2017) </w:t>
      </w:r>
      <w:r w:rsidRPr="00671FB9">
        <w:rPr>
          <w:i/>
          <w:iCs/>
          <w:noProof/>
        </w:rPr>
        <w:t>The need for mobile speed: How mobile latency impacts publisher revenue</w:t>
      </w:r>
      <w:r w:rsidRPr="00671FB9">
        <w:rPr>
          <w:noProof/>
        </w:rPr>
        <w:t>. Available at: https://www.doubleclickbygoogle.com/articles/mobile-speed-matters/ (Accessed: 18 August 2017).</w:t>
      </w:r>
    </w:p>
    <w:p w14:paraId="56642627" w14:textId="77777777" w:rsidR="00671FB9" w:rsidRPr="00671FB9" w:rsidRDefault="00671FB9" w:rsidP="00671FB9">
      <w:pPr>
        <w:widowControl w:val="0"/>
        <w:autoSpaceDE w:val="0"/>
        <w:autoSpaceDN w:val="0"/>
        <w:adjustRightInd w:val="0"/>
        <w:spacing w:after="240"/>
        <w:rPr>
          <w:noProof/>
        </w:rPr>
      </w:pPr>
      <w:r w:rsidRPr="00671FB9">
        <w:rPr>
          <w:noProof/>
        </w:rPr>
        <w:t xml:space="preserve">SimilarTech (2017) </w:t>
      </w:r>
      <w:r w:rsidRPr="00671FB9">
        <w:rPr>
          <w:i/>
          <w:iCs/>
          <w:noProof/>
        </w:rPr>
        <w:t>PHP Market Share and Web Usage Statistics</w:t>
      </w:r>
      <w:r w:rsidRPr="00671FB9">
        <w:rPr>
          <w:noProof/>
        </w:rPr>
        <w:t>. Available at: https://www.similartech.com/technologies/php (Accessed: 28 August 2017).</w:t>
      </w:r>
    </w:p>
    <w:p w14:paraId="5B18827A" w14:textId="77777777" w:rsidR="00671FB9" w:rsidRPr="00671FB9" w:rsidRDefault="00671FB9" w:rsidP="00671FB9">
      <w:pPr>
        <w:widowControl w:val="0"/>
        <w:autoSpaceDE w:val="0"/>
        <w:autoSpaceDN w:val="0"/>
        <w:adjustRightInd w:val="0"/>
        <w:spacing w:after="240"/>
        <w:rPr>
          <w:noProof/>
        </w:rPr>
      </w:pPr>
      <w:r w:rsidRPr="00671FB9">
        <w:rPr>
          <w:noProof/>
        </w:rPr>
        <w:t xml:space="preserve">Souders, S. (2007) </w:t>
      </w:r>
      <w:r w:rsidRPr="00671FB9">
        <w:rPr>
          <w:i/>
          <w:iCs/>
          <w:noProof/>
        </w:rPr>
        <w:t>14 Rules for Faster-Loading Web Sites</w:t>
      </w:r>
      <w:r w:rsidRPr="00671FB9">
        <w:rPr>
          <w:noProof/>
        </w:rPr>
        <w:t>. Available at: http://stevesouders.com/hpws/ (Accessed: 20 August 2017).</w:t>
      </w:r>
    </w:p>
    <w:p w14:paraId="56527A21" w14:textId="77777777" w:rsidR="00671FB9" w:rsidRPr="00671FB9" w:rsidRDefault="00671FB9" w:rsidP="00671FB9">
      <w:pPr>
        <w:widowControl w:val="0"/>
        <w:autoSpaceDE w:val="0"/>
        <w:autoSpaceDN w:val="0"/>
        <w:adjustRightInd w:val="0"/>
        <w:spacing w:after="240"/>
        <w:rPr>
          <w:noProof/>
        </w:rPr>
      </w:pPr>
      <w:r w:rsidRPr="00671FB9">
        <w:rPr>
          <w:noProof/>
        </w:rPr>
        <w:t xml:space="preserve">Stackify (2017) </w:t>
      </w:r>
      <w:r w:rsidRPr="00671FB9">
        <w:rPr>
          <w:i/>
          <w:iCs/>
          <w:noProof/>
        </w:rPr>
        <w:t>Trendiest and Most Popular Programming Languages in 2017</w:t>
      </w:r>
      <w:r w:rsidRPr="00671FB9">
        <w:rPr>
          <w:noProof/>
        </w:rPr>
        <w:t>. Available at: https://stackify.com/trendiest-programming-languages-hottest-sought-programming-languages-2017/ (Accessed: 27 August 2017).</w:t>
      </w:r>
    </w:p>
    <w:p w14:paraId="35242ED6" w14:textId="77777777" w:rsidR="00671FB9" w:rsidRPr="00671FB9" w:rsidRDefault="00671FB9" w:rsidP="00671FB9">
      <w:pPr>
        <w:widowControl w:val="0"/>
        <w:autoSpaceDE w:val="0"/>
        <w:autoSpaceDN w:val="0"/>
        <w:adjustRightInd w:val="0"/>
        <w:spacing w:after="240"/>
        <w:rPr>
          <w:noProof/>
        </w:rPr>
      </w:pPr>
      <w:r w:rsidRPr="00671FB9">
        <w:rPr>
          <w:noProof/>
        </w:rPr>
        <w:t xml:space="preserve">Stogov, D. and Suraski, Z. (2014) </w:t>
      </w:r>
      <w:r w:rsidRPr="00671FB9">
        <w:rPr>
          <w:i/>
          <w:iCs/>
          <w:noProof/>
        </w:rPr>
        <w:t>PHP RFC: Move the phpng branch into master</w:t>
      </w:r>
      <w:r w:rsidRPr="00671FB9">
        <w:rPr>
          <w:noProof/>
        </w:rPr>
        <w:t>. Available at: https://wiki.php.net/rfc/phpng (Accessed: 20 August 2017).</w:t>
      </w:r>
    </w:p>
    <w:p w14:paraId="4825A255" w14:textId="77777777" w:rsidR="00671FB9" w:rsidRPr="00671FB9" w:rsidRDefault="00671FB9" w:rsidP="00671FB9">
      <w:pPr>
        <w:widowControl w:val="0"/>
        <w:autoSpaceDE w:val="0"/>
        <w:autoSpaceDN w:val="0"/>
        <w:adjustRightInd w:val="0"/>
        <w:spacing w:after="240"/>
        <w:rPr>
          <w:noProof/>
        </w:rPr>
      </w:pPr>
      <w:r w:rsidRPr="00671FB9">
        <w:rPr>
          <w:noProof/>
        </w:rPr>
        <w:t xml:space="preserve">Sturgeon, P. (2014) </w:t>
      </w:r>
      <w:r w:rsidRPr="00671FB9">
        <w:rPr>
          <w:i/>
          <w:iCs/>
          <w:noProof/>
        </w:rPr>
        <w:t>The Neverending Muppet Debate of PHP 6 v PHP 7 | Phil Sturgeon</w:t>
      </w:r>
      <w:r w:rsidRPr="00671FB9">
        <w:rPr>
          <w:noProof/>
        </w:rPr>
        <w:t>. Available at: https://philsturgeon.uk/php/2014/07/23/neverending-muppet-debate-of-php-6-v-php-7/ (Accessed: 20 August 2017).</w:t>
      </w:r>
    </w:p>
    <w:p w14:paraId="66D16181" w14:textId="77777777" w:rsidR="00671FB9" w:rsidRPr="00671FB9" w:rsidRDefault="00671FB9" w:rsidP="00671FB9">
      <w:pPr>
        <w:widowControl w:val="0"/>
        <w:autoSpaceDE w:val="0"/>
        <w:autoSpaceDN w:val="0"/>
        <w:adjustRightInd w:val="0"/>
        <w:spacing w:after="240"/>
        <w:rPr>
          <w:noProof/>
        </w:rPr>
      </w:pPr>
      <w:r w:rsidRPr="00671FB9">
        <w:rPr>
          <w:noProof/>
        </w:rPr>
        <w:t xml:space="preserve">The PHP Group (2017a) </w:t>
      </w:r>
      <w:r w:rsidRPr="00671FB9">
        <w:rPr>
          <w:i/>
          <w:iCs/>
          <w:noProof/>
        </w:rPr>
        <w:t>History of PHP and Related Projects</w:t>
      </w:r>
      <w:r w:rsidRPr="00671FB9">
        <w:rPr>
          <w:noProof/>
        </w:rPr>
        <w:t>. Available at: http://php.net/manual/en/history.php.php (Accessed: 19 August 2017).</w:t>
      </w:r>
    </w:p>
    <w:p w14:paraId="09968EC6" w14:textId="77777777" w:rsidR="00671FB9" w:rsidRPr="00671FB9" w:rsidRDefault="00671FB9" w:rsidP="00671FB9">
      <w:pPr>
        <w:widowControl w:val="0"/>
        <w:autoSpaceDE w:val="0"/>
        <w:autoSpaceDN w:val="0"/>
        <w:adjustRightInd w:val="0"/>
        <w:spacing w:after="240"/>
        <w:rPr>
          <w:noProof/>
        </w:rPr>
      </w:pPr>
      <w:r w:rsidRPr="00671FB9">
        <w:rPr>
          <w:noProof/>
        </w:rPr>
        <w:t xml:space="preserve">The PHP Group (2017b) </w:t>
      </w:r>
      <w:r w:rsidRPr="00671FB9">
        <w:rPr>
          <w:i/>
          <w:iCs/>
          <w:noProof/>
        </w:rPr>
        <w:t>PHP: Supported Versions</w:t>
      </w:r>
      <w:r w:rsidRPr="00671FB9">
        <w:rPr>
          <w:noProof/>
        </w:rPr>
        <w:t>. Available at: http://php.net/supported-versions.php (Accessed: 20 August 2017).</w:t>
      </w:r>
    </w:p>
    <w:p w14:paraId="6FEFED89" w14:textId="77777777" w:rsidR="00671FB9" w:rsidRPr="00671FB9" w:rsidRDefault="00671FB9" w:rsidP="00671FB9">
      <w:pPr>
        <w:widowControl w:val="0"/>
        <w:autoSpaceDE w:val="0"/>
        <w:autoSpaceDN w:val="0"/>
        <w:adjustRightInd w:val="0"/>
        <w:spacing w:after="240"/>
        <w:rPr>
          <w:noProof/>
        </w:rPr>
      </w:pPr>
      <w:r w:rsidRPr="00671FB9">
        <w:rPr>
          <w:noProof/>
        </w:rPr>
        <w:t xml:space="preserve">The PHP Group (2017c) </w:t>
      </w:r>
      <w:r w:rsidRPr="00671FB9">
        <w:rPr>
          <w:i/>
          <w:iCs/>
          <w:noProof/>
        </w:rPr>
        <w:t>PHP: Unsupported Branches</w:t>
      </w:r>
      <w:r w:rsidRPr="00671FB9">
        <w:rPr>
          <w:noProof/>
        </w:rPr>
        <w:t>. Available at: http://php.net/eol.php (Accessed: 20 August 2017).</w:t>
      </w:r>
    </w:p>
    <w:p w14:paraId="62789608" w14:textId="77777777" w:rsidR="00671FB9" w:rsidRPr="00671FB9" w:rsidRDefault="00671FB9" w:rsidP="00671FB9">
      <w:pPr>
        <w:widowControl w:val="0"/>
        <w:autoSpaceDE w:val="0"/>
        <w:autoSpaceDN w:val="0"/>
        <w:adjustRightInd w:val="0"/>
        <w:spacing w:after="240"/>
        <w:rPr>
          <w:noProof/>
        </w:rPr>
      </w:pPr>
      <w:r w:rsidRPr="00671FB9">
        <w:rPr>
          <w:noProof/>
        </w:rPr>
        <w:t xml:space="preserve">TIOBE (2017) </w:t>
      </w:r>
      <w:r w:rsidRPr="00671FB9">
        <w:rPr>
          <w:i/>
          <w:iCs/>
          <w:noProof/>
        </w:rPr>
        <w:t>TIOBE Index | TIOBE - The Software Quality Company</w:t>
      </w:r>
      <w:r w:rsidRPr="00671FB9">
        <w:rPr>
          <w:noProof/>
        </w:rPr>
        <w:t>. Available at: https://www.tiobe.com/tiobe-index// (Accessed: 28 August 2017).</w:t>
      </w:r>
    </w:p>
    <w:p w14:paraId="47209516" w14:textId="77777777" w:rsidR="00671FB9" w:rsidRPr="00671FB9" w:rsidRDefault="00671FB9" w:rsidP="00671FB9">
      <w:pPr>
        <w:widowControl w:val="0"/>
        <w:autoSpaceDE w:val="0"/>
        <w:autoSpaceDN w:val="0"/>
        <w:adjustRightInd w:val="0"/>
        <w:spacing w:after="240"/>
        <w:rPr>
          <w:noProof/>
        </w:rPr>
      </w:pPr>
      <w:r w:rsidRPr="00671FB9">
        <w:rPr>
          <w:noProof/>
        </w:rPr>
        <w:t xml:space="preserve">Trachtenberg, A. (2004) </w:t>
      </w:r>
      <w:r w:rsidRPr="00671FB9">
        <w:rPr>
          <w:i/>
          <w:iCs/>
          <w:noProof/>
        </w:rPr>
        <w:t>Upgrading to PHP 5</w:t>
      </w:r>
      <w:r w:rsidRPr="00671FB9">
        <w:rPr>
          <w:noProof/>
        </w:rPr>
        <w:t>. O’Reilly Media. Available at: http://shop.oreilly.com/product/9780596006365.do (Accessed: 20 August 2017).</w:t>
      </w:r>
    </w:p>
    <w:p w14:paraId="48044136" w14:textId="77777777" w:rsidR="00671FB9" w:rsidRPr="00671FB9" w:rsidRDefault="00671FB9" w:rsidP="00671FB9">
      <w:pPr>
        <w:widowControl w:val="0"/>
        <w:autoSpaceDE w:val="0"/>
        <w:autoSpaceDN w:val="0"/>
        <w:adjustRightInd w:val="0"/>
        <w:spacing w:after="240"/>
        <w:rPr>
          <w:noProof/>
        </w:rPr>
      </w:pPr>
      <w:r w:rsidRPr="00671FB9">
        <w:rPr>
          <w:noProof/>
        </w:rPr>
        <w:t xml:space="preserve">VPN Mentor (2017) </w:t>
      </w:r>
      <w:r w:rsidRPr="00671FB9">
        <w:rPr>
          <w:i/>
          <w:iCs/>
          <w:noProof/>
        </w:rPr>
        <w:t>Internet Trends 2017. Stats &amp; Facts in the U.S. and Worldwide</w:t>
      </w:r>
      <w:r w:rsidRPr="00671FB9">
        <w:rPr>
          <w:noProof/>
        </w:rPr>
        <w:t>. Available at: https://www.vpnmentor.com/blog/vital-internet-trends/ (Accessed: 18 August 2017).</w:t>
      </w:r>
    </w:p>
    <w:p w14:paraId="664694C0" w14:textId="77777777" w:rsidR="00671FB9" w:rsidRPr="00671FB9" w:rsidRDefault="00671FB9" w:rsidP="00671FB9">
      <w:pPr>
        <w:widowControl w:val="0"/>
        <w:autoSpaceDE w:val="0"/>
        <w:autoSpaceDN w:val="0"/>
        <w:adjustRightInd w:val="0"/>
        <w:spacing w:after="240"/>
        <w:rPr>
          <w:noProof/>
        </w:rPr>
      </w:pPr>
      <w:r w:rsidRPr="00671FB9">
        <w:rPr>
          <w:noProof/>
        </w:rPr>
        <w:t xml:space="preserve">W3Techs (2017a) </w:t>
      </w:r>
      <w:r w:rsidRPr="00671FB9">
        <w:rPr>
          <w:i/>
          <w:iCs/>
          <w:noProof/>
        </w:rPr>
        <w:t>Historical trends in the usage of PHP version 5, August 2017</w:t>
      </w:r>
      <w:r w:rsidRPr="00671FB9">
        <w:rPr>
          <w:noProof/>
        </w:rPr>
        <w:t>. Available at: https://w3techs.com/technologies/history_details/pl-php/5 (Accessed: 20 August 2017).</w:t>
      </w:r>
    </w:p>
    <w:p w14:paraId="3CC56550" w14:textId="77777777" w:rsidR="00671FB9" w:rsidRPr="00671FB9" w:rsidRDefault="00671FB9" w:rsidP="00671FB9">
      <w:pPr>
        <w:widowControl w:val="0"/>
        <w:autoSpaceDE w:val="0"/>
        <w:autoSpaceDN w:val="0"/>
        <w:adjustRightInd w:val="0"/>
        <w:spacing w:after="240"/>
        <w:rPr>
          <w:noProof/>
        </w:rPr>
      </w:pPr>
      <w:r w:rsidRPr="00671FB9">
        <w:rPr>
          <w:noProof/>
        </w:rPr>
        <w:t xml:space="preserve">W3Techs (2017b) </w:t>
      </w:r>
      <w:r w:rsidRPr="00671FB9">
        <w:rPr>
          <w:i/>
          <w:iCs/>
          <w:noProof/>
        </w:rPr>
        <w:t>Usage Statistics and Market Share of PHP for Websites, August 2017</w:t>
      </w:r>
      <w:r w:rsidRPr="00671FB9">
        <w:rPr>
          <w:noProof/>
        </w:rPr>
        <w:t>. Available at: https://w3techs.com/technologies/details/pl-php/all/all (Accessed: 28 August 2017).</w:t>
      </w:r>
    </w:p>
    <w:p w14:paraId="7BCC868D" w14:textId="77777777" w:rsidR="00671FB9" w:rsidRPr="00671FB9" w:rsidRDefault="00671FB9" w:rsidP="00671FB9">
      <w:pPr>
        <w:widowControl w:val="0"/>
        <w:autoSpaceDE w:val="0"/>
        <w:autoSpaceDN w:val="0"/>
        <w:adjustRightInd w:val="0"/>
        <w:spacing w:after="240"/>
        <w:rPr>
          <w:noProof/>
        </w:rPr>
      </w:pPr>
      <w:r w:rsidRPr="00671FB9">
        <w:rPr>
          <w:noProof/>
        </w:rPr>
        <w:t xml:space="preserve">W3Techs (2017c) </w:t>
      </w:r>
      <w:r w:rsidRPr="00671FB9">
        <w:rPr>
          <w:i/>
          <w:iCs/>
          <w:noProof/>
        </w:rPr>
        <w:t>Usage Statistics and Market Share of Server-side Programming Languages for Websites, August 2017</w:t>
      </w:r>
      <w:r w:rsidRPr="00671FB9">
        <w:rPr>
          <w:noProof/>
        </w:rPr>
        <w:t>. Available at: https://w3techs.com/technologies/overview/programming_language/all (Accessed: 28 August 2017).</w:t>
      </w:r>
    </w:p>
    <w:p w14:paraId="7052BCEA" w14:textId="77777777" w:rsidR="00671FB9" w:rsidRPr="00671FB9" w:rsidRDefault="00671FB9" w:rsidP="00671FB9">
      <w:pPr>
        <w:widowControl w:val="0"/>
        <w:autoSpaceDE w:val="0"/>
        <w:autoSpaceDN w:val="0"/>
        <w:adjustRightInd w:val="0"/>
        <w:spacing w:after="240"/>
        <w:rPr>
          <w:noProof/>
        </w:rPr>
      </w:pPr>
      <w:r w:rsidRPr="00671FB9">
        <w:rPr>
          <w:noProof/>
        </w:rPr>
        <w:t xml:space="preserve">W3Techs (2017d) </w:t>
      </w:r>
      <w:r w:rsidRPr="00671FB9">
        <w:rPr>
          <w:i/>
          <w:iCs/>
          <w:noProof/>
        </w:rPr>
        <w:t>Usage Statistics of HTTP/2 for Websites, August 2017</w:t>
      </w:r>
      <w:r w:rsidRPr="00671FB9">
        <w:rPr>
          <w:noProof/>
        </w:rPr>
        <w:t>. Available at: https://w3techs.com/technologies/details/ce-http2/all/all (Accessed: 20 August 2017).</w:t>
      </w:r>
    </w:p>
    <w:p w14:paraId="31265A37" w14:textId="77777777" w:rsidR="00671FB9" w:rsidRPr="00671FB9" w:rsidRDefault="00671FB9" w:rsidP="00671FB9">
      <w:pPr>
        <w:widowControl w:val="0"/>
        <w:autoSpaceDE w:val="0"/>
        <w:autoSpaceDN w:val="0"/>
        <w:adjustRightInd w:val="0"/>
        <w:spacing w:after="240"/>
        <w:rPr>
          <w:noProof/>
        </w:rPr>
      </w:pPr>
      <w:r w:rsidRPr="00671FB9">
        <w:rPr>
          <w:noProof/>
        </w:rPr>
        <w:t xml:space="preserve">webfoundation.org (no date) </w:t>
      </w:r>
      <w:r w:rsidRPr="00671FB9">
        <w:rPr>
          <w:i/>
          <w:iCs/>
          <w:noProof/>
        </w:rPr>
        <w:t>History of the Web – World Wide Web Foundation</w:t>
      </w:r>
      <w:r w:rsidRPr="00671FB9">
        <w:rPr>
          <w:noProof/>
        </w:rPr>
        <w:t xml:space="preserve">, </w:t>
      </w:r>
      <w:r w:rsidRPr="00671FB9">
        <w:rPr>
          <w:i/>
          <w:iCs/>
          <w:noProof/>
        </w:rPr>
        <w:t>Web Foundation</w:t>
      </w:r>
      <w:r w:rsidRPr="00671FB9">
        <w:rPr>
          <w:noProof/>
        </w:rPr>
        <w:t>. Available at: https://webfoundation.org/about/vision/history-of-the-web/ (Accessed: 28 August 2017).</w:t>
      </w:r>
    </w:p>
    <w:p w14:paraId="275FB78A" w14:textId="77777777" w:rsidR="00671FB9" w:rsidRPr="00671FB9" w:rsidRDefault="00671FB9" w:rsidP="00671FB9">
      <w:pPr>
        <w:widowControl w:val="0"/>
        <w:autoSpaceDE w:val="0"/>
        <w:autoSpaceDN w:val="0"/>
        <w:adjustRightInd w:val="0"/>
        <w:spacing w:after="240"/>
        <w:rPr>
          <w:noProof/>
        </w:rPr>
      </w:pPr>
      <w:r w:rsidRPr="00671FB9">
        <w:rPr>
          <w:noProof/>
        </w:rPr>
        <w:t xml:space="preserve">World Wide Web Consortium (W3C) (2011) </w:t>
      </w:r>
      <w:r w:rsidRPr="00671FB9">
        <w:rPr>
          <w:i/>
          <w:iCs/>
          <w:noProof/>
        </w:rPr>
        <w:t>W3C Semantic Web Activity</w:t>
      </w:r>
      <w:r w:rsidRPr="00671FB9">
        <w:rPr>
          <w:noProof/>
        </w:rPr>
        <w:t>.</w:t>
      </w:r>
    </w:p>
    <w:p w14:paraId="1E10EE85" w14:textId="77777777" w:rsidR="00671FB9" w:rsidRPr="00671FB9" w:rsidRDefault="00671FB9" w:rsidP="00671FB9">
      <w:pPr>
        <w:widowControl w:val="0"/>
        <w:autoSpaceDE w:val="0"/>
        <w:autoSpaceDN w:val="0"/>
        <w:adjustRightInd w:val="0"/>
        <w:spacing w:after="240"/>
        <w:rPr>
          <w:noProof/>
        </w:rPr>
      </w:pPr>
      <w:r w:rsidRPr="00671FB9">
        <w:rPr>
          <w:noProof/>
        </w:rPr>
        <w:t xml:space="preserve">Zmievski, A. (2005) </w:t>
      </w:r>
      <w:r w:rsidRPr="00671FB9">
        <w:rPr>
          <w:i/>
          <w:iCs/>
          <w:noProof/>
        </w:rPr>
        <w:t>[PHP-DEV] PHP Unicode support design document</w:t>
      </w:r>
      <w:r w:rsidRPr="00671FB9">
        <w:rPr>
          <w:noProof/>
        </w:rPr>
        <w:t>. Available at: https://marc.info/?l=php-internals&amp;m=112365908921757&amp;w=1 (Accessed: 20 August 2017).</w:t>
      </w:r>
    </w:p>
    <w:p w14:paraId="0A9B1F70" w14:textId="77777777" w:rsidR="00671FB9" w:rsidRPr="00671FB9" w:rsidRDefault="00671FB9" w:rsidP="00671FB9">
      <w:pPr>
        <w:widowControl w:val="0"/>
        <w:autoSpaceDE w:val="0"/>
        <w:autoSpaceDN w:val="0"/>
        <w:adjustRightInd w:val="0"/>
        <w:spacing w:after="240"/>
        <w:rPr>
          <w:noProof/>
        </w:rPr>
      </w:pPr>
      <w:r w:rsidRPr="00671FB9">
        <w:rPr>
          <w:noProof/>
        </w:rPr>
        <w:t xml:space="preserve">Zmievski, A. (2011) </w:t>
      </w:r>
      <w:r w:rsidRPr="00671FB9">
        <w:rPr>
          <w:i/>
          <w:iCs/>
          <w:noProof/>
        </w:rPr>
        <w:t>The Good, the Bad, and the Ugly: What Happened to Unicode and PHP 6</w:t>
      </w:r>
      <w:r w:rsidRPr="00671FB9">
        <w:rPr>
          <w:noProof/>
        </w:rPr>
        <w:t>. Available at: https://www.slideshare.net/andreizm/the-good-the-bad-and-the-ugly-what-happened-to-unicode-and-php-6 (Accessed: 20 August 2017).</w:t>
      </w:r>
    </w:p>
    <w:p w14:paraId="04C5102E" w14:textId="237FC716" w:rsidR="00603A4D" w:rsidRPr="006A1E9C" w:rsidRDefault="0041026D" w:rsidP="00671FB9">
      <w:pPr>
        <w:widowControl w:val="0"/>
        <w:autoSpaceDE w:val="0"/>
        <w:autoSpaceDN w:val="0"/>
        <w:adjustRightInd w:val="0"/>
        <w:spacing w:after="240"/>
      </w:pPr>
      <w:r w:rsidRPr="006A1E9C">
        <w:fldChar w:fldCharType="end"/>
      </w:r>
    </w:p>
    <w:p w14:paraId="42D22F73" w14:textId="1F717804" w:rsidR="006A1E9C" w:rsidRDefault="006A1E9C" w:rsidP="006A1E9C">
      <w:pPr>
        <w:pStyle w:val="Lista"/>
        <w:numPr>
          <w:ilvl w:val="0"/>
          <w:numId w:val="0"/>
        </w:numPr>
        <w:jc w:val="left"/>
        <w:rPr>
          <w:rFonts w:cstheme="minorHAnsi"/>
          <w:shd w:val="clear" w:color="auto" w:fill="FFFFFF"/>
        </w:rPr>
      </w:pPr>
      <w:r>
        <w:rPr>
          <w:rFonts w:cstheme="minorHAnsi"/>
          <w:shd w:val="clear" w:color="auto" w:fill="FFFFFF"/>
        </w:rPr>
        <w:br w:type="page"/>
      </w:r>
    </w:p>
    <w:p w14:paraId="681F0954" w14:textId="048D5AA2" w:rsidR="00E24EBB" w:rsidRDefault="00D10D34" w:rsidP="00E24EBB">
      <w:pPr>
        <w:pStyle w:val="FOINaslov1"/>
      </w:pPr>
      <w:bookmarkStart w:id="45" w:name="_Toc365626377"/>
      <w:r>
        <w:t>Izvorni kod praktičnog primjera</w:t>
      </w:r>
      <w:bookmarkEnd w:id="45"/>
    </w:p>
    <w:p w14:paraId="71674E0F" w14:textId="03ABFD45" w:rsidR="000D1A96" w:rsidRPr="00C90FCE" w:rsidRDefault="000D1A96" w:rsidP="00D10D34"/>
    <w:sectPr w:rsidR="000D1A96" w:rsidRPr="00C90FCE" w:rsidSect="0015288B">
      <w:footerReference w:type="default" r:id="rId30"/>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C03F0B" w:rsidRDefault="00C03F0B" w:rsidP="0015288B">
      <w:r>
        <w:separator/>
      </w:r>
    </w:p>
  </w:endnote>
  <w:endnote w:type="continuationSeparator" w:id="0">
    <w:p w14:paraId="592D63F2" w14:textId="77777777" w:rsidR="00C03F0B" w:rsidRDefault="00C03F0B"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inherit">
    <w:altName w:val="Times New Roman"/>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0DB75F" w14:textId="77777777" w:rsidR="00C03F0B" w:rsidRDefault="00C03F0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C03F0B" w:rsidRDefault="00C03F0B">
    <w:pPr>
      <w:pStyle w:val="Footer"/>
      <w:jc w:val="right"/>
    </w:pPr>
  </w:p>
  <w:p w14:paraId="75A2E360" w14:textId="77777777" w:rsidR="00C03F0B" w:rsidRDefault="00C03F0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7A9A9" w14:textId="77777777" w:rsidR="00C03F0B" w:rsidRDefault="00C03F0B">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499632"/>
      <w:docPartObj>
        <w:docPartGallery w:val="Page Numbers (Bottom of Page)"/>
        <w:docPartUnique/>
      </w:docPartObj>
    </w:sdtPr>
    <w:sdtContent>
      <w:p w14:paraId="7D6FC2C5" w14:textId="77777777" w:rsidR="00C03F0B" w:rsidRDefault="00C03F0B">
        <w:pPr>
          <w:pStyle w:val="Footer"/>
          <w:jc w:val="right"/>
        </w:pPr>
        <w:r>
          <w:fldChar w:fldCharType="begin"/>
        </w:r>
        <w:r>
          <w:instrText xml:space="preserve"> PAGE   \* MERGEFORMAT </w:instrText>
        </w:r>
        <w:r>
          <w:fldChar w:fldCharType="separate"/>
        </w:r>
        <w:r w:rsidR="00361366">
          <w:rPr>
            <w:noProof/>
          </w:rPr>
          <w:t>II</w:t>
        </w:r>
        <w:r>
          <w:rPr>
            <w:noProof/>
          </w:rPr>
          <w:fldChar w:fldCharType="end"/>
        </w:r>
      </w:p>
    </w:sdtContent>
  </w:sdt>
  <w:p w14:paraId="438FF31B" w14:textId="77777777" w:rsidR="00C03F0B" w:rsidRDefault="00C03F0B">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C03F0B" w:rsidRDefault="00C03F0B">
        <w:pPr>
          <w:pStyle w:val="Footer"/>
          <w:jc w:val="right"/>
        </w:pPr>
        <w:r>
          <w:fldChar w:fldCharType="begin"/>
        </w:r>
        <w:r>
          <w:instrText xml:space="preserve"> PAGE   \* MERGEFORMAT </w:instrText>
        </w:r>
        <w:r>
          <w:fldChar w:fldCharType="separate"/>
        </w:r>
        <w:r w:rsidR="00361366">
          <w:rPr>
            <w:noProof/>
          </w:rPr>
          <w:t>49</w:t>
        </w:r>
        <w:r>
          <w:rPr>
            <w:noProof/>
          </w:rPr>
          <w:fldChar w:fldCharType="end"/>
        </w:r>
      </w:p>
    </w:sdtContent>
  </w:sdt>
  <w:p w14:paraId="625A03F6" w14:textId="77777777" w:rsidR="00C03F0B" w:rsidRDefault="00C03F0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C03F0B" w:rsidRDefault="00C03F0B" w:rsidP="0015288B">
      <w:r>
        <w:separator/>
      </w:r>
    </w:p>
  </w:footnote>
  <w:footnote w:type="continuationSeparator" w:id="0">
    <w:p w14:paraId="57D7950A" w14:textId="77777777" w:rsidR="00C03F0B" w:rsidRDefault="00C03F0B" w:rsidP="0015288B">
      <w:r>
        <w:continuationSeparator/>
      </w:r>
    </w:p>
  </w:footnote>
  <w:footnote w:id="1">
    <w:p w14:paraId="4907D08F" w14:textId="036A6F4E" w:rsidR="00C03F0B" w:rsidRDefault="00C03F0B">
      <w:pPr>
        <w:pStyle w:val="FootnoteText"/>
      </w:pPr>
      <w:r w:rsidRPr="000141F9">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C03F0B" w:rsidRDefault="00C03F0B">
      <w:pPr>
        <w:pStyle w:val="FootnoteText"/>
      </w:pPr>
      <w:r w:rsidRPr="000141F9">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0934893" w14:textId="77777777" w:rsidR="00C03F0B" w:rsidRDefault="00C03F0B" w:rsidP="008C6CC0">
      <w:pPr>
        <w:pStyle w:val="FootnoteText"/>
      </w:pPr>
      <w:r w:rsidRPr="000141F9">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0D54080C" w14:textId="77777777" w:rsidR="00C03F0B" w:rsidRDefault="00C03F0B" w:rsidP="008C6CC0">
      <w:pPr>
        <w:pStyle w:val="FootnoteText"/>
      </w:pPr>
      <w:r w:rsidRPr="000141F9">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6BC56343" w14:textId="77777777" w:rsidR="00C03F0B" w:rsidRDefault="00C03F0B" w:rsidP="008C6CC0">
      <w:pPr>
        <w:pStyle w:val="FootnoteText"/>
      </w:pPr>
      <w:r w:rsidRPr="000141F9">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09CEFD69" w14:textId="7FD0E5D5" w:rsidR="00C03F0B" w:rsidRDefault="00C03F0B">
      <w:pPr>
        <w:pStyle w:val="FootnoteText"/>
      </w:pPr>
      <w:r w:rsidRPr="000141F9">
        <w:rPr>
          <w:rStyle w:val="FootnoteReference"/>
        </w:rPr>
        <w:footnoteRef/>
      </w:r>
      <w:r>
        <w:t xml:space="preserve"> </w:t>
      </w:r>
      <w:hyperlink r:id="rId6" w:history="1">
        <w:r w:rsidRPr="007E0163">
          <w:rPr>
            <w:rStyle w:val="Hyperlink"/>
          </w:rPr>
          <w:t>http://schema.org</w:t>
        </w:r>
      </w:hyperlink>
      <w:r>
        <w:t xml:space="preserve"> - Schema.org zajednica stvorena s ciljem promocije i definiranja strukturiranih podataka na Internetu.</w:t>
      </w:r>
    </w:p>
  </w:footnote>
  <w:footnote w:id="7">
    <w:p w14:paraId="6B76A1AE" w14:textId="4E045E50" w:rsidR="00C03F0B" w:rsidRDefault="00C03F0B">
      <w:pPr>
        <w:pStyle w:val="FootnoteText"/>
      </w:pPr>
      <w:r w:rsidRPr="000141F9">
        <w:rPr>
          <w:rStyle w:val="FootnoteReference"/>
        </w:rPr>
        <w:footnoteRef/>
      </w:r>
      <w:r>
        <w:t xml:space="preserve"> </w:t>
      </w:r>
      <w:r w:rsidRPr="00AF6E61">
        <w:t>https://packagist.org/</w:t>
      </w:r>
      <w:r>
        <w:t xml:space="preserve"> - Packagist, the PHP package repository</w:t>
      </w:r>
    </w:p>
  </w:footnote>
  <w:footnote w:id="8">
    <w:p w14:paraId="483A30EF" w14:textId="68C389AE" w:rsidR="00C03F0B" w:rsidRDefault="00C03F0B">
      <w:pPr>
        <w:pStyle w:val="FootnoteText"/>
      </w:pPr>
      <w:r w:rsidRPr="000141F9">
        <w:rPr>
          <w:rStyle w:val="FootnoteReference"/>
        </w:rPr>
        <w:footnoteRef/>
      </w:r>
      <w:r>
        <w:t xml:space="preserve"> </w:t>
      </w:r>
      <w:hyperlink r:id="rId7" w:history="1">
        <w:r w:rsidRPr="006F7941">
          <w:rPr>
            <w:rStyle w:val="Hyperlink"/>
          </w:rPr>
          <w:t>https://webmasters.stackexchange.com/questions/17914/what-is-a-lot-of-traffic</w:t>
        </w:r>
      </w:hyperlink>
      <w:r>
        <w:t xml:space="preserve"> diskusija glede kategorizacije web sustava prema prometu</w:t>
      </w:r>
    </w:p>
  </w:footnote>
  <w:footnote w:id="9">
    <w:p w14:paraId="24BBC2E3" w14:textId="5068F832" w:rsidR="00C03F0B" w:rsidRDefault="00C03F0B">
      <w:pPr>
        <w:pStyle w:val="FootnoteText"/>
      </w:pPr>
      <w:r>
        <w:rPr>
          <w:rStyle w:val="FootnoteReference"/>
        </w:rPr>
        <w:footnoteRef/>
      </w:r>
      <w:r>
        <w:t xml:space="preserve"> Za izračun su korištene jedince: 365 dana u godini i 30 dana u mjesecu</w:t>
      </w:r>
    </w:p>
  </w:footnote>
  <w:footnote w:id="10">
    <w:p w14:paraId="546C5F4F" w14:textId="77777777" w:rsidR="00C03F0B" w:rsidRDefault="00C03F0B" w:rsidP="007B259E">
      <w:pPr>
        <w:pStyle w:val="FootnoteText"/>
      </w:pPr>
      <w:r w:rsidRPr="000141F9">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 w:id="11">
    <w:p w14:paraId="2894D718" w14:textId="7C77359D" w:rsidR="00C03F0B" w:rsidRDefault="00C03F0B">
      <w:pPr>
        <w:pStyle w:val="FootnoteText"/>
      </w:pPr>
      <w:r w:rsidRPr="000141F9">
        <w:rPr>
          <w:rStyle w:val="FootnoteReference"/>
        </w:rPr>
        <w:footnoteRef/>
      </w:r>
      <w:r>
        <w:t xml:space="preserve"> </w:t>
      </w:r>
      <w:r w:rsidRPr="008935DC">
        <w:t>"</w:t>
      </w:r>
      <w:r>
        <w:t>If you can not measure it, you can not improve it.</w:t>
      </w:r>
      <w:r w:rsidRPr="008935DC">
        <w:t>"</w:t>
      </w:r>
    </w:p>
  </w:footnote>
  <w:footnote w:id="12">
    <w:p w14:paraId="71F3EA73" w14:textId="24521833" w:rsidR="00C03F0B" w:rsidRDefault="00C03F0B">
      <w:pPr>
        <w:pStyle w:val="FootnoteText"/>
      </w:pPr>
      <w:r w:rsidRPr="000141F9">
        <w:rPr>
          <w:rStyle w:val="FootnoteReference"/>
        </w:rPr>
        <w:footnoteRef/>
      </w:r>
      <w:r>
        <w:t xml:space="preserve"> </w:t>
      </w:r>
      <w:r w:rsidRPr="008935DC">
        <w:t>"To measure is to know."</w:t>
      </w:r>
    </w:p>
  </w:footnote>
  <w:footnote w:id="13">
    <w:p w14:paraId="62D7356D" w14:textId="77777777" w:rsidR="00361366" w:rsidRDefault="00361366" w:rsidP="00361366">
      <w:pPr>
        <w:pStyle w:val="FootnoteText"/>
      </w:pPr>
      <w:r>
        <w:rPr>
          <w:rStyle w:val="FootnoteReference"/>
        </w:rPr>
        <w:footnoteRef/>
      </w:r>
      <w:r>
        <w:t xml:space="preserve"> </w:t>
      </w:r>
      <w:hyperlink r:id="rId8" w:history="1">
        <w:r w:rsidRPr="00F36DB2">
          <w:rPr>
            <w:rStyle w:val="Hyperlink"/>
          </w:rPr>
          <w:t>https://www.docker.com/</w:t>
        </w:r>
      </w:hyperlink>
      <w:r>
        <w:t xml:space="preserve"> - Docker sustav za kontejnerizaciju</w:t>
      </w:r>
    </w:p>
  </w:footnote>
  <w:footnote w:id="14">
    <w:p w14:paraId="7529906E" w14:textId="77777777" w:rsidR="00361366" w:rsidRDefault="00361366" w:rsidP="00361366">
      <w:pPr>
        <w:pStyle w:val="FootnoteText"/>
      </w:pPr>
      <w:r>
        <w:rPr>
          <w:rStyle w:val="FootnoteReference"/>
        </w:rPr>
        <w:footnoteRef/>
      </w:r>
      <w:r>
        <w:t xml:space="preserve"> </w:t>
      </w:r>
      <w:hyperlink r:id="rId9" w:history="1">
        <w:r w:rsidRPr="00F36DB2">
          <w:rPr>
            <w:rStyle w:val="Hyperlink"/>
          </w:rPr>
          <w:t>https://docs.docker.com/compose/</w:t>
        </w:r>
      </w:hyperlink>
      <w:r>
        <w:t xml:space="preserve"> -  Docker Compose alat za orkestraciju Docker kontejnera</w:t>
      </w:r>
    </w:p>
  </w:footnote>
  <w:footnote w:id="15">
    <w:p w14:paraId="5696B323" w14:textId="77777777" w:rsidR="00361366" w:rsidRDefault="00361366" w:rsidP="00361366">
      <w:pPr>
        <w:pStyle w:val="FootnoteText"/>
      </w:pPr>
      <w:r>
        <w:rPr>
          <w:rStyle w:val="FootnoteReference"/>
        </w:rPr>
        <w:footnoteRef/>
      </w:r>
      <w:r>
        <w:t xml:space="preserve"> </w:t>
      </w:r>
      <w:hyperlink r:id="rId10" w:history="1">
        <w:r w:rsidRPr="00F36DB2">
          <w:rPr>
            <w:rStyle w:val="Hyperlink"/>
          </w:rPr>
          <w:t>https://www.joedog.org/siege-home/</w:t>
        </w:r>
      </w:hyperlink>
      <w:r>
        <w:t xml:space="preserve"> - Siege alat za testiranje web sustava</w:t>
      </w:r>
    </w:p>
  </w:footnote>
  <w:footnote w:id="16">
    <w:p w14:paraId="6E632432" w14:textId="77777777" w:rsidR="00361366" w:rsidRDefault="00361366" w:rsidP="00361366">
      <w:pPr>
        <w:pStyle w:val="FootnoteText"/>
      </w:pPr>
      <w:r>
        <w:rPr>
          <w:rStyle w:val="FootnoteReference"/>
        </w:rPr>
        <w:footnoteRef/>
      </w:r>
      <w:r>
        <w:t xml:space="preserve"> </w:t>
      </w:r>
      <w:hyperlink r:id="rId11" w:history="1">
        <w:r w:rsidRPr="00F36DB2">
          <w:rPr>
            <w:rStyle w:val="Hyperlink"/>
          </w:rPr>
          <w:t>https://httpd.apache.org/docs/2.4/programs/ab.html</w:t>
        </w:r>
      </w:hyperlink>
      <w:r>
        <w:t xml:space="preserve"> - ab alat za testiranje web sustava</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F6B9AA" w14:textId="77777777" w:rsidR="00C03F0B" w:rsidRDefault="00C03F0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EA0202" w14:textId="77777777" w:rsidR="00C03F0B" w:rsidRDefault="00C03F0B">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C76B7" w14:textId="77777777" w:rsidR="00C03F0B" w:rsidRDefault="00C03F0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3442CE8"/>
    <w:multiLevelType w:val="hybridMultilevel"/>
    <w:tmpl w:val="F03E052C"/>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46C0B9F"/>
    <w:multiLevelType w:val="hybridMultilevel"/>
    <w:tmpl w:val="FCE68D1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0">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1">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2">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3">
    <w:nsid w:val="4F4307FE"/>
    <w:multiLevelType w:val="hybridMultilevel"/>
    <w:tmpl w:val="8E02663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65D32DA4"/>
    <w:multiLevelType w:val="hybridMultilevel"/>
    <w:tmpl w:val="437E8E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9">
    <w:nsid w:val="6A993BAB"/>
    <w:multiLevelType w:val="hybridMultilevel"/>
    <w:tmpl w:val="90B61F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1">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8"/>
  </w:num>
  <w:num w:numId="2">
    <w:abstractNumId w:val="11"/>
  </w:num>
  <w:num w:numId="3">
    <w:abstractNumId w:val="18"/>
  </w:num>
  <w:num w:numId="4">
    <w:abstractNumId w:val="19"/>
  </w:num>
  <w:num w:numId="5">
    <w:abstractNumId w:val="22"/>
  </w:num>
  <w:num w:numId="6">
    <w:abstractNumId w:val="13"/>
  </w:num>
  <w:num w:numId="7">
    <w:abstractNumId w:val="32"/>
  </w:num>
  <w:num w:numId="8">
    <w:abstractNumId w:val="24"/>
  </w:num>
  <w:num w:numId="9">
    <w:abstractNumId w:val="12"/>
  </w:num>
  <w:num w:numId="10">
    <w:abstractNumId w:val="30"/>
  </w:num>
  <w:num w:numId="11">
    <w:abstractNumId w:val="31"/>
  </w:num>
  <w:num w:numId="12">
    <w:abstractNumId w:val="27"/>
  </w:num>
  <w:num w:numId="13">
    <w:abstractNumId w:val="28"/>
  </w:num>
  <w:num w:numId="14">
    <w:abstractNumId w:val="28"/>
  </w:num>
  <w:num w:numId="15">
    <w:abstractNumId w:val="26"/>
  </w:num>
  <w:num w:numId="16">
    <w:abstractNumId w:val="20"/>
  </w:num>
  <w:num w:numId="17">
    <w:abstractNumId w:val="16"/>
  </w:num>
  <w:num w:numId="18">
    <w:abstractNumId w:val="17"/>
  </w:num>
  <w:num w:numId="19">
    <w:abstractNumId w:val="21"/>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3"/>
  </w:num>
  <w:num w:numId="32">
    <w:abstractNumId w:val="25"/>
  </w:num>
  <w:num w:numId="33">
    <w:abstractNumId w:val="14"/>
  </w:num>
  <w:num w:numId="34">
    <w:abstractNumId w:val="15"/>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65B40"/>
    <w:rsid w:val="00000B1F"/>
    <w:rsid w:val="000109CB"/>
    <w:rsid w:val="000141F9"/>
    <w:rsid w:val="00014EB8"/>
    <w:rsid w:val="00016446"/>
    <w:rsid w:val="00017B06"/>
    <w:rsid w:val="00020B8D"/>
    <w:rsid w:val="00027D86"/>
    <w:rsid w:val="00036F66"/>
    <w:rsid w:val="00045E57"/>
    <w:rsid w:val="000475F3"/>
    <w:rsid w:val="00050460"/>
    <w:rsid w:val="00057379"/>
    <w:rsid w:val="000651AF"/>
    <w:rsid w:val="00067014"/>
    <w:rsid w:val="00067C29"/>
    <w:rsid w:val="00067E4F"/>
    <w:rsid w:val="00073CA9"/>
    <w:rsid w:val="000776E1"/>
    <w:rsid w:val="00077928"/>
    <w:rsid w:val="00077DDE"/>
    <w:rsid w:val="0008236A"/>
    <w:rsid w:val="0008292E"/>
    <w:rsid w:val="00090132"/>
    <w:rsid w:val="00094500"/>
    <w:rsid w:val="000A11F1"/>
    <w:rsid w:val="000B0AB4"/>
    <w:rsid w:val="000C5160"/>
    <w:rsid w:val="000C7126"/>
    <w:rsid w:val="000C7561"/>
    <w:rsid w:val="000D1A96"/>
    <w:rsid w:val="000D4F1E"/>
    <w:rsid w:val="000E2152"/>
    <w:rsid w:val="000E66B9"/>
    <w:rsid w:val="000E78A3"/>
    <w:rsid w:val="000F47CA"/>
    <w:rsid w:val="000F618C"/>
    <w:rsid w:val="00104971"/>
    <w:rsid w:val="001111CE"/>
    <w:rsid w:val="001120A2"/>
    <w:rsid w:val="00126EDB"/>
    <w:rsid w:val="00131152"/>
    <w:rsid w:val="00143BAF"/>
    <w:rsid w:val="00152599"/>
    <w:rsid w:val="0015288B"/>
    <w:rsid w:val="0015593B"/>
    <w:rsid w:val="0017629F"/>
    <w:rsid w:val="00180AD7"/>
    <w:rsid w:val="00180E3A"/>
    <w:rsid w:val="001839FC"/>
    <w:rsid w:val="00184F53"/>
    <w:rsid w:val="001916B7"/>
    <w:rsid w:val="00193AE0"/>
    <w:rsid w:val="001A088D"/>
    <w:rsid w:val="001A2FF1"/>
    <w:rsid w:val="001A4607"/>
    <w:rsid w:val="001A4901"/>
    <w:rsid w:val="001A4D5C"/>
    <w:rsid w:val="001B0167"/>
    <w:rsid w:val="001B1B43"/>
    <w:rsid w:val="001B2A49"/>
    <w:rsid w:val="001B5B5D"/>
    <w:rsid w:val="001C2023"/>
    <w:rsid w:val="001C34D8"/>
    <w:rsid w:val="001C7B81"/>
    <w:rsid w:val="001D341E"/>
    <w:rsid w:val="001D61EA"/>
    <w:rsid w:val="001F7D9C"/>
    <w:rsid w:val="00204741"/>
    <w:rsid w:val="00210DEA"/>
    <w:rsid w:val="00211449"/>
    <w:rsid w:val="00214495"/>
    <w:rsid w:val="002159AA"/>
    <w:rsid w:val="00216674"/>
    <w:rsid w:val="00216BBC"/>
    <w:rsid w:val="00221079"/>
    <w:rsid w:val="00233675"/>
    <w:rsid w:val="00236131"/>
    <w:rsid w:val="0023694B"/>
    <w:rsid w:val="00242CD3"/>
    <w:rsid w:val="00244528"/>
    <w:rsid w:val="0025032C"/>
    <w:rsid w:val="0025626C"/>
    <w:rsid w:val="00260AD4"/>
    <w:rsid w:val="002622A1"/>
    <w:rsid w:val="002638E8"/>
    <w:rsid w:val="00272A73"/>
    <w:rsid w:val="00274B3B"/>
    <w:rsid w:val="00276824"/>
    <w:rsid w:val="002772F9"/>
    <w:rsid w:val="00280C17"/>
    <w:rsid w:val="002818B6"/>
    <w:rsid w:val="002828EE"/>
    <w:rsid w:val="002918D6"/>
    <w:rsid w:val="002931D7"/>
    <w:rsid w:val="0029764E"/>
    <w:rsid w:val="002B1CC1"/>
    <w:rsid w:val="002B3B4E"/>
    <w:rsid w:val="002B3B78"/>
    <w:rsid w:val="002B3ED5"/>
    <w:rsid w:val="002B504F"/>
    <w:rsid w:val="002B550E"/>
    <w:rsid w:val="002B5C19"/>
    <w:rsid w:val="002C1D0A"/>
    <w:rsid w:val="002C5568"/>
    <w:rsid w:val="002D1268"/>
    <w:rsid w:val="002D1630"/>
    <w:rsid w:val="002E05ED"/>
    <w:rsid w:val="002E11D2"/>
    <w:rsid w:val="002E3A14"/>
    <w:rsid w:val="002E3CAC"/>
    <w:rsid w:val="002E5C84"/>
    <w:rsid w:val="002E6AD8"/>
    <w:rsid w:val="002F11D3"/>
    <w:rsid w:val="002F2711"/>
    <w:rsid w:val="002F33BD"/>
    <w:rsid w:val="002F386B"/>
    <w:rsid w:val="002F584E"/>
    <w:rsid w:val="00302702"/>
    <w:rsid w:val="0030702C"/>
    <w:rsid w:val="00310A30"/>
    <w:rsid w:val="003263E7"/>
    <w:rsid w:val="00327CDB"/>
    <w:rsid w:val="00334489"/>
    <w:rsid w:val="003410B8"/>
    <w:rsid w:val="00343EF0"/>
    <w:rsid w:val="00344FD0"/>
    <w:rsid w:val="003452C2"/>
    <w:rsid w:val="003453F2"/>
    <w:rsid w:val="00347C7B"/>
    <w:rsid w:val="00353560"/>
    <w:rsid w:val="00354930"/>
    <w:rsid w:val="00357AEA"/>
    <w:rsid w:val="00361366"/>
    <w:rsid w:val="0036541F"/>
    <w:rsid w:val="00365B40"/>
    <w:rsid w:val="003733CB"/>
    <w:rsid w:val="00374EAA"/>
    <w:rsid w:val="003750FC"/>
    <w:rsid w:val="003827D1"/>
    <w:rsid w:val="00382C15"/>
    <w:rsid w:val="003A10A6"/>
    <w:rsid w:val="003A3190"/>
    <w:rsid w:val="003A4033"/>
    <w:rsid w:val="003B05A9"/>
    <w:rsid w:val="003B4960"/>
    <w:rsid w:val="003C3943"/>
    <w:rsid w:val="003C3C66"/>
    <w:rsid w:val="003C6DB3"/>
    <w:rsid w:val="003D1BE0"/>
    <w:rsid w:val="003D5585"/>
    <w:rsid w:val="003D7AF9"/>
    <w:rsid w:val="003E2680"/>
    <w:rsid w:val="003E53B4"/>
    <w:rsid w:val="00401110"/>
    <w:rsid w:val="004024CA"/>
    <w:rsid w:val="004032AF"/>
    <w:rsid w:val="00403DFD"/>
    <w:rsid w:val="0040516F"/>
    <w:rsid w:val="00405B9F"/>
    <w:rsid w:val="00407D31"/>
    <w:rsid w:val="00407D8D"/>
    <w:rsid w:val="0041026D"/>
    <w:rsid w:val="00411712"/>
    <w:rsid w:val="0042310F"/>
    <w:rsid w:val="0043052D"/>
    <w:rsid w:val="00431D59"/>
    <w:rsid w:val="004332C6"/>
    <w:rsid w:val="004405DF"/>
    <w:rsid w:val="00444787"/>
    <w:rsid w:val="0044557E"/>
    <w:rsid w:val="00450E48"/>
    <w:rsid w:val="004556DA"/>
    <w:rsid w:val="00461BE0"/>
    <w:rsid w:val="00475125"/>
    <w:rsid w:val="004813A1"/>
    <w:rsid w:val="00483575"/>
    <w:rsid w:val="004873C4"/>
    <w:rsid w:val="004B119C"/>
    <w:rsid w:val="004B173E"/>
    <w:rsid w:val="004C0340"/>
    <w:rsid w:val="004C07BF"/>
    <w:rsid w:val="004C4675"/>
    <w:rsid w:val="004D07FE"/>
    <w:rsid w:val="004D5794"/>
    <w:rsid w:val="004E0088"/>
    <w:rsid w:val="004E5ED1"/>
    <w:rsid w:val="004E5F4D"/>
    <w:rsid w:val="004E7487"/>
    <w:rsid w:val="004F0731"/>
    <w:rsid w:val="004F1022"/>
    <w:rsid w:val="004F70AA"/>
    <w:rsid w:val="00502A10"/>
    <w:rsid w:val="005147B6"/>
    <w:rsid w:val="00517BAA"/>
    <w:rsid w:val="005236B7"/>
    <w:rsid w:val="00523F4D"/>
    <w:rsid w:val="005242ED"/>
    <w:rsid w:val="005257C3"/>
    <w:rsid w:val="005257EF"/>
    <w:rsid w:val="00525AA0"/>
    <w:rsid w:val="00531F9D"/>
    <w:rsid w:val="00534912"/>
    <w:rsid w:val="00546BA5"/>
    <w:rsid w:val="0056229A"/>
    <w:rsid w:val="005771CE"/>
    <w:rsid w:val="0058305F"/>
    <w:rsid w:val="00583BAE"/>
    <w:rsid w:val="00583EB6"/>
    <w:rsid w:val="005907B1"/>
    <w:rsid w:val="00596B53"/>
    <w:rsid w:val="00597749"/>
    <w:rsid w:val="005A5A55"/>
    <w:rsid w:val="005B1064"/>
    <w:rsid w:val="005B18DE"/>
    <w:rsid w:val="005B2AAE"/>
    <w:rsid w:val="005B3ED8"/>
    <w:rsid w:val="005B5D18"/>
    <w:rsid w:val="005C09B6"/>
    <w:rsid w:val="005C6DC6"/>
    <w:rsid w:val="005D34A9"/>
    <w:rsid w:val="005D3B6D"/>
    <w:rsid w:val="005E219E"/>
    <w:rsid w:val="005E4019"/>
    <w:rsid w:val="005F225B"/>
    <w:rsid w:val="005F2273"/>
    <w:rsid w:val="00600574"/>
    <w:rsid w:val="00603A4D"/>
    <w:rsid w:val="0061117E"/>
    <w:rsid w:val="0061326B"/>
    <w:rsid w:val="00624A2E"/>
    <w:rsid w:val="00630D06"/>
    <w:rsid w:val="006427BF"/>
    <w:rsid w:val="00652CF7"/>
    <w:rsid w:val="00660626"/>
    <w:rsid w:val="006642E4"/>
    <w:rsid w:val="00665F8F"/>
    <w:rsid w:val="0066706F"/>
    <w:rsid w:val="00671FB9"/>
    <w:rsid w:val="006879F4"/>
    <w:rsid w:val="006955CD"/>
    <w:rsid w:val="006A02BD"/>
    <w:rsid w:val="006A1248"/>
    <w:rsid w:val="006A1E9C"/>
    <w:rsid w:val="006A318C"/>
    <w:rsid w:val="006A33BD"/>
    <w:rsid w:val="006A4068"/>
    <w:rsid w:val="006A54C6"/>
    <w:rsid w:val="006A63B7"/>
    <w:rsid w:val="006B68E4"/>
    <w:rsid w:val="006C2E5F"/>
    <w:rsid w:val="006D1FF9"/>
    <w:rsid w:val="006E19B9"/>
    <w:rsid w:val="006F08EC"/>
    <w:rsid w:val="007071C3"/>
    <w:rsid w:val="00710999"/>
    <w:rsid w:val="007171DA"/>
    <w:rsid w:val="0071753A"/>
    <w:rsid w:val="0072388A"/>
    <w:rsid w:val="00726974"/>
    <w:rsid w:val="00731223"/>
    <w:rsid w:val="007321A1"/>
    <w:rsid w:val="00734D35"/>
    <w:rsid w:val="0074043A"/>
    <w:rsid w:val="00741F3C"/>
    <w:rsid w:val="00744B75"/>
    <w:rsid w:val="007508E1"/>
    <w:rsid w:val="00763B5F"/>
    <w:rsid w:val="007710AF"/>
    <w:rsid w:val="00775F56"/>
    <w:rsid w:val="0077725A"/>
    <w:rsid w:val="00783CFE"/>
    <w:rsid w:val="007841AC"/>
    <w:rsid w:val="00785752"/>
    <w:rsid w:val="007861F9"/>
    <w:rsid w:val="00791C80"/>
    <w:rsid w:val="0079205A"/>
    <w:rsid w:val="007936EA"/>
    <w:rsid w:val="0079623B"/>
    <w:rsid w:val="007A0008"/>
    <w:rsid w:val="007A0DF8"/>
    <w:rsid w:val="007A2A3F"/>
    <w:rsid w:val="007A2ED1"/>
    <w:rsid w:val="007B0393"/>
    <w:rsid w:val="007B259E"/>
    <w:rsid w:val="007B26BE"/>
    <w:rsid w:val="007B4C8D"/>
    <w:rsid w:val="007D1268"/>
    <w:rsid w:val="007D1BF6"/>
    <w:rsid w:val="007D47D3"/>
    <w:rsid w:val="007E224C"/>
    <w:rsid w:val="007E6CCF"/>
    <w:rsid w:val="007F2F2E"/>
    <w:rsid w:val="008034AB"/>
    <w:rsid w:val="008064F8"/>
    <w:rsid w:val="00807B3F"/>
    <w:rsid w:val="00814A81"/>
    <w:rsid w:val="008161A9"/>
    <w:rsid w:val="00816B3B"/>
    <w:rsid w:val="00820130"/>
    <w:rsid w:val="00834675"/>
    <w:rsid w:val="00843F8E"/>
    <w:rsid w:val="008466A3"/>
    <w:rsid w:val="0084689B"/>
    <w:rsid w:val="008471A0"/>
    <w:rsid w:val="00847AE9"/>
    <w:rsid w:val="008607D3"/>
    <w:rsid w:val="00861442"/>
    <w:rsid w:val="00865B99"/>
    <w:rsid w:val="008711BE"/>
    <w:rsid w:val="0087385A"/>
    <w:rsid w:val="0088273A"/>
    <w:rsid w:val="00883D80"/>
    <w:rsid w:val="00884659"/>
    <w:rsid w:val="008870F4"/>
    <w:rsid w:val="008935DC"/>
    <w:rsid w:val="00895666"/>
    <w:rsid w:val="008978CA"/>
    <w:rsid w:val="008A0D91"/>
    <w:rsid w:val="008A4BB1"/>
    <w:rsid w:val="008A557C"/>
    <w:rsid w:val="008A6106"/>
    <w:rsid w:val="008A645B"/>
    <w:rsid w:val="008A7327"/>
    <w:rsid w:val="008B2498"/>
    <w:rsid w:val="008B69A0"/>
    <w:rsid w:val="008B6A38"/>
    <w:rsid w:val="008C15CA"/>
    <w:rsid w:val="008C5926"/>
    <w:rsid w:val="008C6CC0"/>
    <w:rsid w:val="008C79FD"/>
    <w:rsid w:val="008D0D52"/>
    <w:rsid w:val="008E3291"/>
    <w:rsid w:val="008E44DB"/>
    <w:rsid w:val="008E74D8"/>
    <w:rsid w:val="008F330C"/>
    <w:rsid w:val="008F6705"/>
    <w:rsid w:val="0090161B"/>
    <w:rsid w:val="00901FB5"/>
    <w:rsid w:val="00912E34"/>
    <w:rsid w:val="00915DD7"/>
    <w:rsid w:val="009214AE"/>
    <w:rsid w:val="00926DFA"/>
    <w:rsid w:val="00931CBD"/>
    <w:rsid w:val="0093726C"/>
    <w:rsid w:val="00943E18"/>
    <w:rsid w:val="00945147"/>
    <w:rsid w:val="00947E38"/>
    <w:rsid w:val="00957567"/>
    <w:rsid w:val="00961F5E"/>
    <w:rsid w:val="00967608"/>
    <w:rsid w:val="00972149"/>
    <w:rsid w:val="009777A3"/>
    <w:rsid w:val="0099513D"/>
    <w:rsid w:val="009B7A50"/>
    <w:rsid w:val="009C0713"/>
    <w:rsid w:val="009C0AD3"/>
    <w:rsid w:val="009C32AB"/>
    <w:rsid w:val="009D5A20"/>
    <w:rsid w:val="009D635A"/>
    <w:rsid w:val="009D6698"/>
    <w:rsid w:val="009D67AC"/>
    <w:rsid w:val="009E09DD"/>
    <w:rsid w:val="009E7B31"/>
    <w:rsid w:val="009F2BDF"/>
    <w:rsid w:val="009F38E7"/>
    <w:rsid w:val="009F3E1A"/>
    <w:rsid w:val="009F6030"/>
    <w:rsid w:val="009F7641"/>
    <w:rsid w:val="00A00D2F"/>
    <w:rsid w:val="00A02749"/>
    <w:rsid w:val="00A042C6"/>
    <w:rsid w:val="00A11ABA"/>
    <w:rsid w:val="00A15889"/>
    <w:rsid w:val="00A2184D"/>
    <w:rsid w:val="00A23AF2"/>
    <w:rsid w:val="00A24C5C"/>
    <w:rsid w:val="00A41739"/>
    <w:rsid w:val="00A510A0"/>
    <w:rsid w:val="00A6584A"/>
    <w:rsid w:val="00A65F22"/>
    <w:rsid w:val="00A708CA"/>
    <w:rsid w:val="00A75FA4"/>
    <w:rsid w:val="00A76A99"/>
    <w:rsid w:val="00A80FF2"/>
    <w:rsid w:val="00A815E9"/>
    <w:rsid w:val="00A82589"/>
    <w:rsid w:val="00A8308C"/>
    <w:rsid w:val="00A83856"/>
    <w:rsid w:val="00A87692"/>
    <w:rsid w:val="00A93678"/>
    <w:rsid w:val="00A93E3C"/>
    <w:rsid w:val="00A94C8D"/>
    <w:rsid w:val="00A96184"/>
    <w:rsid w:val="00A961F7"/>
    <w:rsid w:val="00AA592F"/>
    <w:rsid w:val="00AB0C32"/>
    <w:rsid w:val="00AB0FA2"/>
    <w:rsid w:val="00AB1E8E"/>
    <w:rsid w:val="00AB74B5"/>
    <w:rsid w:val="00AC264E"/>
    <w:rsid w:val="00AC3788"/>
    <w:rsid w:val="00AD26F7"/>
    <w:rsid w:val="00AD3522"/>
    <w:rsid w:val="00AE4B1E"/>
    <w:rsid w:val="00AF0040"/>
    <w:rsid w:val="00AF6E61"/>
    <w:rsid w:val="00B133C2"/>
    <w:rsid w:val="00B21014"/>
    <w:rsid w:val="00B2435D"/>
    <w:rsid w:val="00B26471"/>
    <w:rsid w:val="00B27903"/>
    <w:rsid w:val="00B31C08"/>
    <w:rsid w:val="00B4001E"/>
    <w:rsid w:val="00B41E14"/>
    <w:rsid w:val="00B44170"/>
    <w:rsid w:val="00B44523"/>
    <w:rsid w:val="00B556BB"/>
    <w:rsid w:val="00B57827"/>
    <w:rsid w:val="00B62E2E"/>
    <w:rsid w:val="00B66155"/>
    <w:rsid w:val="00B85C48"/>
    <w:rsid w:val="00B8726D"/>
    <w:rsid w:val="00B87632"/>
    <w:rsid w:val="00B94372"/>
    <w:rsid w:val="00B94E49"/>
    <w:rsid w:val="00BA333B"/>
    <w:rsid w:val="00BA5F46"/>
    <w:rsid w:val="00BB2366"/>
    <w:rsid w:val="00BB28F8"/>
    <w:rsid w:val="00BB70E7"/>
    <w:rsid w:val="00BC2CA8"/>
    <w:rsid w:val="00BC4A8B"/>
    <w:rsid w:val="00BD4BFA"/>
    <w:rsid w:val="00BD54FA"/>
    <w:rsid w:val="00BD5F38"/>
    <w:rsid w:val="00BD6690"/>
    <w:rsid w:val="00BE37FC"/>
    <w:rsid w:val="00BE6602"/>
    <w:rsid w:val="00BF1D30"/>
    <w:rsid w:val="00BF488A"/>
    <w:rsid w:val="00BF4FCB"/>
    <w:rsid w:val="00BF6F1F"/>
    <w:rsid w:val="00BF757E"/>
    <w:rsid w:val="00C01B70"/>
    <w:rsid w:val="00C03F0B"/>
    <w:rsid w:val="00C03FBF"/>
    <w:rsid w:val="00C070B2"/>
    <w:rsid w:val="00C103FB"/>
    <w:rsid w:val="00C16AC4"/>
    <w:rsid w:val="00C16D95"/>
    <w:rsid w:val="00C2624F"/>
    <w:rsid w:val="00C27A22"/>
    <w:rsid w:val="00C304CA"/>
    <w:rsid w:val="00C30613"/>
    <w:rsid w:val="00C31B48"/>
    <w:rsid w:val="00C3607C"/>
    <w:rsid w:val="00C54798"/>
    <w:rsid w:val="00C547AF"/>
    <w:rsid w:val="00C548F0"/>
    <w:rsid w:val="00C55BEA"/>
    <w:rsid w:val="00C60245"/>
    <w:rsid w:val="00C64AA5"/>
    <w:rsid w:val="00C64CF9"/>
    <w:rsid w:val="00C67974"/>
    <w:rsid w:val="00C729B9"/>
    <w:rsid w:val="00C72EE7"/>
    <w:rsid w:val="00C7385B"/>
    <w:rsid w:val="00C738BC"/>
    <w:rsid w:val="00C744D4"/>
    <w:rsid w:val="00C807E0"/>
    <w:rsid w:val="00C80AEE"/>
    <w:rsid w:val="00C81D63"/>
    <w:rsid w:val="00C86718"/>
    <w:rsid w:val="00C86FB9"/>
    <w:rsid w:val="00C90D50"/>
    <w:rsid w:val="00C90FCE"/>
    <w:rsid w:val="00C93410"/>
    <w:rsid w:val="00C97363"/>
    <w:rsid w:val="00CB08C5"/>
    <w:rsid w:val="00CC1D12"/>
    <w:rsid w:val="00CD0A6E"/>
    <w:rsid w:val="00CD54DF"/>
    <w:rsid w:val="00CE0127"/>
    <w:rsid w:val="00CE6A40"/>
    <w:rsid w:val="00CF0C09"/>
    <w:rsid w:val="00CF219F"/>
    <w:rsid w:val="00CF2720"/>
    <w:rsid w:val="00CF29BE"/>
    <w:rsid w:val="00CF63ED"/>
    <w:rsid w:val="00D10D34"/>
    <w:rsid w:val="00D15054"/>
    <w:rsid w:val="00D4348C"/>
    <w:rsid w:val="00D45197"/>
    <w:rsid w:val="00D52855"/>
    <w:rsid w:val="00D5321C"/>
    <w:rsid w:val="00D53EEA"/>
    <w:rsid w:val="00D570A0"/>
    <w:rsid w:val="00D570B6"/>
    <w:rsid w:val="00D6124B"/>
    <w:rsid w:val="00D649EC"/>
    <w:rsid w:val="00D745C9"/>
    <w:rsid w:val="00D76CA6"/>
    <w:rsid w:val="00D83DB6"/>
    <w:rsid w:val="00D857F4"/>
    <w:rsid w:val="00D9073B"/>
    <w:rsid w:val="00D91B6A"/>
    <w:rsid w:val="00D9383E"/>
    <w:rsid w:val="00D94E8E"/>
    <w:rsid w:val="00D96819"/>
    <w:rsid w:val="00D9764F"/>
    <w:rsid w:val="00DA1967"/>
    <w:rsid w:val="00DA7508"/>
    <w:rsid w:val="00DB0AFC"/>
    <w:rsid w:val="00DB4203"/>
    <w:rsid w:val="00DB663F"/>
    <w:rsid w:val="00DC4433"/>
    <w:rsid w:val="00DD44C8"/>
    <w:rsid w:val="00DD6977"/>
    <w:rsid w:val="00DE13C3"/>
    <w:rsid w:val="00DE268C"/>
    <w:rsid w:val="00DE2A32"/>
    <w:rsid w:val="00DE66ED"/>
    <w:rsid w:val="00DF32E9"/>
    <w:rsid w:val="00DF493C"/>
    <w:rsid w:val="00E0605C"/>
    <w:rsid w:val="00E101EF"/>
    <w:rsid w:val="00E13FBD"/>
    <w:rsid w:val="00E22019"/>
    <w:rsid w:val="00E222FF"/>
    <w:rsid w:val="00E24EBB"/>
    <w:rsid w:val="00E25803"/>
    <w:rsid w:val="00E31EEF"/>
    <w:rsid w:val="00E4020A"/>
    <w:rsid w:val="00E41396"/>
    <w:rsid w:val="00E42BD3"/>
    <w:rsid w:val="00E4453E"/>
    <w:rsid w:val="00E53A05"/>
    <w:rsid w:val="00E61267"/>
    <w:rsid w:val="00E72435"/>
    <w:rsid w:val="00E72529"/>
    <w:rsid w:val="00E72E78"/>
    <w:rsid w:val="00E775F2"/>
    <w:rsid w:val="00E77E37"/>
    <w:rsid w:val="00E8206F"/>
    <w:rsid w:val="00E922C4"/>
    <w:rsid w:val="00EA2255"/>
    <w:rsid w:val="00EA7310"/>
    <w:rsid w:val="00EB00A2"/>
    <w:rsid w:val="00EB1964"/>
    <w:rsid w:val="00EB6844"/>
    <w:rsid w:val="00EC1594"/>
    <w:rsid w:val="00ED0AEB"/>
    <w:rsid w:val="00ED6871"/>
    <w:rsid w:val="00ED6B3E"/>
    <w:rsid w:val="00ED6BDA"/>
    <w:rsid w:val="00EE1106"/>
    <w:rsid w:val="00EE5FAD"/>
    <w:rsid w:val="00EF2A76"/>
    <w:rsid w:val="00EF4127"/>
    <w:rsid w:val="00F03A28"/>
    <w:rsid w:val="00F042F9"/>
    <w:rsid w:val="00F12654"/>
    <w:rsid w:val="00F13C02"/>
    <w:rsid w:val="00F24E90"/>
    <w:rsid w:val="00F27D38"/>
    <w:rsid w:val="00F41BD4"/>
    <w:rsid w:val="00F42D13"/>
    <w:rsid w:val="00F47385"/>
    <w:rsid w:val="00F511F7"/>
    <w:rsid w:val="00F518DC"/>
    <w:rsid w:val="00F5395B"/>
    <w:rsid w:val="00F54484"/>
    <w:rsid w:val="00F6028A"/>
    <w:rsid w:val="00F60CE9"/>
    <w:rsid w:val="00F62006"/>
    <w:rsid w:val="00F62955"/>
    <w:rsid w:val="00F64E78"/>
    <w:rsid w:val="00F7103F"/>
    <w:rsid w:val="00F728F5"/>
    <w:rsid w:val="00F736BA"/>
    <w:rsid w:val="00F7526C"/>
    <w:rsid w:val="00F825CD"/>
    <w:rsid w:val="00F8671A"/>
    <w:rsid w:val="00F87BD8"/>
    <w:rsid w:val="00F975BB"/>
    <w:rsid w:val="00FA252C"/>
    <w:rsid w:val="00FB1E9B"/>
    <w:rsid w:val="00FB1F07"/>
    <w:rsid w:val="00FC2AD8"/>
    <w:rsid w:val="00FC5B69"/>
    <w:rsid w:val="00FC72D0"/>
    <w:rsid w:val="00FD0CD5"/>
    <w:rsid w:val="00FE24E9"/>
    <w:rsid w:val="00FE3F32"/>
    <w:rsid w:val="00FE752F"/>
    <w:rsid w:val="00FE7A9A"/>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3750FC"/>
    <w:pPr>
      <w:spacing w:before="240" w:after="48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 w:type="character" w:styleId="PlaceholderText">
    <w:name w:val="Placeholder Text"/>
    <w:basedOn w:val="DefaultParagraphFont"/>
    <w:uiPriority w:val="99"/>
    <w:semiHidden/>
    <w:rsid w:val="00C27A22"/>
    <w:rPr>
      <w:color w:val="808080"/>
    </w:rPr>
  </w:style>
  <w:style w:type="paragraph" w:customStyle="1" w:styleId="Slika">
    <w:name w:val="Slika"/>
    <w:basedOn w:val="Tekst"/>
    <w:qFormat/>
    <w:rsid w:val="001B5B5D"/>
    <w:pPr>
      <w:keepNext/>
      <w:spacing w:after="0"/>
      <w:ind w:firstLine="0"/>
      <w:jc w:val="center"/>
    </w:pPr>
  </w:style>
  <w:style w:type="character" w:styleId="Emphasis">
    <w:name w:val="Emphasis"/>
    <w:basedOn w:val="DefaultParagraphFont"/>
    <w:uiPriority w:val="20"/>
    <w:qFormat/>
    <w:rsid w:val="002F386B"/>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azivinstitucije">
    <w:name w:val="Literatur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50615816">
      <w:bodyDiv w:val="1"/>
      <w:marLeft w:val="0"/>
      <w:marRight w:val="0"/>
      <w:marTop w:val="0"/>
      <w:marBottom w:val="0"/>
      <w:divBdr>
        <w:top w:val="none" w:sz="0" w:space="0" w:color="auto"/>
        <w:left w:val="none" w:sz="0" w:space="0" w:color="auto"/>
        <w:bottom w:val="none" w:sz="0" w:space="0" w:color="auto"/>
        <w:right w:val="none" w:sz="0" w:space="0" w:color="auto"/>
      </w:divBdr>
    </w:div>
    <w:div w:id="115101489">
      <w:bodyDiv w:val="1"/>
      <w:marLeft w:val="0"/>
      <w:marRight w:val="0"/>
      <w:marTop w:val="0"/>
      <w:marBottom w:val="0"/>
      <w:divBdr>
        <w:top w:val="none" w:sz="0" w:space="0" w:color="auto"/>
        <w:left w:val="none" w:sz="0" w:space="0" w:color="auto"/>
        <w:bottom w:val="none" w:sz="0" w:space="0" w:color="auto"/>
        <w:right w:val="none" w:sz="0" w:space="0" w:color="auto"/>
      </w:divBdr>
    </w:div>
    <w:div w:id="134682387">
      <w:bodyDiv w:val="1"/>
      <w:marLeft w:val="0"/>
      <w:marRight w:val="0"/>
      <w:marTop w:val="0"/>
      <w:marBottom w:val="0"/>
      <w:divBdr>
        <w:top w:val="none" w:sz="0" w:space="0" w:color="auto"/>
        <w:left w:val="none" w:sz="0" w:space="0" w:color="auto"/>
        <w:bottom w:val="none" w:sz="0" w:space="0" w:color="auto"/>
        <w:right w:val="none" w:sz="0" w:space="0" w:color="auto"/>
      </w:divBdr>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176383763">
      <w:bodyDiv w:val="1"/>
      <w:marLeft w:val="0"/>
      <w:marRight w:val="0"/>
      <w:marTop w:val="0"/>
      <w:marBottom w:val="0"/>
      <w:divBdr>
        <w:top w:val="none" w:sz="0" w:space="0" w:color="auto"/>
        <w:left w:val="none" w:sz="0" w:space="0" w:color="auto"/>
        <w:bottom w:val="none" w:sz="0" w:space="0" w:color="auto"/>
        <w:right w:val="none" w:sz="0" w:space="0" w:color="auto"/>
      </w:divBdr>
    </w:div>
    <w:div w:id="188758011">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270625522">
      <w:bodyDiv w:val="1"/>
      <w:marLeft w:val="0"/>
      <w:marRight w:val="0"/>
      <w:marTop w:val="0"/>
      <w:marBottom w:val="0"/>
      <w:divBdr>
        <w:top w:val="none" w:sz="0" w:space="0" w:color="auto"/>
        <w:left w:val="none" w:sz="0" w:space="0" w:color="auto"/>
        <w:bottom w:val="none" w:sz="0" w:space="0" w:color="auto"/>
        <w:right w:val="none" w:sz="0" w:space="0" w:color="auto"/>
      </w:divBdr>
    </w:div>
    <w:div w:id="327101482">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418450697">
      <w:bodyDiv w:val="1"/>
      <w:marLeft w:val="0"/>
      <w:marRight w:val="0"/>
      <w:marTop w:val="0"/>
      <w:marBottom w:val="0"/>
      <w:divBdr>
        <w:top w:val="none" w:sz="0" w:space="0" w:color="auto"/>
        <w:left w:val="none" w:sz="0" w:space="0" w:color="auto"/>
        <w:bottom w:val="none" w:sz="0" w:space="0" w:color="auto"/>
        <w:right w:val="none" w:sz="0" w:space="0" w:color="auto"/>
      </w:divBdr>
    </w:div>
    <w:div w:id="484903113">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512306983">
      <w:bodyDiv w:val="1"/>
      <w:marLeft w:val="0"/>
      <w:marRight w:val="0"/>
      <w:marTop w:val="0"/>
      <w:marBottom w:val="0"/>
      <w:divBdr>
        <w:top w:val="none" w:sz="0" w:space="0" w:color="auto"/>
        <w:left w:val="none" w:sz="0" w:space="0" w:color="auto"/>
        <w:bottom w:val="none" w:sz="0" w:space="0" w:color="auto"/>
        <w:right w:val="none" w:sz="0" w:space="0" w:color="auto"/>
      </w:divBdr>
    </w:div>
    <w:div w:id="515000270">
      <w:bodyDiv w:val="1"/>
      <w:marLeft w:val="0"/>
      <w:marRight w:val="0"/>
      <w:marTop w:val="0"/>
      <w:marBottom w:val="0"/>
      <w:divBdr>
        <w:top w:val="none" w:sz="0" w:space="0" w:color="auto"/>
        <w:left w:val="none" w:sz="0" w:space="0" w:color="auto"/>
        <w:bottom w:val="none" w:sz="0" w:space="0" w:color="auto"/>
        <w:right w:val="none" w:sz="0" w:space="0" w:color="auto"/>
      </w:divBdr>
    </w:div>
    <w:div w:id="618530238">
      <w:bodyDiv w:val="1"/>
      <w:marLeft w:val="0"/>
      <w:marRight w:val="0"/>
      <w:marTop w:val="0"/>
      <w:marBottom w:val="0"/>
      <w:divBdr>
        <w:top w:val="none" w:sz="0" w:space="0" w:color="auto"/>
        <w:left w:val="none" w:sz="0" w:space="0" w:color="auto"/>
        <w:bottom w:val="none" w:sz="0" w:space="0" w:color="auto"/>
        <w:right w:val="none" w:sz="0" w:space="0" w:color="auto"/>
      </w:divBdr>
    </w:div>
    <w:div w:id="639308824">
      <w:bodyDiv w:val="1"/>
      <w:marLeft w:val="0"/>
      <w:marRight w:val="0"/>
      <w:marTop w:val="0"/>
      <w:marBottom w:val="0"/>
      <w:divBdr>
        <w:top w:val="none" w:sz="0" w:space="0" w:color="auto"/>
        <w:left w:val="none" w:sz="0" w:space="0" w:color="auto"/>
        <w:bottom w:val="none" w:sz="0" w:space="0" w:color="auto"/>
        <w:right w:val="none" w:sz="0" w:space="0" w:color="auto"/>
      </w:divBdr>
    </w:div>
    <w:div w:id="7617274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2333208">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984549943">
      <w:bodyDiv w:val="1"/>
      <w:marLeft w:val="0"/>
      <w:marRight w:val="0"/>
      <w:marTop w:val="0"/>
      <w:marBottom w:val="0"/>
      <w:divBdr>
        <w:top w:val="none" w:sz="0" w:space="0" w:color="auto"/>
        <w:left w:val="none" w:sz="0" w:space="0" w:color="auto"/>
        <w:bottom w:val="none" w:sz="0" w:space="0" w:color="auto"/>
        <w:right w:val="none" w:sz="0" w:space="0" w:color="auto"/>
      </w:divBdr>
    </w:div>
    <w:div w:id="103673331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049039845">
      <w:bodyDiv w:val="1"/>
      <w:marLeft w:val="0"/>
      <w:marRight w:val="0"/>
      <w:marTop w:val="0"/>
      <w:marBottom w:val="0"/>
      <w:divBdr>
        <w:top w:val="none" w:sz="0" w:space="0" w:color="auto"/>
        <w:left w:val="none" w:sz="0" w:space="0" w:color="auto"/>
        <w:bottom w:val="none" w:sz="0" w:space="0" w:color="auto"/>
        <w:right w:val="none" w:sz="0" w:space="0" w:color="auto"/>
      </w:divBdr>
    </w:div>
    <w:div w:id="1126923424">
      <w:bodyDiv w:val="1"/>
      <w:marLeft w:val="0"/>
      <w:marRight w:val="0"/>
      <w:marTop w:val="0"/>
      <w:marBottom w:val="0"/>
      <w:divBdr>
        <w:top w:val="none" w:sz="0" w:space="0" w:color="auto"/>
        <w:left w:val="none" w:sz="0" w:space="0" w:color="auto"/>
        <w:bottom w:val="none" w:sz="0" w:space="0" w:color="auto"/>
        <w:right w:val="none" w:sz="0" w:space="0" w:color="auto"/>
      </w:divBdr>
    </w:div>
    <w:div w:id="1168324272">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73829892">
      <w:bodyDiv w:val="1"/>
      <w:marLeft w:val="0"/>
      <w:marRight w:val="0"/>
      <w:marTop w:val="0"/>
      <w:marBottom w:val="0"/>
      <w:divBdr>
        <w:top w:val="none" w:sz="0" w:space="0" w:color="auto"/>
        <w:left w:val="none" w:sz="0" w:space="0" w:color="auto"/>
        <w:bottom w:val="none" w:sz="0" w:space="0" w:color="auto"/>
        <w:right w:val="none" w:sz="0" w:space="0" w:color="auto"/>
      </w:divBdr>
      <w:divsChild>
        <w:div w:id="69426715">
          <w:marLeft w:val="0"/>
          <w:marRight w:val="0"/>
          <w:marTop w:val="0"/>
          <w:marBottom w:val="0"/>
          <w:divBdr>
            <w:top w:val="none" w:sz="0" w:space="0" w:color="auto"/>
            <w:left w:val="none" w:sz="0" w:space="0" w:color="auto"/>
            <w:bottom w:val="none" w:sz="0" w:space="0" w:color="auto"/>
            <w:right w:val="none" w:sz="0" w:space="0" w:color="auto"/>
          </w:divBdr>
          <w:divsChild>
            <w:div w:id="1327518459">
              <w:marLeft w:val="0"/>
              <w:marRight w:val="0"/>
              <w:marTop w:val="0"/>
              <w:marBottom w:val="0"/>
              <w:divBdr>
                <w:top w:val="none" w:sz="0" w:space="0" w:color="auto"/>
                <w:left w:val="none" w:sz="0" w:space="0" w:color="auto"/>
                <w:bottom w:val="none" w:sz="0" w:space="0" w:color="auto"/>
                <w:right w:val="none" w:sz="0" w:space="0" w:color="auto"/>
              </w:divBdr>
            </w:div>
          </w:divsChild>
        </w:div>
        <w:div w:id="1562903147">
          <w:marLeft w:val="0"/>
          <w:marRight w:val="0"/>
          <w:marTop w:val="0"/>
          <w:marBottom w:val="0"/>
          <w:divBdr>
            <w:top w:val="none" w:sz="0" w:space="0" w:color="auto"/>
            <w:left w:val="none" w:sz="0" w:space="0" w:color="auto"/>
            <w:bottom w:val="none" w:sz="0" w:space="0" w:color="auto"/>
            <w:right w:val="none" w:sz="0" w:space="0" w:color="auto"/>
          </w:divBdr>
          <w:divsChild>
            <w:div w:id="306474821">
              <w:marLeft w:val="0"/>
              <w:marRight w:val="0"/>
              <w:marTop w:val="750"/>
              <w:marBottom w:val="750"/>
              <w:divBdr>
                <w:top w:val="none" w:sz="0" w:space="0" w:color="auto"/>
                <w:left w:val="none" w:sz="0" w:space="0" w:color="auto"/>
                <w:bottom w:val="none" w:sz="0" w:space="0" w:color="auto"/>
                <w:right w:val="none" w:sz="0" w:space="0" w:color="auto"/>
              </w:divBdr>
              <w:divsChild>
                <w:div w:id="141362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101910">
      <w:bodyDiv w:val="1"/>
      <w:marLeft w:val="0"/>
      <w:marRight w:val="0"/>
      <w:marTop w:val="0"/>
      <w:marBottom w:val="0"/>
      <w:divBdr>
        <w:top w:val="none" w:sz="0" w:space="0" w:color="auto"/>
        <w:left w:val="none" w:sz="0" w:space="0" w:color="auto"/>
        <w:bottom w:val="none" w:sz="0" w:space="0" w:color="auto"/>
        <w:right w:val="none" w:sz="0" w:space="0" w:color="auto"/>
      </w:divBdr>
    </w:div>
    <w:div w:id="1281381482">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52481988">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546983183">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31401620">
      <w:bodyDiv w:val="1"/>
      <w:marLeft w:val="0"/>
      <w:marRight w:val="0"/>
      <w:marTop w:val="0"/>
      <w:marBottom w:val="0"/>
      <w:divBdr>
        <w:top w:val="none" w:sz="0" w:space="0" w:color="auto"/>
        <w:left w:val="none" w:sz="0" w:space="0" w:color="auto"/>
        <w:bottom w:val="none" w:sz="0" w:space="0" w:color="auto"/>
        <w:right w:val="none" w:sz="0" w:space="0" w:color="auto"/>
      </w:divBdr>
    </w:div>
    <w:div w:id="1653219622">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2589043">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20350418">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72567563">
      <w:bodyDiv w:val="1"/>
      <w:marLeft w:val="0"/>
      <w:marRight w:val="0"/>
      <w:marTop w:val="0"/>
      <w:marBottom w:val="0"/>
      <w:divBdr>
        <w:top w:val="none" w:sz="0" w:space="0" w:color="auto"/>
        <w:left w:val="none" w:sz="0" w:space="0" w:color="auto"/>
        <w:bottom w:val="none" w:sz="0" w:space="0" w:color="auto"/>
        <w:right w:val="none" w:sz="0" w:space="0" w:color="auto"/>
      </w:divBdr>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1895115970">
      <w:bodyDiv w:val="1"/>
      <w:marLeft w:val="0"/>
      <w:marRight w:val="0"/>
      <w:marTop w:val="0"/>
      <w:marBottom w:val="0"/>
      <w:divBdr>
        <w:top w:val="none" w:sz="0" w:space="0" w:color="auto"/>
        <w:left w:val="none" w:sz="0" w:space="0" w:color="auto"/>
        <w:bottom w:val="none" w:sz="0" w:space="0" w:color="auto"/>
        <w:right w:val="none" w:sz="0" w:space="0" w:color="auto"/>
      </w:divBdr>
    </w:div>
    <w:div w:id="1935547640">
      <w:bodyDiv w:val="1"/>
      <w:marLeft w:val="0"/>
      <w:marRight w:val="0"/>
      <w:marTop w:val="0"/>
      <w:marBottom w:val="0"/>
      <w:divBdr>
        <w:top w:val="none" w:sz="0" w:space="0" w:color="auto"/>
        <w:left w:val="none" w:sz="0" w:space="0" w:color="auto"/>
        <w:bottom w:val="none" w:sz="0" w:space="0" w:color="auto"/>
        <w:right w:val="none" w:sz="0" w:space="0" w:color="auto"/>
      </w:divBdr>
    </w:div>
    <w:div w:id="1995910861">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21463981">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 w:id="2074544950">
      <w:bodyDiv w:val="1"/>
      <w:marLeft w:val="0"/>
      <w:marRight w:val="0"/>
      <w:marTop w:val="0"/>
      <w:marBottom w:val="0"/>
      <w:divBdr>
        <w:top w:val="none" w:sz="0" w:space="0" w:color="auto"/>
        <w:left w:val="none" w:sz="0" w:space="0" w:color="auto"/>
        <w:bottom w:val="none" w:sz="0" w:space="0" w:color="auto"/>
        <w:right w:val="none" w:sz="0" w:space="0" w:color="auto"/>
      </w:divBdr>
    </w:div>
    <w:div w:id="210233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chart" Target="charts/chart1.xml"/><Relationship Id="rId24" Type="http://schemas.openxmlformats.org/officeDocument/2006/relationships/image" Target="media/image5.png"/><Relationship Id="rId25" Type="http://schemas.openxmlformats.org/officeDocument/2006/relationships/image" Target="media/image6.png"/><Relationship Id="rId26" Type="http://schemas.openxmlformats.org/officeDocument/2006/relationships/image" Target="media/image7.png"/><Relationship Id="rId27" Type="http://schemas.openxmlformats.org/officeDocument/2006/relationships/image" Target="media/image8.png"/><Relationship Id="rId28" Type="http://schemas.openxmlformats.org/officeDocument/2006/relationships/image" Target="media/image9.png"/><Relationship Id="rId29" Type="http://schemas.openxmlformats.org/officeDocument/2006/relationships/image" Target="media/image10.png"/><Relationship Id="rId30" Type="http://schemas.openxmlformats.org/officeDocument/2006/relationships/footer" Target="footer5.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hyperlink" Target="https://tools.ietf.org/html/rfc2068" TargetMode="External"/><Relationship Id="rId17" Type="http://schemas.openxmlformats.org/officeDocument/2006/relationships/hyperlink" Target="https://tools.ietf.org/html/rfc2616" TargetMode="External"/><Relationship Id="rId18" Type="http://schemas.openxmlformats.org/officeDocument/2006/relationships/hyperlink" Target="https://tools.ietf.org/html/rfc7230" TargetMode="External"/><Relationship Id="rId19" Type="http://schemas.openxmlformats.org/officeDocument/2006/relationships/image" Target="media/image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chema.org" TargetMode="External"/><Relationship Id="rId7" Type="http://schemas.openxmlformats.org/officeDocument/2006/relationships/hyperlink" Target="https://webmasters.stackexchange.com/questions/17914/what-is-a-lot-of-traffic" TargetMode="External"/><Relationship Id="rId8" Type="http://schemas.openxmlformats.org/officeDocument/2006/relationships/hyperlink" Target="https://www.docker.com/" TargetMode="External"/><Relationship Id="rId9" Type="http://schemas.openxmlformats.org/officeDocument/2006/relationships/hyperlink" Target="https://docs.docker.com/compose/" TargetMode="External"/><Relationship Id="rId10" Type="http://schemas.openxmlformats.org/officeDocument/2006/relationships/hyperlink" Target="https://www.joedog.org/siege-home/" TargetMode="External"/><Relationship Id="rId11" Type="http://schemas.openxmlformats.org/officeDocument/2006/relationships/hyperlink" Target="https://httpd.apache.org/docs/2.4/programs/ab.html"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Web sustavi koji koriste PHP</c:v>
                </c:pt>
              </c:strCache>
            </c:strRef>
          </c:tx>
          <c:invertIfNegative val="0"/>
          <c:cat>
            <c:strRef>
              <c:f>Sheet1!$A$2:$A$11</c:f>
              <c:strCache>
                <c:ptCount val="10"/>
                <c:pt idx="0">
                  <c:v>PHP</c:v>
                </c:pt>
                <c:pt idx="1">
                  <c:v>ASP.NET</c:v>
                </c:pt>
                <c:pt idx="2">
                  <c:v>Java</c:v>
                </c:pt>
                <c:pt idx="3">
                  <c:v>static files</c:v>
                </c:pt>
                <c:pt idx="4">
                  <c:v>ColdFusion</c:v>
                </c:pt>
                <c:pt idx="5">
                  <c:v>Ruby</c:v>
                </c:pt>
                <c:pt idx="6">
                  <c:v>JavaScript</c:v>
                </c:pt>
                <c:pt idx="7">
                  <c:v>Perl</c:v>
                </c:pt>
                <c:pt idx="8">
                  <c:v>Python</c:v>
                </c:pt>
                <c:pt idx="9">
                  <c:v>Erlang</c:v>
                </c:pt>
              </c:strCache>
            </c:strRef>
          </c:cat>
          <c:val>
            <c:numRef>
              <c:f>Sheet1!$B$2:$B$11</c:f>
              <c:numCache>
                <c:formatCode>General</c:formatCode>
                <c:ptCount val="10"/>
                <c:pt idx="0">
                  <c:v>82.8</c:v>
                </c:pt>
                <c:pt idx="1">
                  <c:v>14.9</c:v>
                </c:pt>
                <c:pt idx="2">
                  <c:v>2.6</c:v>
                </c:pt>
                <c:pt idx="3">
                  <c:v>1.6</c:v>
                </c:pt>
                <c:pt idx="4">
                  <c:v>0.6</c:v>
                </c:pt>
                <c:pt idx="5">
                  <c:v>0.5</c:v>
                </c:pt>
                <c:pt idx="6">
                  <c:v>0.4</c:v>
                </c:pt>
                <c:pt idx="7">
                  <c:v>0.4</c:v>
                </c:pt>
                <c:pt idx="8">
                  <c:v>0.2</c:v>
                </c:pt>
                <c:pt idx="9">
                  <c:v>0.1</c:v>
                </c:pt>
              </c:numCache>
            </c:numRef>
          </c:val>
        </c:ser>
        <c:dLbls>
          <c:showLegendKey val="0"/>
          <c:showVal val="0"/>
          <c:showCatName val="0"/>
          <c:showSerName val="0"/>
          <c:showPercent val="0"/>
          <c:showBubbleSize val="0"/>
        </c:dLbls>
        <c:gapWidth val="150"/>
        <c:axId val="2135583752"/>
        <c:axId val="2136196168"/>
      </c:barChart>
      <c:catAx>
        <c:axId val="2135583752"/>
        <c:scaling>
          <c:orientation val="minMax"/>
        </c:scaling>
        <c:delete val="0"/>
        <c:axPos val="b"/>
        <c:majorTickMark val="out"/>
        <c:minorTickMark val="none"/>
        <c:tickLblPos val="nextTo"/>
        <c:crossAx val="2136196168"/>
        <c:crosses val="autoZero"/>
        <c:auto val="1"/>
        <c:lblAlgn val="ctr"/>
        <c:lblOffset val="100"/>
        <c:noMultiLvlLbl val="0"/>
      </c:catAx>
      <c:valAx>
        <c:axId val="2136196168"/>
        <c:scaling>
          <c:orientation val="minMax"/>
        </c:scaling>
        <c:delete val="0"/>
        <c:axPos val="l"/>
        <c:majorGridlines/>
        <c:numFmt formatCode="General" sourceLinked="1"/>
        <c:majorTickMark val="out"/>
        <c:minorTickMark val="none"/>
        <c:tickLblPos val="nextTo"/>
        <c:crossAx val="213558375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DAB432-4CC1-5146-AF1E-981E059EE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0</TotalTime>
  <Pages>60</Pages>
  <Words>25034</Words>
  <Characters>142699</Characters>
  <Application>Microsoft Macintosh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320</cp:revision>
  <cp:lastPrinted>2017-08-28T10:08:00Z</cp:lastPrinted>
  <dcterms:created xsi:type="dcterms:W3CDTF">2013-08-28T10:06:00Z</dcterms:created>
  <dcterms:modified xsi:type="dcterms:W3CDTF">2017-09-0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